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49BAA" w14:textId="77777777" w:rsidR="000A605E" w:rsidRPr="008062C5" w:rsidRDefault="000A605E" w:rsidP="000A605E">
      <w:pPr>
        <w:pStyle w:val="Heading2"/>
        <w:spacing w:line="480" w:lineRule="auto"/>
      </w:pPr>
      <w:r w:rsidRPr="008062C5">
        <w:t xml:space="preserve">A systematic review of studies reporting the development of Core Outcome Sets for use in routine care </w:t>
      </w:r>
    </w:p>
    <w:p w14:paraId="4A64C7FC" w14:textId="789513E2" w:rsidR="000A605E" w:rsidRPr="008062C5" w:rsidRDefault="000A605E" w:rsidP="000A605E">
      <w:pPr>
        <w:spacing w:after="240" w:line="360" w:lineRule="auto"/>
        <w:rPr>
          <w:lang w:val="en-US"/>
        </w:rPr>
      </w:pPr>
      <w:r w:rsidRPr="008062C5">
        <w:rPr>
          <w:lang w:val="en-US"/>
        </w:rPr>
        <w:t>Anna Kearney*</w:t>
      </w:r>
      <w:r w:rsidRPr="008062C5">
        <w:rPr>
          <w:vertAlign w:val="superscript"/>
          <w:lang w:val="en-US"/>
        </w:rPr>
        <w:t>1</w:t>
      </w:r>
    </w:p>
    <w:p w14:paraId="1758F8DF" w14:textId="111DAD08" w:rsidR="000A605E" w:rsidRPr="008062C5" w:rsidRDefault="000A605E" w:rsidP="000A605E">
      <w:pPr>
        <w:spacing w:after="240" w:line="360" w:lineRule="auto"/>
        <w:rPr>
          <w:lang w:val="en-US"/>
        </w:rPr>
      </w:pPr>
      <w:r w:rsidRPr="008062C5">
        <w:rPr>
          <w:lang w:val="en-US"/>
        </w:rPr>
        <w:t>Elizabeth Gargon</w:t>
      </w:r>
      <w:r w:rsidR="00197B80" w:rsidRPr="008062C5">
        <w:rPr>
          <w:vertAlign w:val="superscript"/>
          <w:lang w:val="en-US"/>
        </w:rPr>
        <w:t>1</w:t>
      </w:r>
    </w:p>
    <w:p w14:paraId="4B50532F" w14:textId="75638E0A" w:rsidR="000A605E" w:rsidRPr="008062C5" w:rsidRDefault="000A605E" w:rsidP="000A605E">
      <w:pPr>
        <w:spacing w:after="240" w:line="360" w:lineRule="auto"/>
        <w:rPr>
          <w:lang w:val="en-US"/>
        </w:rPr>
      </w:pPr>
      <w:r w:rsidRPr="008062C5">
        <w:rPr>
          <w:lang w:val="en-US"/>
        </w:rPr>
        <w:t xml:space="preserve">James </w:t>
      </w:r>
      <w:r w:rsidR="00B01223" w:rsidRPr="008062C5">
        <w:rPr>
          <w:lang w:val="en-US"/>
        </w:rPr>
        <w:t xml:space="preserve">W </w:t>
      </w:r>
      <w:r w:rsidRPr="008062C5">
        <w:rPr>
          <w:lang w:val="en-US"/>
        </w:rPr>
        <w:t>Mitchell</w:t>
      </w:r>
      <w:r w:rsidRPr="008062C5">
        <w:rPr>
          <w:vertAlign w:val="superscript"/>
          <w:lang w:val="en-US"/>
        </w:rPr>
        <w:t>2</w:t>
      </w:r>
    </w:p>
    <w:p w14:paraId="6394198C" w14:textId="0B474834" w:rsidR="000A605E" w:rsidRPr="008062C5" w:rsidRDefault="000A605E" w:rsidP="000A605E">
      <w:pPr>
        <w:spacing w:after="240" w:line="360" w:lineRule="auto"/>
        <w:rPr>
          <w:lang w:val="en-US"/>
        </w:rPr>
      </w:pPr>
      <w:r w:rsidRPr="008062C5">
        <w:rPr>
          <w:lang w:val="en-US"/>
        </w:rPr>
        <w:t>Stephen Callaghan</w:t>
      </w:r>
      <w:r w:rsidRPr="008062C5">
        <w:rPr>
          <w:vertAlign w:val="superscript"/>
          <w:lang w:val="en-US"/>
        </w:rPr>
        <w:t>3</w:t>
      </w:r>
    </w:p>
    <w:p w14:paraId="43A50A24" w14:textId="63BC2E33" w:rsidR="000A605E" w:rsidRPr="008062C5" w:rsidRDefault="000A605E" w:rsidP="000A605E">
      <w:pPr>
        <w:spacing w:after="240" w:line="360" w:lineRule="auto"/>
        <w:rPr>
          <w:lang w:val="en-US"/>
        </w:rPr>
      </w:pPr>
      <w:r w:rsidRPr="008062C5">
        <w:rPr>
          <w:lang w:val="en-US"/>
        </w:rPr>
        <w:t>Farheen Yameen</w:t>
      </w:r>
      <w:r w:rsidRPr="008062C5">
        <w:rPr>
          <w:vertAlign w:val="superscript"/>
          <w:lang w:val="en-US"/>
        </w:rPr>
        <w:t>3</w:t>
      </w:r>
    </w:p>
    <w:p w14:paraId="137F4C14" w14:textId="4CF326A2" w:rsidR="000A605E" w:rsidRPr="008062C5" w:rsidRDefault="000A605E" w:rsidP="000A605E">
      <w:pPr>
        <w:spacing w:after="240" w:line="360" w:lineRule="auto"/>
        <w:rPr>
          <w:lang w:val="en-US"/>
        </w:rPr>
      </w:pPr>
      <w:r w:rsidRPr="008062C5">
        <w:rPr>
          <w:lang w:val="en-US"/>
        </w:rPr>
        <w:t>Paula R Williamson</w:t>
      </w:r>
      <w:r w:rsidRPr="008062C5">
        <w:rPr>
          <w:vertAlign w:val="superscript"/>
          <w:lang w:val="en-US"/>
        </w:rPr>
        <w:t>1</w:t>
      </w:r>
    </w:p>
    <w:p w14:paraId="15964BE6" w14:textId="77777777" w:rsidR="000A605E" w:rsidRPr="008062C5" w:rsidRDefault="000A605E" w:rsidP="000A605E">
      <w:pPr>
        <w:spacing w:after="240" w:line="360" w:lineRule="auto"/>
        <w:rPr>
          <w:lang w:val="en-US"/>
        </w:rPr>
      </w:pPr>
      <w:r w:rsidRPr="008062C5">
        <w:rPr>
          <w:lang w:val="en-US"/>
        </w:rPr>
        <w:t>Susanna Dodd</w:t>
      </w:r>
      <w:r w:rsidRPr="008062C5">
        <w:rPr>
          <w:vertAlign w:val="superscript"/>
          <w:lang w:val="en-US"/>
        </w:rPr>
        <w:t>1</w:t>
      </w:r>
      <w:r w:rsidRPr="008062C5">
        <w:rPr>
          <w:lang w:val="en-US"/>
        </w:rPr>
        <w:t xml:space="preserve"> </w:t>
      </w:r>
      <w:r w:rsidRPr="008062C5">
        <w:rPr>
          <w:lang w:val="en-US"/>
        </w:rPr>
        <w:tab/>
      </w:r>
    </w:p>
    <w:p w14:paraId="41EA659C" w14:textId="77777777" w:rsidR="000A605E" w:rsidRPr="008062C5" w:rsidRDefault="000A605E" w:rsidP="000A605E">
      <w:pPr>
        <w:spacing w:line="360" w:lineRule="auto"/>
        <w:rPr>
          <w:i/>
        </w:rPr>
      </w:pPr>
      <w:r w:rsidRPr="008062C5">
        <w:rPr>
          <w:i/>
          <w:vertAlign w:val="superscript"/>
        </w:rPr>
        <w:t>1</w:t>
      </w:r>
      <w:r w:rsidRPr="008062C5">
        <w:rPr>
          <w:i/>
        </w:rPr>
        <w:t xml:space="preserve"> Dept. of Health Data Science, University of Liverpool. Liverpool. UK</w:t>
      </w:r>
    </w:p>
    <w:p w14:paraId="5848EE35" w14:textId="77777777" w:rsidR="000A605E" w:rsidRPr="008062C5" w:rsidRDefault="000A605E" w:rsidP="000A605E">
      <w:pPr>
        <w:spacing w:line="360" w:lineRule="auto"/>
        <w:rPr>
          <w:i/>
        </w:rPr>
      </w:pPr>
      <w:r w:rsidRPr="008062C5">
        <w:rPr>
          <w:i/>
          <w:vertAlign w:val="superscript"/>
        </w:rPr>
        <w:t>2</w:t>
      </w:r>
      <w:r w:rsidRPr="008062C5">
        <w:rPr>
          <w:i/>
        </w:rPr>
        <w:t xml:space="preserve"> I</w:t>
      </w:r>
      <w:r w:rsidRPr="008062C5">
        <w:rPr>
          <w:rFonts w:eastAsia="Times New Roman"/>
          <w:i/>
        </w:rPr>
        <w:t>nstitute of Systems, Molecular and Integrative Biology, University of Liverpool</w:t>
      </w:r>
      <w:r w:rsidRPr="008062C5">
        <w:rPr>
          <w:i/>
        </w:rPr>
        <w:t>. Liverpool. UK</w:t>
      </w:r>
    </w:p>
    <w:p w14:paraId="00E74D9C" w14:textId="77777777" w:rsidR="000A605E" w:rsidRPr="008062C5" w:rsidRDefault="000A605E" w:rsidP="000A605E">
      <w:pPr>
        <w:spacing w:line="360" w:lineRule="auto"/>
        <w:rPr>
          <w:rFonts w:eastAsia="Times New Roman"/>
          <w:i/>
        </w:rPr>
      </w:pPr>
      <w:r w:rsidRPr="008062C5">
        <w:rPr>
          <w:rFonts w:eastAsia="Times New Roman"/>
          <w:i/>
          <w:vertAlign w:val="superscript"/>
        </w:rPr>
        <w:t>3</w:t>
      </w:r>
      <w:r w:rsidRPr="008062C5">
        <w:rPr>
          <w:rFonts w:eastAsia="Times New Roman"/>
          <w:i/>
        </w:rPr>
        <w:t xml:space="preserve"> NIHR ARC NWC public advisor. </w:t>
      </w:r>
      <w:r w:rsidRPr="008062C5">
        <w:rPr>
          <w:i/>
          <w:lang w:val="en-US"/>
        </w:rPr>
        <w:t>University of Liverpool. Liverpool UK.</w:t>
      </w:r>
    </w:p>
    <w:p w14:paraId="449911CB" w14:textId="77777777" w:rsidR="000A605E" w:rsidRPr="008062C5" w:rsidRDefault="000A605E" w:rsidP="000A605E">
      <w:pPr>
        <w:spacing w:line="360" w:lineRule="auto"/>
        <w:rPr>
          <w:rFonts w:eastAsia="Times New Roman"/>
          <w:i/>
        </w:rPr>
      </w:pPr>
      <w:r w:rsidRPr="008062C5">
        <w:rPr>
          <w:i/>
          <w:vertAlign w:val="superscript"/>
          <w:lang w:val="en-US"/>
        </w:rPr>
        <w:t xml:space="preserve">4 </w:t>
      </w:r>
      <w:r w:rsidRPr="008062C5">
        <w:rPr>
          <w:i/>
          <w:lang w:val="en-US"/>
        </w:rPr>
        <w:t>Public Health, Systems and Policy, University of Liverpool. Liverpool. UK.</w:t>
      </w:r>
    </w:p>
    <w:p w14:paraId="3F4C7476" w14:textId="77777777" w:rsidR="000A605E" w:rsidRPr="008062C5" w:rsidRDefault="000A605E" w:rsidP="000A605E">
      <w:pPr>
        <w:rPr>
          <w:lang w:val="en-US"/>
        </w:rPr>
      </w:pPr>
      <w:r w:rsidRPr="008062C5">
        <w:rPr>
          <w:vertAlign w:val="superscript"/>
          <w:lang w:val="en-US"/>
        </w:rPr>
        <w:t>1</w:t>
      </w:r>
      <w:r w:rsidRPr="008062C5">
        <w:rPr>
          <w:lang w:val="en-US"/>
        </w:rPr>
        <w:t xml:space="preserve">*Corresponding author: Health Data Science, Block F Waterhouse Building, 1-5 Brownlow Street, University of Liverpool. Liverpool. UK. L69 3GL </w:t>
      </w:r>
      <w:hyperlink r:id="rId8" w:history="1">
        <w:r w:rsidRPr="008062C5">
          <w:rPr>
            <w:rStyle w:val="Hyperlink"/>
            <w:lang w:val="en-US"/>
          </w:rPr>
          <w:t>a.kearney@Liverpool.ac.uk</w:t>
        </w:r>
      </w:hyperlink>
      <w:r w:rsidRPr="008062C5">
        <w:rPr>
          <w:lang w:val="en-US"/>
        </w:rPr>
        <w:t xml:space="preserve"> </w:t>
      </w:r>
    </w:p>
    <w:p w14:paraId="731C9E64" w14:textId="77777777" w:rsidR="000A605E" w:rsidRPr="008062C5" w:rsidRDefault="000A605E" w:rsidP="000A605E">
      <w:pPr>
        <w:pStyle w:val="Heading2"/>
        <w:spacing w:line="480" w:lineRule="auto"/>
      </w:pPr>
    </w:p>
    <w:p w14:paraId="2BF56621" w14:textId="77777777" w:rsidR="000A605E" w:rsidRPr="008062C5" w:rsidRDefault="000A605E" w:rsidP="000A605E">
      <w:r w:rsidRPr="008062C5">
        <w:br w:type="page"/>
      </w:r>
    </w:p>
    <w:p w14:paraId="005BC6F3" w14:textId="7473B7A7" w:rsidR="000A605E" w:rsidRPr="008062C5" w:rsidRDefault="000A605E" w:rsidP="000A605E">
      <w:pPr>
        <w:pStyle w:val="Heading2"/>
        <w:spacing w:line="480" w:lineRule="auto"/>
      </w:pPr>
      <w:r w:rsidRPr="008062C5">
        <w:lastRenderedPageBreak/>
        <w:t>Abstract</w:t>
      </w:r>
    </w:p>
    <w:p w14:paraId="4DB5819B" w14:textId="10AB0F11" w:rsidR="00726AEE" w:rsidRPr="008062C5" w:rsidRDefault="000A605E" w:rsidP="000A605E">
      <w:pPr>
        <w:spacing w:line="480" w:lineRule="auto"/>
        <w:rPr>
          <w:b/>
        </w:rPr>
      </w:pPr>
      <w:r w:rsidRPr="008062C5">
        <w:rPr>
          <w:b/>
        </w:rPr>
        <w:t>Objective</w:t>
      </w:r>
      <w:r w:rsidR="00ED521C" w:rsidRPr="008062C5">
        <w:rPr>
          <w:b/>
        </w:rPr>
        <w:t xml:space="preserve">s: </w:t>
      </w:r>
      <w:r w:rsidR="00B1674F" w:rsidRPr="008062C5">
        <w:t xml:space="preserve">Core outcome sets (COS) represent the minimum health outcomes to be measured for a given health condition. Interest is growing in using </w:t>
      </w:r>
      <w:r w:rsidR="00343F52" w:rsidRPr="008062C5">
        <w:t>COS</w:t>
      </w:r>
      <w:r w:rsidR="00B1674F" w:rsidRPr="008062C5">
        <w:t xml:space="preserve"> </w:t>
      </w:r>
      <w:r w:rsidR="00343F52" w:rsidRPr="008062C5">
        <w:t>within routine care</w:t>
      </w:r>
      <w:r w:rsidR="00B1674F" w:rsidRPr="008062C5">
        <w:t xml:space="preserve"> to support</w:t>
      </w:r>
      <w:r w:rsidR="00BA3BBF" w:rsidRPr="008062C5">
        <w:t xml:space="preserve"> delivery of</w:t>
      </w:r>
      <w:r w:rsidR="00B1674F" w:rsidRPr="008062C5">
        <w:t xml:space="preserve"> patient</w:t>
      </w:r>
      <w:r w:rsidR="00172E84" w:rsidRPr="008062C5">
        <w:t>-</w:t>
      </w:r>
      <w:r w:rsidR="00B1674F" w:rsidRPr="008062C5">
        <w:t>focussed care</w:t>
      </w:r>
      <w:r w:rsidR="00ED521C" w:rsidRPr="008062C5">
        <w:t xml:space="preserve">. </w:t>
      </w:r>
      <w:r w:rsidR="00B1674F" w:rsidRPr="008062C5">
        <w:t>This review aims to systematically map COS developed for</w:t>
      </w:r>
      <w:r w:rsidR="00ED521C" w:rsidRPr="008062C5">
        <w:t xml:space="preserve"> </w:t>
      </w:r>
      <w:r w:rsidR="00B1674F" w:rsidRPr="008062C5">
        <w:t xml:space="preserve">routine </w:t>
      </w:r>
      <w:r w:rsidR="00ED521C" w:rsidRPr="008062C5">
        <w:t xml:space="preserve">care </w:t>
      </w:r>
      <w:r w:rsidR="00B1674F" w:rsidRPr="008062C5">
        <w:t xml:space="preserve">to understand their scope, </w:t>
      </w:r>
      <w:r w:rsidR="001B7417" w:rsidRPr="008062C5">
        <w:t xml:space="preserve">stakeholder involvement and </w:t>
      </w:r>
      <w:r w:rsidR="00B1674F" w:rsidRPr="008062C5">
        <w:t>development methods</w:t>
      </w:r>
      <w:r w:rsidR="001B7417" w:rsidRPr="008062C5">
        <w:t>.</w:t>
      </w:r>
    </w:p>
    <w:p w14:paraId="099FDBE3" w14:textId="53AD017E" w:rsidR="000A605E" w:rsidRPr="008062C5" w:rsidRDefault="00726AEE" w:rsidP="000A605E">
      <w:pPr>
        <w:spacing w:line="480" w:lineRule="auto"/>
      </w:pPr>
      <w:r w:rsidRPr="008062C5">
        <w:rPr>
          <w:b/>
        </w:rPr>
        <w:t>Methods:</w:t>
      </w:r>
      <w:r w:rsidRPr="008062C5">
        <w:t xml:space="preserve"> Medline (O</w:t>
      </w:r>
      <w:r w:rsidR="0011034D" w:rsidRPr="008062C5">
        <w:t>VID</w:t>
      </w:r>
      <w:r w:rsidRPr="008062C5">
        <w:t>)</w:t>
      </w:r>
      <w:r w:rsidR="00D849AA" w:rsidRPr="008062C5">
        <w:t>, Scopus</w:t>
      </w:r>
      <w:r w:rsidRPr="008062C5">
        <w:t xml:space="preserve"> and Web of Science Core collection were searched </w:t>
      </w:r>
      <w:r w:rsidR="0011034D" w:rsidRPr="008062C5">
        <w:t>for</w:t>
      </w:r>
      <w:r w:rsidRPr="008062C5">
        <w:t xml:space="preserve"> studies reporting development of COS for routine care. </w:t>
      </w:r>
      <w:r w:rsidR="0011034D" w:rsidRPr="008062C5">
        <w:t xml:space="preserve">Data on scope, methods and stakeholder groups were </w:t>
      </w:r>
      <w:r w:rsidR="00ED3C02">
        <w:t>analysed</w:t>
      </w:r>
      <w:r w:rsidR="000655DF">
        <w:t xml:space="preserve"> in subgroups </w:t>
      </w:r>
      <w:r w:rsidR="000E1D21">
        <w:t>defined by</w:t>
      </w:r>
      <w:r w:rsidR="000655DF">
        <w:t xml:space="preserve"> setting</w:t>
      </w:r>
      <w:r w:rsidR="00ED3C02">
        <w:t xml:space="preserve">. </w:t>
      </w:r>
    </w:p>
    <w:p w14:paraId="4A504847" w14:textId="714467DA" w:rsidR="00726AEE" w:rsidRPr="008062C5" w:rsidRDefault="000A605E" w:rsidP="000A605E">
      <w:pPr>
        <w:spacing w:line="480" w:lineRule="auto"/>
      </w:pPr>
      <w:r w:rsidRPr="008062C5">
        <w:rPr>
          <w:b/>
        </w:rPr>
        <w:t>Results</w:t>
      </w:r>
      <w:r w:rsidR="00726AEE" w:rsidRPr="008062C5">
        <w:rPr>
          <w:b/>
        </w:rPr>
        <w:t>:</w:t>
      </w:r>
      <w:r w:rsidR="00726AEE" w:rsidRPr="008062C5">
        <w:t xml:space="preserve"> Screening </w:t>
      </w:r>
      <w:r w:rsidR="0011034D" w:rsidRPr="008062C5">
        <w:t xml:space="preserve">25,301 </w:t>
      </w:r>
      <w:r w:rsidR="00726AEE" w:rsidRPr="008062C5">
        <w:t>records identified</w:t>
      </w:r>
      <w:r w:rsidR="009124C5" w:rsidRPr="008062C5">
        <w:t xml:space="preserve"> 262 COS:</w:t>
      </w:r>
      <w:r w:rsidR="00726AEE" w:rsidRPr="008062C5">
        <w:t xml:space="preserve"> 164</w:t>
      </w:r>
      <w:r w:rsidR="00ED521C" w:rsidRPr="008062C5">
        <w:t xml:space="preserve"> </w:t>
      </w:r>
      <w:r w:rsidR="00726AEE" w:rsidRPr="008062C5">
        <w:t>for routine care only</w:t>
      </w:r>
      <w:r w:rsidR="009124C5" w:rsidRPr="008062C5">
        <w:t>;</w:t>
      </w:r>
      <w:r w:rsidR="00726AEE" w:rsidRPr="008062C5">
        <w:t xml:space="preserve"> 98 for routine care and research.</w:t>
      </w:r>
      <w:r w:rsidR="007E3967" w:rsidRPr="008062C5">
        <w:t xml:space="preserve"> Nearly half of the COS (112/254, 44%) were developed with patients, </w:t>
      </w:r>
      <w:r w:rsidR="002A402C" w:rsidRPr="008062C5">
        <w:t>alongside input from</w:t>
      </w:r>
      <w:r w:rsidR="007E3967" w:rsidRPr="008062C5">
        <w:t xml:space="preserve"> </w:t>
      </w:r>
      <w:r w:rsidR="002A402C" w:rsidRPr="008062C5">
        <w:t>expert</w:t>
      </w:r>
      <w:r w:rsidR="00000EE4" w:rsidRPr="008062C5">
        <w:t>s</w:t>
      </w:r>
      <w:r w:rsidR="002A402C" w:rsidRPr="008062C5">
        <w:t xml:space="preserve"> in: registries; insurance; legal; </w:t>
      </w:r>
      <w:r w:rsidR="007E3967" w:rsidRPr="008062C5">
        <w:t xml:space="preserve">outcomes </w:t>
      </w:r>
      <w:r w:rsidR="002A402C" w:rsidRPr="008062C5">
        <w:t xml:space="preserve">measurement; </w:t>
      </w:r>
      <w:r w:rsidR="007E3967" w:rsidRPr="008062C5">
        <w:t xml:space="preserve">performance management. </w:t>
      </w:r>
      <w:r w:rsidR="00F831F6" w:rsidRPr="008062C5">
        <w:t>Research</w:t>
      </w:r>
      <w:r w:rsidR="007E3967" w:rsidRPr="008062C5">
        <w:t xml:space="preserve"> publications </w:t>
      </w:r>
      <w:r w:rsidR="00F831F6" w:rsidRPr="008062C5">
        <w:t>were</w:t>
      </w:r>
      <w:r w:rsidR="00000EE4" w:rsidRPr="008062C5">
        <w:t xml:space="preserve"> often searched to</w:t>
      </w:r>
      <w:r w:rsidR="007E3967" w:rsidRPr="008062C5">
        <w:t xml:space="preserve"> generate an initial list of outcomes </w:t>
      </w:r>
      <w:r w:rsidR="00000EE4" w:rsidRPr="008062C5">
        <w:t>(</w:t>
      </w:r>
      <w:r w:rsidR="00F831F6" w:rsidRPr="008062C5">
        <w:t>115/198, 58%</w:t>
      </w:r>
      <w:r w:rsidR="00000EE4" w:rsidRPr="008062C5">
        <w:t>) with few searching</w:t>
      </w:r>
      <w:r w:rsidR="00F831F6" w:rsidRPr="008062C5">
        <w:t xml:space="preserve"> </w:t>
      </w:r>
      <w:r w:rsidR="00000EE4" w:rsidRPr="008062C5">
        <w:t>routine health records (</w:t>
      </w:r>
      <w:r w:rsidR="00F831F6" w:rsidRPr="008062C5">
        <w:t>47/198, 24%</w:t>
      </w:r>
      <w:r w:rsidR="00000EE4" w:rsidRPr="008062C5">
        <w:t>)</w:t>
      </w:r>
      <w:r w:rsidR="0036155D" w:rsidRPr="008062C5">
        <w:t>.</w:t>
      </w:r>
    </w:p>
    <w:p w14:paraId="05F5D1F6" w14:textId="33CF095D" w:rsidR="00726AEE" w:rsidRPr="008062C5" w:rsidRDefault="00726AEE" w:rsidP="000A605E">
      <w:pPr>
        <w:spacing w:line="480" w:lineRule="auto"/>
        <w:rPr>
          <w:b/>
        </w:rPr>
      </w:pPr>
      <w:r w:rsidRPr="008062C5">
        <w:rPr>
          <w:b/>
        </w:rPr>
        <w:t xml:space="preserve">Conclusion: </w:t>
      </w:r>
      <w:r w:rsidR="00343F52" w:rsidRPr="008062C5">
        <w:t>An</w:t>
      </w:r>
      <w:r w:rsidRPr="008062C5">
        <w:t xml:space="preserve"> increasing number of COS </w:t>
      </w:r>
      <w:r w:rsidR="00343F52" w:rsidRPr="008062C5">
        <w:t>are</w:t>
      </w:r>
      <w:r w:rsidRPr="008062C5">
        <w:t xml:space="preserve"> be</w:t>
      </w:r>
      <w:r w:rsidR="00E92C66" w:rsidRPr="008062C5">
        <w:t>ing</w:t>
      </w:r>
      <w:r w:rsidRPr="008062C5">
        <w:t xml:space="preserve"> developed for routine care</w:t>
      </w:r>
      <w:r w:rsidR="0011034D" w:rsidRPr="008062C5">
        <w:t xml:space="preserve">. </w:t>
      </w:r>
      <w:r w:rsidR="000655DF">
        <w:t>Although involvement</w:t>
      </w:r>
      <w:r w:rsidR="000655DF" w:rsidRPr="008062C5">
        <w:t xml:space="preserve"> </w:t>
      </w:r>
      <w:r w:rsidR="0011034D" w:rsidRPr="008062C5">
        <w:t xml:space="preserve">of patient stakeholders </w:t>
      </w:r>
      <w:r w:rsidR="00E92C66" w:rsidRPr="008062C5">
        <w:t>has increased in recent years</w:t>
      </w:r>
      <w:r w:rsidR="000655DF">
        <w:t xml:space="preserve"> further improvements are needed</w:t>
      </w:r>
      <w:r w:rsidR="00ED521C" w:rsidRPr="008062C5">
        <w:t xml:space="preserve">. </w:t>
      </w:r>
      <w:r w:rsidRPr="008062C5">
        <w:t>Methodology and scope are broadly similar to COS for research but implementation of the final set is a greater consideration during development.</w:t>
      </w:r>
      <w:r w:rsidR="00ED521C" w:rsidRPr="008062C5">
        <w:t xml:space="preserve"> </w:t>
      </w:r>
    </w:p>
    <w:p w14:paraId="6BDFA4B1" w14:textId="77777777" w:rsidR="00726AEE" w:rsidRPr="008062C5" w:rsidRDefault="00726AEE" w:rsidP="000A605E">
      <w:pPr>
        <w:spacing w:line="480" w:lineRule="auto"/>
      </w:pPr>
    </w:p>
    <w:p w14:paraId="604956F5" w14:textId="77777777" w:rsidR="000A605E" w:rsidRPr="008062C5" w:rsidRDefault="000A605E" w:rsidP="000A605E">
      <w:pPr>
        <w:spacing w:line="480" w:lineRule="auto"/>
      </w:pPr>
    </w:p>
    <w:p w14:paraId="5A54D464" w14:textId="77777777" w:rsidR="00BA3BBF" w:rsidRPr="008062C5" w:rsidRDefault="000A605E" w:rsidP="000A605E">
      <w:pPr>
        <w:pStyle w:val="Heading2"/>
        <w:spacing w:line="480" w:lineRule="auto"/>
      </w:pPr>
      <w:r w:rsidRPr="008062C5">
        <w:t>Keywords</w:t>
      </w:r>
      <w:r w:rsidR="00BA3BBF" w:rsidRPr="008062C5">
        <w:t>:</w:t>
      </w:r>
    </w:p>
    <w:p w14:paraId="3FF5C482" w14:textId="74A5D44A" w:rsidR="00172E84" w:rsidRPr="008062C5" w:rsidRDefault="00BA3BBF" w:rsidP="000A605E">
      <w:pPr>
        <w:pStyle w:val="Heading2"/>
        <w:spacing w:line="480" w:lineRule="auto"/>
        <w:rPr>
          <w:rFonts w:ascii="Calibri" w:hAnsi="Calibri" w:cs="Calibri"/>
          <w:color w:val="000000" w:themeColor="text1"/>
          <w:sz w:val="22"/>
        </w:rPr>
      </w:pPr>
      <w:r w:rsidRPr="008062C5">
        <w:rPr>
          <w:rFonts w:ascii="Calibri" w:hAnsi="Calibri" w:cs="Calibri"/>
          <w:color w:val="000000" w:themeColor="text1"/>
          <w:sz w:val="22"/>
        </w:rPr>
        <w:t xml:space="preserve">core outcome sets, routine care, health care evaluation, health outcomes, COMET, </w:t>
      </w:r>
      <w:r w:rsidR="00385A5E" w:rsidRPr="008062C5">
        <w:rPr>
          <w:rFonts w:ascii="Calibri" w:hAnsi="Calibri" w:cs="Calibri"/>
          <w:color w:val="000000" w:themeColor="text1"/>
          <w:sz w:val="22"/>
        </w:rPr>
        <w:t>c</w:t>
      </w:r>
      <w:r w:rsidRPr="008062C5">
        <w:rPr>
          <w:rFonts w:ascii="Calibri" w:hAnsi="Calibri" w:cs="Calibri"/>
          <w:color w:val="000000" w:themeColor="text1"/>
          <w:sz w:val="22"/>
        </w:rPr>
        <w:t xml:space="preserve">linical audit, value-based health care, </w:t>
      </w:r>
      <w:r w:rsidR="00385A5E" w:rsidRPr="008062C5">
        <w:rPr>
          <w:rFonts w:ascii="Calibri" w:hAnsi="Calibri" w:cs="Calibri"/>
          <w:color w:val="000000" w:themeColor="text1"/>
          <w:sz w:val="22"/>
        </w:rPr>
        <w:t>p</w:t>
      </w:r>
      <w:r w:rsidRPr="008062C5">
        <w:rPr>
          <w:rFonts w:ascii="Calibri" w:hAnsi="Calibri" w:cs="Calibri"/>
          <w:color w:val="000000" w:themeColor="text1"/>
          <w:sz w:val="22"/>
        </w:rPr>
        <w:t xml:space="preserve">atient-centred outcome measures </w:t>
      </w:r>
    </w:p>
    <w:p w14:paraId="2584E077" w14:textId="77777777" w:rsidR="00172E84" w:rsidRPr="008062C5" w:rsidRDefault="00172E84">
      <w:pPr>
        <w:rPr>
          <w:rFonts w:asciiTheme="majorHAnsi" w:eastAsiaTheme="majorEastAsia" w:hAnsiTheme="majorHAnsi" w:cstheme="majorBidi"/>
          <w:color w:val="2F5496" w:themeColor="accent1" w:themeShade="BF"/>
          <w:sz w:val="26"/>
          <w:szCs w:val="26"/>
        </w:rPr>
      </w:pPr>
      <w:r w:rsidRPr="008062C5">
        <w:br w:type="page"/>
      </w:r>
    </w:p>
    <w:p w14:paraId="4C7642AE" w14:textId="35775C7A" w:rsidR="000A605E" w:rsidRPr="008062C5" w:rsidRDefault="000A605E" w:rsidP="00F05508">
      <w:pPr>
        <w:pStyle w:val="Heading2"/>
        <w:spacing w:line="480" w:lineRule="auto"/>
      </w:pPr>
      <w:r w:rsidRPr="008062C5">
        <w:lastRenderedPageBreak/>
        <w:t>Introduction</w:t>
      </w:r>
    </w:p>
    <w:p w14:paraId="5E60A692" w14:textId="59A20E6E" w:rsidR="000A605E" w:rsidRPr="008062C5" w:rsidRDefault="000A605E" w:rsidP="000A605E">
      <w:pPr>
        <w:spacing w:line="480" w:lineRule="auto"/>
      </w:pPr>
      <w:r w:rsidRPr="008062C5">
        <w:t xml:space="preserve">The aim of every healthcare system is to improve health outcomes for patients and the public </w:t>
      </w:r>
      <w:r w:rsidRPr="008062C5">
        <w:fldChar w:fldCharType="begin"/>
      </w:r>
      <w:r w:rsidR="0062713A" w:rsidRPr="008062C5">
        <w:instrText xml:space="preserve"> ADDIN EN.CITE &lt;EndNote&gt;&lt;Cite&gt;&lt;Author&gt;Edward Kelley&lt;/Author&gt;&lt;Year&gt;2006&lt;/Year&gt;&lt;RecNum&gt;126&lt;/RecNum&gt;&lt;DisplayText&gt;(1, 2)&lt;/DisplayText&gt;&lt;record&gt;&lt;rec-number&gt;126&lt;/rec-number&gt;&lt;foreign-keys&gt;&lt;key app="EN" db-id="e2pvfvsr10zax5ert94vs9dnv025r5xev2ee" timestamp="1615291436"&gt;126&lt;/key&gt;&lt;/foreign-keys&gt;&lt;ref-type name="Government Document"&gt;46&lt;/ref-type&gt;&lt;contributors&gt;&lt;authors&gt;&lt;author&gt;Edward Kelley,&lt;/author&gt;&lt;author&gt;Jeremy Hurst&lt;/author&gt;&lt;/authors&gt;&lt;secondary-authors&gt;&lt;author&gt;OECD HEALTH WORKING PAPERS&lt;/author&gt;&lt;/secondary-authors&gt;&lt;/contributors&gt;&lt;titles&gt;&lt;title&gt;Health Care Quality Indicators Project Conceptual Framework Paper&lt;/title&gt;&lt;/titles&gt;&lt;dates&gt;&lt;year&gt;2006&lt;/year&gt;&lt;/dates&gt;&lt;pub-location&gt;https://www.oecd.org/els/health-systems/36262363.pdf&lt;/pub-location&gt;&lt;publisher&gt;OECD&lt;/publisher&gt;&lt;urls&gt;&lt;related-urls&gt;&lt;url&gt;https://www.oecd.org/els/health-systems/36262363.pdf&lt;/url&gt;&lt;/related-urls&gt;&lt;/urls&gt;&lt;/record&gt;&lt;/Cite&gt;&lt;Cite&gt;&lt;Author&gt;Organisation&lt;/Author&gt;&lt;RecNum&gt;129&lt;/RecNum&gt;&lt;record&gt;&lt;rec-number&gt;129&lt;/rec-number&gt;&lt;foreign-keys&gt;&lt;key app="EN" db-id="e2pvfvsr10zax5ert94vs9dnv025r5xev2ee" timestamp="1615562255"&gt;129&lt;/key&gt;&lt;/foreign-keys&gt;&lt;ref-type name="Web Page"&gt;12&lt;/ref-type&gt;&lt;contributors&gt;&lt;authors&gt;&lt;author&gt;World Health Organisation&lt;/author&gt;&lt;/authors&gt;&lt;/contributors&gt;&lt;titles&gt;&lt;title&gt;Health Systems Responsiveness&lt;/title&gt;&lt;/titles&gt;&lt;number&gt;12/03/2021&lt;/number&gt;&lt;dates&gt;&lt;/dates&gt;&lt;publisher&gt;World health Organisation&lt;/publisher&gt;&lt;urls&gt;&lt;related-urls&gt;&lt;url&gt;https://www.who.int/responsiveness/hcover/en/&lt;/url&gt;&lt;/related-urls&gt;&lt;/urls&gt;&lt;/record&gt;&lt;/Cite&gt;&lt;/EndNote&gt;</w:instrText>
      </w:r>
      <w:r w:rsidRPr="008062C5">
        <w:fldChar w:fldCharType="separate"/>
      </w:r>
      <w:r w:rsidR="0062713A" w:rsidRPr="008062C5">
        <w:rPr>
          <w:noProof/>
        </w:rPr>
        <w:t>(1, 2)</w:t>
      </w:r>
      <w:r w:rsidRPr="008062C5">
        <w:fldChar w:fldCharType="end"/>
      </w:r>
      <w:r w:rsidRPr="008062C5">
        <w:t xml:space="preserve">. Health outcomes are defined as the effect of an intervention or treatment on a person’s health or quality of life, or the progression of a health condition if no intervention is given </w:t>
      </w:r>
      <w:r w:rsidRPr="008062C5">
        <w:fldChar w:fldCharType="begin"/>
      </w:r>
      <w:r w:rsidR="0062713A" w:rsidRPr="008062C5">
        <w:instrText xml:space="preserve"> ADDIN EN.CITE &lt;EndNote&gt;&lt;Cite&gt;&lt;Author&gt;Donabedian&lt;/Author&gt;&lt;Year&gt;2002&lt;/Year&gt;&lt;RecNum&gt;143&lt;/RecNum&gt;&lt;DisplayText&gt;(3)&lt;/DisplayText&gt;&lt;record&gt;&lt;rec-number&gt;143&lt;/rec-number&gt;&lt;foreign-keys&gt;&lt;key app="EN" db-id="e2pvfvsr10zax5ert94vs9dnv025r5xev2ee" timestamp="1620206461"&gt;143&lt;/key&gt;&lt;/foreign-keys&gt;&lt;ref-type name="Book"&gt;6&lt;/ref-type&gt;&lt;contributors&gt;&lt;authors&gt;&lt;author&gt;Donabedian, Avedis&lt;/author&gt;&lt;/authors&gt;&lt;/contributors&gt;&lt;titles&gt;&lt;title&gt;An introduction to quality assurance in health care&lt;/title&gt;&lt;/titles&gt;&lt;dates&gt;&lt;year&gt;2002&lt;/year&gt;&lt;/dates&gt;&lt;publisher&gt;Oxford University Press&lt;/publisher&gt;&lt;isbn&gt;0199748020&lt;/isbn&gt;&lt;urls&gt;&lt;/urls&gt;&lt;/record&gt;&lt;/Cite&gt;&lt;/EndNote&gt;</w:instrText>
      </w:r>
      <w:r w:rsidRPr="008062C5">
        <w:fldChar w:fldCharType="separate"/>
      </w:r>
      <w:r w:rsidR="0062713A" w:rsidRPr="008062C5">
        <w:rPr>
          <w:noProof/>
        </w:rPr>
        <w:t>(3)</w:t>
      </w:r>
      <w:r w:rsidRPr="008062C5">
        <w:fldChar w:fldCharType="end"/>
      </w:r>
      <w:r w:rsidRPr="008062C5">
        <w:t xml:space="preserve">. </w:t>
      </w:r>
    </w:p>
    <w:p w14:paraId="3CE30DAD" w14:textId="1F1B39B7" w:rsidR="000A605E" w:rsidRPr="008062C5" w:rsidRDefault="000A605E" w:rsidP="000A605E">
      <w:pPr>
        <w:spacing w:line="480" w:lineRule="auto"/>
      </w:pPr>
      <w:r w:rsidRPr="008062C5">
        <w:t>Since the development of organised health</w:t>
      </w:r>
      <w:r w:rsidR="00BA3BBF" w:rsidRPr="008062C5">
        <w:t xml:space="preserve"> </w:t>
      </w:r>
      <w:r w:rsidRPr="008062C5">
        <w:t xml:space="preserve">care there has been interest in collecting and analysing data on patient </w:t>
      </w:r>
      <w:r w:rsidR="008E667F">
        <w:t xml:space="preserve">health </w:t>
      </w:r>
      <w:r w:rsidRPr="008062C5">
        <w:t xml:space="preserve">outcomes to improve health interventions and practices </w:t>
      </w:r>
      <w:r w:rsidRPr="008062C5">
        <w:fldChar w:fldCharType="begin">
          <w:fldData xml:space="preserve">PEVuZE5vdGU+PENpdGU+PEF1dGhvcj5OaWdodGluZ2FsZTwvQXV0aG9yPjxZZWFyPjE4NTk8L1ll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</w:fldData>
        </w:fldChar>
      </w:r>
      <w:r w:rsidR="0062713A" w:rsidRPr="008062C5">
        <w:instrText xml:space="preserve"> ADDIN EN.CITE </w:instrText>
      </w:r>
      <w:r w:rsidR="0062713A" w:rsidRPr="008062C5">
        <w:fldChar w:fldCharType="begin">
          <w:fldData xml:space="preserve">PEVuZE5vdGU+PENpdGU+PEF1dGhvcj5OaWdodGluZ2FsZTwvQXV0aG9yPjxZZWFyPjE4NTk8L1ll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</w:fldData>
        </w:fldChar>
      </w:r>
      <w:r w:rsidR="0062713A" w:rsidRPr="008062C5">
        <w:instrText xml:space="preserve"> ADDIN EN.CITE.DATA </w:instrText>
      </w:r>
      <w:r w:rsidR="0062713A" w:rsidRPr="008062C5">
        <w:fldChar w:fldCharType="end"/>
      </w:r>
      <w:r w:rsidRPr="008062C5">
        <w:fldChar w:fldCharType="separate"/>
      </w:r>
      <w:r w:rsidR="0062713A" w:rsidRPr="008062C5">
        <w:rPr>
          <w:noProof/>
        </w:rPr>
        <w:t>(3-5)</w:t>
      </w:r>
      <w:r w:rsidRPr="008062C5">
        <w:fldChar w:fldCharType="end"/>
      </w:r>
      <w:r w:rsidRPr="008062C5">
        <w:t xml:space="preserve">.  Measurement of </w:t>
      </w:r>
      <w:r w:rsidR="008E667F">
        <w:t xml:space="preserve">patient </w:t>
      </w:r>
      <w:r w:rsidRPr="008062C5">
        <w:t>health outcomes can be used</w:t>
      </w:r>
      <w:r w:rsidR="0020205C" w:rsidRPr="008062C5">
        <w:t xml:space="preserve"> for research purposes </w:t>
      </w:r>
      <w:r w:rsidR="00B15D96" w:rsidRPr="008062C5">
        <w:t xml:space="preserve">or within routine care </w:t>
      </w:r>
      <w:r w:rsidRPr="008062C5">
        <w:t>for individual clinical decision making between patients and clinicians, for auditing clinical practice</w:t>
      </w:r>
      <w:r w:rsidR="00B15D96" w:rsidRPr="008062C5">
        <w:t xml:space="preserve"> and</w:t>
      </w:r>
      <w:r w:rsidRPr="008062C5">
        <w:t xml:space="preserve"> support</w:t>
      </w:r>
      <w:r w:rsidR="00AF1C13" w:rsidRPr="008062C5">
        <w:t>ing</w:t>
      </w:r>
      <w:r w:rsidRPr="008062C5">
        <w:t xml:space="preserve"> quality improvement programmes </w:t>
      </w:r>
      <w:r w:rsidRPr="008062C5">
        <w:fldChar w:fldCharType="begin">
          <w:fldData xml:space="preserve">PEVuZE5vdGU+PENpdGU+PEF1dGhvcj5LYW1wc3RyYTwvQXV0aG9yPjxZZWFyPjIwMTg8L1llYXI+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</w:fldData>
        </w:fldChar>
      </w:r>
      <w:r w:rsidR="0062713A" w:rsidRPr="008062C5">
        <w:instrText xml:space="preserve"> ADDIN EN.CITE </w:instrText>
      </w:r>
      <w:r w:rsidR="0062713A" w:rsidRPr="008062C5">
        <w:fldChar w:fldCharType="begin">
          <w:fldData xml:space="preserve">PEVuZE5vdGU+PENpdGU+PEF1dGhvcj5LYW1wc3RyYTwvQXV0aG9yPjxZZWFyPjIwMTg8L1llYXI+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</w:fldData>
        </w:fldChar>
      </w:r>
      <w:r w:rsidR="0062713A" w:rsidRPr="008062C5">
        <w:instrText xml:space="preserve"> ADDIN EN.CITE.DATA </w:instrText>
      </w:r>
      <w:r w:rsidR="0062713A" w:rsidRPr="008062C5">
        <w:fldChar w:fldCharType="end"/>
      </w:r>
      <w:r w:rsidRPr="008062C5">
        <w:fldChar w:fldCharType="separate"/>
      </w:r>
      <w:r w:rsidR="0062713A" w:rsidRPr="008062C5">
        <w:rPr>
          <w:noProof/>
        </w:rPr>
        <w:t>(6)</w:t>
      </w:r>
      <w:r w:rsidRPr="008062C5">
        <w:fldChar w:fldCharType="end"/>
      </w:r>
      <w:r w:rsidRPr="008062C5">
        <w:t xml:space="preserve">. </w:t>
      </w:r>
    </w:p>
    <w:p w14:paraId="5E0B8C76" w14:textId="4FB8016C" w:rsidR="002F2F10" w:rsidRPr="008062C5" w:rsidRDefault="000A605E" w:rsidP="000A605E">
      <w:pPr>
        <w:spacing w:line="480" w:lineRule="auto"/>
      </w:pPr>
      <w:r w:rsidRPr="008062C5">
        <w:t xml:space="preserve">Health outcomes are frequently measured in research to provide evidence on the effectiveness </w:t>
      </w:r>
      <w:r w:rsidR="00B01223" w:rsidRPr="008062C5">
        <w:t xml:space="preserve">and safety </w:t>
      </w:r>
      <w:r w:rsidRPr="008062C5">
        <w:t xml:space="preserve">of </w:t>
      </w:r>
      <w:r w:rsidR="00F621A3" w:rsidRPr="008062C5">
        <w:t xml:space="preserve">new </w:t>
      </w:r>
      <w:r w:rsidRPr="008062C5">
        <w:t xml:space="preserve">practices and treatments. For any given </w:t>
      </w:r>
      <w:r w:rsidR="00B01223" w:rsidRPr="008062C5">
        <w:t xml:space="preserve">clinical </w:t>
      </w:r>
      <w:r w:rsidRPr="008062C5">
        <w:t xml:space="preserve">condition there is a vast number of potential health outcomes that can be assessed across a range of domains such as physiological outcomes, physical functioning, social functioning, emotional well-being, quality of life, resource use and adverse effects </w:t>
      </w:r>
      <w:r w:rsidRPr="008062C5">
        <w:fldChar w:fldCharType="begin">
          <w:fldData xml:space="preserve">PEVuZE5vdGU+PENpdGU+PEF1dGhvcj5Eb2RkPC9BdXRob3I+PFllYXI+MjAxODwvWWVhcj48UmVj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=
</w:fldData>
        </w:fldChar>
      </w:r>
      <w:r w:rsidR="0062713A" w:rsidRPr="008062C5">
        <w:instrText xml:space="preserve"> ADDIN EN.CITE </w:instrText>
      </w:r>
      <w:r w:rsidR="0062713A" w:rsidRPr="008062C5">
        <w:fldChar w:fldCharType="begin">
          <w:fldData xml:space="preserve">PEVuZE5vdGU+PENpdGU+PEF1dGhvcj5Eb2RkPC9BdXRob3I+PFllYXI+MjAxODwvWWVhcj48UmVj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=
</w:fldData>
        </w:fldChar>
      </w:r>
      <w:r w:rsidR="0062713A" w:rsidRPr="008062C5">
        <w:instrText xml:space="preserve"> ADDIN EN.CITE.DATA </w:instrText>
      </w:r>
      <w:r w:rsidR="0062713A" w:rsidRPr="008062C5">
        <w:fldChar w:fldCharType="end"/>
      </w:r>
      <w:r w:rsidRPr="008062C5">
        <w:fldChar w:fldCharType="separate"/>
      </w:r>
      <w:r w:rsidR="0062713A" w:rsidRPr="008062C5">
        <w:rPr>
          <w:noProof/>
        </w:rPr>
        <w:t>(7)</w:t>
      </w:r>
      <w:r w:rsidRPr="008062C5">
        <w:fldChar w:fldCharType="end"/>
      </w:r>
      <w:r w:rsidRPr="008062C5">
        <w:t>. Consequently, clinical trials within the same health condition would often measure different outcomes preventing comparison of studies</w:t>
      </w:r>
      <w:r w:rsidR="00F621A3" w:rsidRPr="008062C5">
        <w:t xml:space="preserve"> </w:t>
      </w:r>
      <w:r w:rsidR="00F621A3" w:rsidRPr="008062C5">
        <w:fldChar w:fldCharType="begin">
          <w:fldData xml:space="preserve">PEVuZE5vdGU+PENpdGU+PEF1dGhvcj5NaXlhcjwvQXV0aG9yPjxZZWFyPjIwMTM8L1llYXI+PFJl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</w:fldData>
        </w:fldChar>
      </w:r>
      <w:r w:rsidR="0062713A" w:rsidRPr="008062C5">
        <w:instrText xml:space="preserve"> ADDIN EN.CITE </w:instrText>
      </w:r>
      <w:r w:rsidR="0062713A" w:rsidRPr="008062C5">
        <w:fldChar w:fldCharType="begin">
          <w:fldData xml:space="preserve">PEVuZE5vdGU+PENpdGU+PEF1dGhvcj5NaXlhcjwvQXV0aG9yPjxZZWFyPjIwMTM8L1llYXI+PFJl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</w:fldData>
        </w:fldChar>
      </w:r>
      <w:r w:rsidR="0062713A" w:rsidRPr="008062C5">
        <w:instrText xml:space="preserve"> ADDIN EN.CITE.DATA </w:instrText>
      </w:r>
      <w:r w:rsidR="0062713A" w:rsidRPr="008062C5">
        <w:fldChar w:fldCharType="end"/>
      </w:r>
      <w:r w:rsidR="00F621A3" w:rsidRPr="008062C5">
        <w:fldChar w:fldCharType="separate"/>
      </w:r>
      <w:r w:rsidR="0062713A" w:rsidRPr="008062C5">
        <w:rPr>
          <w:noProof/>
        </w:rPr>
        <w:t>(8, 9)</w:t>
      </w:r>
      <w:r w:rsidR="00F621A3" w:rsidRPr="008062C5">
        <w:fldChar w:fldCharType="end"/>
      </w:r>
      <w:r w:rsidRPr="008062C5">
        <w:t>. Core Outcome Sets (COS) have been developed to address this, reduce research waste and minimise biased reporting</w:t>
      </w:r>
      <w:r w:rsidR="00E4181F" w:rsidRPr="008062C5">
        <w:t xml:space="preserve"> </w:t>
      </w:r>
      <w:r w:rsidR="00E4181F" w:rsidRPr="008062C5">
        <w:fldChar w:fldCharType="begin"/>
      </w:r>
      <w:r w:rsidR="0062713A" w:rsidRPr="008062C5">
        <w:instrText xml:space="preserve"> ADDIN EN.CITE &lt;EndNote&gt;&lt;Cite&gt;&lt;Author&gt;Kirkham&lt;/Author&gt;&lt;Year&gt;2010&lt;/Year&gt;&lt;RecNum&gt;80&lt;/RecNum&gt;&lt;DisplayText&gt;(10)&lt;/DisplayText&gt;&lt;record&gt;&lt;rec-number&gt;80&lt;/rec-number&gt;&lt;foreign-keys&gt;&lt;key app="EN" db-id="e2pvfvsr10zax5ert94vs9dnv025r5xev2ee" timestamp="1613054405"&gt;80&lt;/key&gt;&lt;/foreign-keys&gt;&lt;ref-type name="Journal Article"&gt;17&lt;/ref-type&gt;&lt;contributors&gt;&lt;authors&gt;&lt;author&gt;Kirkham, J. J.&lt;/author&gt;&lt;author&gt;Dwan, K. M.&lt;/author&gt;&lt;author&gt;Altman, D. G.&lt;/author&gt;&lt;author&gt;Gamble, C.&lt;/author&gt;&lt;author&gt;Dodd, S.&lt;/author&gt;&lt;author&gt;Smyth, R.&lt;/author&gt;&lt;author&gt;Williamson, P. R.&lt;/author&gt;&lt;/authors&gt;&lt;/contributors&gt;&lt;auth-address&gt;Centre for Medical Statistics and Health Evaluation, University of Liverpool, Liverpool L69 3GS.&lt;/auth-address&gt;&lt;titles&gt;&lt;title&gt;The impact of outcome reporting bias in randomised controlled trials on a cohort of systematic reviews&lt;/title&gt;&lt;secondary-title&gt;BMJ&lt;/secondary-title&gt;&lt;/titles&gt;&lt;periodical&gt;&lt;full-title&gt;Bmj&lt;/full-title&gt;&lt;/periodical&gt;&lt;pages&gt;c365&lt;/pages&gt;&lt;volume&gt;340&lt;/volume&gt;&lt;edition&gt;2010/02/17&lt;/edition&gt;&lt;keywords&gt;&lt;keyword&gt;*Bias&lt;/keyword&gt;&lt;keyword&gt;Cohort Studies&lt;/keyword&gt;&lt;keyword&gt;Data Collection&lt;/keyword&gt;&lt;keyword&gt;Outcome and Process Assessment, Health Care&lt;/keyword&gt;&lt;keyword&gt;Randomized Controlled Trials as Topic/*standards&lt;/keyword&gt;&lt;keyword&gt;Research Design&lt;/keyword&gt;&lt;keyword&gt;*Review Literature as Topic&lt;/keyword&gt;&lt;/keywords&gt;&lt;dates&gt;&lt;year&gt;2010&lt;/year&gt;&lt;pub-dates&gt;&lt;date&gt;Feb 15&lt;/date&gt;&lt;/pub-dates&gt;&lt;/dates&gt;&lt;isbn&gt;1756-1833 (Electronic)&amp;#xD;0959-8138 (Linking)&lt;/isbn&gt;&lt;accession-num&gt;20156912&lt;/accession-num&gt;&lt;urls&gt;&lt;related-urls&gt;&lt;url&gt;https://www.ncbi.nlm.nih.gov/pubmed/20156912&lt;/url&gt;&lt;url&gt;https://www.bmj.com/content/bmj/340/bmj.c365.full.pdf&lt;/url&gt;&lt;/related-urls&gt;&lt;/urls&gt;&lt;electronic-resource-num&gt;10.1136/bmj.c365&lt;/electronic-resource-num&gt;&lt;/record&gt;&lt;/Cite&gt;&lt;/EndNote&gt;</w:instrText>
      </w:r>
      <w:r w:rsidR="00E4181F" w:rsidRPr="008062C5">
        <w:fldChar w:fldCharType="separate"/>
      </w:r>
      <w:r w:rsidR="0062713A" w:rsidRPr="008062C5">
        <w:rPr>
          <w:noProof/>
        </w:rPr>
        <w:t>(10)</w:t>
      </w:r>
      <w:r w:rsidR="00E4181F" w:rsidRPr="008062C5">
        <w:fldChar w:fldCharType="end"/>
      </w:r>
      <w:r w:rsidRPr="008062C5">
        <w:t xml:space="preserve">. A COS is a minimum set of health outcomes that should be measured in every clinical trial for a particular condition </w:t>
      </w:r>
      <w:r w:rsidRPr="008062C5">
        <w:fldChar w:fldCharType="begin"/>
      </w:r>
      <w:r w:rsidR="0062713A" w:rsidRPr="008062C5">
        <w:instrText xml:space="preserve"> ADDIN EN.CITE &lt;EndNote&gt;&lt;Cite&gt;&lt;Author&gt;Gargon&lt;/Author&gt;&lt;Year&gt;2014&lt;/Year&gt;&lt;RecNum&gt;9&lt;/RecNum&gt;&lt;DisplayText&gt;(11)&lt;/DisplayText&gt;&lt;record&gt;&lt;rec-number&gt;9&lt;/rec-number&gt;&lt;foreign-keys&gt;&lt;key app="EN" db-id="e2pvfvsr10zax5ert94vs9dnv025r5xev2ee" timestamp="1612279292"&gt;9&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auth-address&gt;University of Liverpool, Department of Biostatistics, Liverpool, United Kingdom.&amp;#xD;University of Oxford, Centre for Statistics in Medicine, Botnar Research Centre, Oxford, United Kingdom.&amp;#xD;School of Social and Community Medicine, University of Bristol, Bristol, United Kingdom.&amp;#xD;Queens University Belfast, Institute of Clinical Sciences, Block B, Royal Hospitals, Belfast, United Kingdom.&lt;/auth-address&gt;&lt;titles&gt;&lt;title&gt;Choosing important health outcomes for comparative effectiveness research: a systematic review&lt;/title&gt;&lt;secondary-title&gt;PLoS One&lt;/secondary-title&gt;&lt;/titles&gt;&lt;periodical&gt;&lt;full-title&gt;PLoS One&lt;/full-title&gt;&lt;/periodical&gt;&lt;pages&gt;e99111&lt;/pages&gt;&lt;volume&gt;9&lt;/volume&gt;&lt;number&gt;6&lt;/number&gt;&lt;edition&gt;2014/06/17&lt;/edition&gt;&lt;keywords&gt;&lt;keyword&gt;Clinical Trials as Topic&lt;/keyword&gt;&lt;keyword&gt;Comparative Effectiveness Research/*methods&lt;/keyword&gt;&lt;keyword&gt;Databases, Bibliographic&lt;/keyword&gt;&lt;keyword&gt;Expert Testimony&lt;/keyword&gt;&lt;keyword&gt;Humans&lt;/keyword&gt;&lt;keyword&gt;Medline&lt;/keyword&gt;&lt;keyword&gt;*Outcome Assessment, Health Care&lt;/keyword&gt;&lt;keyword&gt;Public Opinion&lt;/keyword&gt;&lt;/keywords&gt;&lt;dates&gt;&lt;year&gt;2014&lt;/year&gt;&lt;/dates&gt;&lt;isbn&gt;1932-6203 (Electronic)&amp;#xD;1932-6203 (Linking)&lt;/isbn&gt;&lt;accession-num&gt;24932522&lt;/accession-num&gt;&lt;urls&gt;&lt;related-urls&gt;&lt;url&gt;https://www.ncbi.nlm.nih.gov/pubmed/24932522&lt;/url&gt;&lt;/related-urls&gt;&lt;/urls&gt;&lt;custom2&gt;PMC4059640&lt;/custom2&gt;&lt;electronic-resource-num&gt;10.1371/journal.pone.0099111&lt;/electronic-resource-num&gt;&lt;/record&gt;&lt;/Cite&gt;&lt;/EndNote&gt;</w:instrText>
      </w:r>
      <w:r w:rsidRPr="008062C5">
        <w:fldChar w:fldCharType="separate"/>
      </w:r>
      <w:r w:rsidR="0062713A" w:rsidRPr="008062C5">
        <w:rPr>
          <w:noProof/>
        </w:rPr>
        <w:t>(11)</w:t>
      </w:r>
      <w:r w:rsidRPr="008062C5">
        <w:fldChar w:fldCharType="end"/>
      </w:r>
      <w:r w:rsidRPr="008062C5">
        <w:t xml:space="preserve"> . Well-designed COS include patients, clinicians and researchers in the process of deciding which outcomes are most important and should be included in the set. </w:t>
      </w:r>
      <w:r w:rsidR="002F1CCC">
        <w:t xml:space="preserve">Whilst uptake </w:t>
      </w:r>
      <w:r w:rsidR="0097263D">
        <w:t xml:space="preserve">varies </w:t>
      </w:r>
      <w:r w:rsidR="002F1CCC">
        <w:t xml:space="preserve">across </w:t>
      </w:r>
      <w:r w:rsidR="0097263D">
        <w:t xml:space="preserve">different </w:t>
      </w:r>
      <w:r w:rsidR="002F1CCC">
        <w:t>health areas, consideration of COS is now part of the SPIRIT 2013 protocol reporting guidelines</w:t>
      </w:r>
      <w:r w:rsidR="0097263D">
        <w:t xml:space="preserve"> and has been encouraged by several funders including the UK NIHR Health Technology Assessment programme </w:t>
      </w:r>
      <w:r w:rsidR="0097263D">
        <w:fldChar w:fldCharType="begin">
          <w:fldData xml:space="preserve">PEVuZE5vdGU+PENpdGU+PEF1dGhvcj5XaWxsaWFtc29uPC9BdXRob3I+PFllYXI+MjAyMjwvWWVh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</w:fldData>
        </w:fldChar>
      </w:r>
      <w:r w:rsidR="0097263D">
        <w:instrText xml:space="preserve"> ADDIN EN.CITE </w:instrText>
      </w:r>
      <w:r w:rsidR="0097263D">
        <w:fldChar w:fldCharType="begin">
          <w:fldData xml:space="preserve">PEVuZE5vdGU+PENpdGU+PEF1dGhvcj5XaWxsaWFtc29uPC9BdXRob3I+PFllYXI+MjAyMjwvWWVh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</w:fldData>
        </w:fldChar>
      </w:r>
      <w:r w:rsidR="0097263D">
        <w:instrText xml:space="preserve"> ADDIN EN.CITE.DATA </w:instrText>
      </w:r>
      <w:r w:rsidR="0097263D">
        <w:fldChar w:fldCharType="end"/>
      </w:r>
      <w:r w:rsidR="0097263D">
        <w:fldChar w:fldCharType="separate"/>
      </w:r>
      <w:r w:rsidR="0097263D">
        <w:rPr>
          <w:noProof/>
        </w:rPr>
        <w:t>(12, 13)</w:t>
      </w:r>
      <w:r w:rsidR="0097263D">
        <w:fldChar w:fldCharType="end"/>
      </w:r>
      <w:r w:rsidR="0097263D">
        <w:t xml:space="preserve">. </w:t>
      </w:r>
      <w:r w:rsidRPr="008062C5">
        <w:t xml:space="preserve"> Consequently, there is a growing interest in using COS within routine care to support patient</w:t>
      </w:r>
      <w:r w:rsidR="00F831F6" w:rsidRPr="008062C5">
        <w:t>-</w:t>
      </w:r>
      <w:r w:rsidRPr="008062C5">
        <w:t xml:space="preserve">focussed care.  </w:t>
      </w:r>
      <w:r w:rsidR="002F2F10" w:rsidRPr="008062C5">
        <w:t>In the most recent update of the systematic review of COS for research</w:t>
      </w:r>
      <w:r w:rsidR="00101375" w:rsidRPr="008062C5">
        <w:t>,</w:t>
      </w:r>
      <w:r w:rsidR="002F2F10" w:rsidRPr="008062C5">
        <w:t xml:space="preserve"> 27% of all newly identified COS</w:t>
      </w:r>
      <w:r w:rsidR="006A6D1D" w:rsidRPr="008062C5">
        <w:t xml:space="preserve"> </w:t>
      </w:r>
      <w:r w:rsidR="002F2F10" w:rsidRPr="008062C5">
        <w:t xml:space="preserve">were developed for use in both routine care and research, up from 11% </w:t>
      </w:r>
      <w:r w:rsidR="006A6D1D" w:rsidRPr="008062C5">
        <w:t>across</w:t>
      </w:r>
      <w:r w:rsidR="002F2F10" w:rsidRPr="008062C5">
        <w:t xml:space="preserve"> previous reviews</w:t>
      </w:r>
      <w:r w:rsidR="006A6D1D" w:rsidRPr="008062C5">
        <w:t xml:space="preserve"> </w:t>
      </w:r>
      <w:r w:rsidR="006A6D1D" w:rsidRPr="008062C5">
        <w:fldChar w:fldCharType="begin"/>
      </w:r>
      <w:r w:rsidR="0097263D">
        <w:instrText xml:space="preserve"> ADDIN EN.CITE &lt;EndNote&gt;&lt;Cite&gt;&lt;Author&gt;Gargon&lt;/Author&gt;&lt;Year&gt;2021&lt;/Year&gt;&lt;RecNum&gt;265&lt;/RecNum&gt;&lt;DisplayText&gt;(14)&lt;/DisplayText&gt;&lt;record&gt;&lt;rec-number&gt;265&lt;/rec-number&gt;&lt;foreign-keys&gt;&lt;key app="EN" db-id="e2pvfvsr10zax5ert94vs9dnv025r5xev2ee" timestamp="1667226728"&gt;265&lt;/key&gt;&lt;/foreign-keys&gt;&lt;ref-type name="Journal Article"&gt;17&lt;/ref-type&gt;&lt;contributors&gt;&lt;authors&gt;&lt;author&gt;Gargon, E.&lt;/author&gt;&lt;author&gt;Gorst, S. L.&lt;/author&gt;&lt;author&gt;Matvienko-Sikar, K.&lt;/author&gt;&lt;author&gt;Williamson, P. R.&lt;/author&gt;&lt;/authors&gt;&lt;/contributors&gt;&lt;auth-address&gt;Department of Health Data Science, University of Liverpool, Liverpool, United Kingdom.&amp;#xD;School of Public Health, University College Cork, Cork, Ireland.&lt;/auth-address&gt;&lt;titles&gt;&lt;title&gt;Choosing important health outcomes for comparative effectiveness research: 6th annual update to a systematic review of core outcome sets for research&lt;/title&gt;&lt;secondary-title&gt;PLoS One&lt;/secondary-title&gt;&lt;/titles&gt;&lt;periodical&gt;&lt;full-title&gt;PLoS One&lt;/full-title&gt;&lt;/periodical&gt;&lt;pages&gt;e0244878&lt;/pages&gt;&lt;volume&gt;16&lt;/volume&gt;&lt;number&gt;1&lt;/number&gt;&lt;edition&gt;2021/01/13&lt;/edition&gt;&lt;keywords&gt;&lt;keyword&gt;Comparative Effectiveness Research&lt;/keyword&gt;&lt;keyword&gt;*Health&lt;/keyword&gt;&lt;keyword&gt;Humans&lt;/keyword&gt;&lt;/keywords&gt;&lt;dates&gt;&lt;year&gt;2021&lt;/year&gt;&lt;/dates&gt;&lt;isbn&gt;1932-6203 (Electronic)&amp;#xD;1932-6203 (Linking)&lt;/isbn&gt;&lt;accession-num&gt;33434219&lt;/accession-num&gt;&lt;urls&gt;&lt;related-urls&gt;&lt;url&gt;https://www.ncbi.nlm.nih.gov/pubmed/33434219&lt;/url&gt;&lt;/related-urls&gt;&lt;/urls&gt;&lt;custom2&gt;PMC7802923 that no competing interests exist. This does not alter our adherence to PLOS ONE policies on sharing data and materials.&lt;/custom2&gt;&lt;electronic-resource-num&gt;10.1371/journal.pone.0244878&lt;/electronic-resource-num&gt;&lt;/record&gt;&lt;/Cite&gt;&lt;/EndNote&gt;</w:instrText>
      </w:r>
      <w:r w:rsidR="006A6D1D" w:rsidRPr="008062C5">
        <w:fldChar w:fldCharType="separate"/>
      </w:r>
      <w:r w:rsidR="0097263D">
        <w:rPr>
          <w:noProof/>
        </w:rPr>
        <w:t>(14)</w:t>
      </w:r>
      <w:r w:rsidR="006A6D1D" w:rsidRPr="008062C5">
        <w:fldChar w:fldCharType="end"/>
      </w:r>
      <w:r w:rsidR="006A6D1D" w:rsidRPr="008062C5">
        <w:t>.</w:t>
      </w:r>
      <w:r w:rsidR="002F2F10" w:rsidRPr="008062C5">
        <w:t xml:space="preserve"> </w:t>
      </w:r>
    </w:p>
    <w:p w14:paraId="0CD85C6D" w14:textId="669C59EB" w:rsidR="002F2F10" w:rsidRPr="008062C5" w:rsidRDefault="002F2F10" w:rsidP="000A605E">
      <w:pPr>
        <w:spacing w:line="480" w:lineRule="auto"/>
      </w:pPr>
      <w:r w:rsidRPr="008062C5">
        <w:lastRenderedPageBreak/>
        <w:t xml:space="preserve">One of the </w:t>
      </w:r>
      <w:r w:rsidR="001212D3" w:rsidRPr="008062C5">
        <w:t xml:space="preserve">likely </w:t>
      </w:r>
      <w:r w:rsidRPr="008062C5">
        <w:t xml:space="preserve">drivers of the increased interest in using </w:t>
      </w:r>
      <w:r w:rsidR="004320DB" w:rsidRPr="008062C5">
        <w:t>COS</w:t>
      </w:r>
      <w:r w:rsidRPr="008062C5">
        <w:t xml:space="preserve"> within routine care is the </w:t>
      </w:r>
      <w:r w:rsidR="00AF1C13" w:rsidRPr="008062C5">
        <w:t>concept of Value Based Health</w:t>
      </w:r>
      <w:r w:rsidR="00BA3BBF" w:rsidRPr="008062C5">
        <w:t xml:space="preserve"> C</w:t>
      </w:r>
      <w:r w:rsidR="00AF1C13" w:rsidRPr="008062C5">
        <w:t xml:space="preserve">are (VBHC) which is gaining traction internationally. </w:t>
      </w:r>
      <w:r w:rsidRPr="008062C5">
        <w:t>VBHC propose</w:t>
      </w:r>
      <w:r w:rsidR="00AF1C13" w:rsidRPr="008062C5">
        <w:t>s</w:t>
      </w:r>
      <w:r w:rsidRPr="008062C5">
        <w:t xml:space="preserve"> </w:t>
      </w:r>
      <w:r w:rsidR="000A605E" w:rsidRPr="008062C5">
        <w:t>focuss</w:t>
      </w:r>
      <w:r w:rsidRPr="008062C5">
        <w:t>ing</w:t>
      </w:r>
      <w:r w:rsidR="000A605E" w:rsidRPr="008062C5">
        <w:t xml:space="preserve"> health care around delivering the health outcomes that matter most to patients to create the biggest impact fr</w:t>
      </w:r>
      <w:r w:rsidR="008A4A75" w:rsidRPr="008062C5">
        <w:t>om</w:t>
      </w:r>
      <w:r w:rsidR="000A605E" w:rsidRPr="008062C5">
        <w:t xml:space="preserve"> the resources available </w:t>
      </w:r>
      <w:r w:rsidR="000A605E" w:rsidRPr="008062C5">
        <w:fldChar w:fldCharType="begin"/>
      </w:r>
      <w:r w:rsidR="0097263D">
        <w:instrText xml:space="preserve"> ADDIN EN.CITE &lt;EndNote&gt;&lt;Cite&gt;&lt;Author&gt;Michael&lt;/Author&gt;&lt;Year&gt;2006&lt;/Year&gt;&lt;RecNum&gt;182&lt;/RecNum&gt;&lt;DisplayText&gt;(15)&lt;/DisplayText&gt;&lt;record&gt;&lt;rec-number&gt;182&lt;/rec-number&gt;&lt;foreign-keys&gt;&lt;key app="EN" db-id="e2pvfvsr10zax5ert94vs9dnv025r5xev2ee" timestamp="1649250984"&gt;182&lt;/key&gt;&lt;/foreign-keys&gt;&lt;ref-type name="Book"&gt;6&lt;/ref-type&gt;&lt;contributors&gt;&lt;authors&gt;&lt;author&gt;Michael, E. Porter&lt;/author&gt;&lt;author&gt;Elizabeth Olmsted, Teisberg&lt;/author&gt;&lt;/authors&gt;&lt;/contributors&gt;&lt;titles&gt;&lt;title&gt;Redefining Health Care : Creating Value-based Competition on Results&lt;/title&gt;&lt;/titles&gt;&lt;keywords&gt;&lt;keyword&gt;Competition&lt;/keyword&gt;&lt;keyword&gt;Medical care, Cost of&lt;/keyword&gt;&lt;keyword&gt;Value analysis (Cost control)&lt;/keyword&gt;&lt;keyword&gt;Medical care--Quality control&lt;/keyword&gt;&lt;keyword&gt;Medical care--Cost control&lt;/keyword&gt;&lt;keyword&gt;Medical care--Cost effectiveness&lt;/keyword&gt;&lt;keyword&gt;BUSINESS &amp;amp; ECONOMICS / Industries / General&lt;/keyword&gt;&lt;keyword&gt;BUSINESS &amp;amp; ECONOMICS / Management&lt;/keyword&gt;&lt;keyword&gt;HEALTH &amp;amp; FITNESS / Health Care Issues&lt;/keyword&gt;&lt;/keywords&gt;&lt;dates&gt;&lt;year&gt;2006&lt;/year&gt;&lt;/dates&gt;&lt;pub-location&gt;Boston, Mass&lt;/pub-location&gt;&lt;publisher&gt;Harvard Business Review Press&lt;/publisher&gt;&lt;isbn&gt;9781591397786&amp;#xD;9781422133361&lt;/isbn&gt;&lt;work-type&gt;Book&lt;/work-type&gt;&lt;urls&gt;&lt;related-urls&gt;&lt;url&gt;https://liverpool.idm.oclc.org/login?url=https://search.ebscohost.com/login.aspx?direct=true&amp;amp;db=edsebk&amp;amp;AN=674833&amp;amp;site=eds-live&amp;amp;scope=site&lt;/url&gt;&lt;/related-urls&gt;&lt;/urls&gt;&lt;remote-database-name&gt;eBook Index&lt;/remote-database-name&gt;&lt;remote-database-provider&gt;EBSCOhost&lt;/remote-database-provider&gt;&lt;language&gt;English&lt;/language&gt;&lt;/record&gt;&lt;/Cite&gt;&lt;/EndNote&gt;</w:instrText>
      </w:r>
      <w:r w:rsidR="000A605E" w:rsidRPr="008062C5">
        <w:fldChar w:fldCharType="separate"/>
      </w:r>
      <w:r w:rsidR="0097263D">
        <w:rPr>
          <w:noProof/>
        </w:rPr>
        <w:t>(15)</w:t>
      </w:r>
      <w:r w:rsidR="000A605E" w:rsidRPr="008062C5">
        <w:fldChar w:fldCharType="end"/>
      </w:r>
      <w:r w:rsidR="000A605E" w:rsidRPr="008062C5">
        <w:t>.</w:t>
      </w:r>
      <w:r w:rsidRPr="008062C5">
        <w:t xml:space="preserve"> T</w:t>
      </w:r>
      <w:r w:rsidR="000A605E" w:rsidRPr="008062C5">
        <w:t xml:space="preserve">he key principles </w:t>
      </w:r>
      <w:r w:rsidRPr="008062C5">
        <w:t>o</w:t>
      </w:r>
      <w:r w:rsidR="0020205C" w:rsidRPr="008062C5">
        <w:t>f</w:t>
      </w:r>
      <w:r w:rsidR="000A605E" w:rsidRPr="008062C5">
        <w:t xml:space="preserve"> organis</w:t>
      </w:r>
      <w:r w:rsidRPr="008062C5">
        <w:t>ing</w:t>
      </w:r>
      <w:r w:rsidR="000A605E" w:rsidRPr="008062C5">
        <w:t xml:space="preserve"> </w:t>
      </w:r>
      <w:r w:rsidRPr="008062C5">
        <w:t>health</w:t>
      </w:r>
      <w:r w:rsidR="00BA3BBF" w:rsidRPr="008062C5">
        <w:t xml:space="preserve"> </w:t>
      </w:r>
      <w:r w:rsidRPr="008062C5">
        <w:t xml:space="preserve">care </w:t>
      </w:r>
      <w:r w:rsidR="000A605E" w:rsidRPr="008062C5">
        <w:t>around cycles of care and</w:t>
      </w:r>
      <w:r w:rsidRPr="008062C5">
        <w:t xml:space="preserve"> measuring patient health outcomes to benchmark impact</w:t>
      </w:r>
      <w:r w:rsidR="000A605E" w:rsidRPr="008062C5">
        <w:t xml:space="preserve"> </w:t>
      </w:r>
      <w:r w:rsidR="000A605E" w:rsidRPr="008062C5">
        <w:fldChar w:fldCharType="begin">
          <w:fldData xml:space="preserve">PEVuZE5vdGU+PENpdGU+PEF1dGhvcj5Qb3J0ZXI8L0F1dGhvcj48WWVhcj4yMDE2PC9ZZWFyPjxS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</w:fldData>
        </w:fldChar>
      </w:r>
      <w:r w:rsidR="0097263D">
        <w:instrText xml:space="preserve"> ADDIN EN.CITE </w:instrText>
      </w:r>
      <w:r w:rsidR="0097263D">
        <w:fldChar w:fldCharType="begin">
          <w:fldData xml:space="preserve">PEVuZE5vdGU+PENpdGU+PEF1dGhvcj5Qb3J0ZXI8L0F1dGhvcj48WWVhcj4yMDE2PC9ZZWFyPjxS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</w:fldData>
        </w:fldChar>
      </w:r>
      <w:r w:rsidR="0097263D">
        <w:instrText xml:space="preserve"> ADDIN EN.CITE.DATA </w:instrText>
      </w:r>
      <w:r w:rsidR="0097263D">
        <w:fldChar w:fldCharType="end"/>
      </w:r>
      <w:r w:rsidR="000A605E" w:rsidRPr="008062C5">
        <w:fldChar w:fldCharType="separate"/>
      </w:r>
      <w:r w:rsidR="0097263D">
        <w:rPr>
          <w:noProof/>
        </w:rPr>
        <w:t>(16, 17)</w:t>
      </w:r>
      <w:r w:rsidR="000A605E" w:rsidRPr="008062C5">
        <w:fldChar w:fldCharType="end"/>
      </w:r>
      <w:r w:rsidRPr="008062C5">
        <w:t xml:space="preserve"> align strongly with COS</w:t>
      </w:r>
      <w:r w:rsidR="000A605E" w:rsidRPr="008062C5">
        <w:t xml:space="preserve">. </w:t>
      </w:r>
      <w:r w:rsidRPr="008062C5">
        <w:t>T</w:t>
      </w:r>
      <w:r w:rsidR="000A605E" w:rsidRPr="008062C5">
        <w:t xml:space="preserve">he International Consortium of Health Outcome </w:t>
      </w:r>
      <w:r w:rsidR="00AF1C13" w:rsidRPr="008062C5">
        <w:t>M</w:t>
      </w:r>
      <w:r w:rsidR="000A605E" w:rsidRPr="008062C5">
        <w:t>easurement (ICHOM)</w:t>
      </w:r>
      <w:r w:rsidR="000A605E" w:rsidRPr="008062C5">
        <w:fldChar w:fldCharType="begin"/>
      </w:r>
      <w:r w:rsidR="0097263D">
        <w:instrText xml:space="preserve"> ADDIN EN.CITE &lt;EndNote&gt;&lt;Cite&gt;&lt;Author&gt;ICHOM&lt;/Author&gt;&lt;RecNum&gt;146&lt;/RecNum&gt;&lt;DisplayText&gt;(18)&lt;/DisplayText&gt;&lt;record&gt;&lt;rec-number&gt;146&lt;/rec-number&gt;&lt;foreign-keys&gt;&lt;key app="EN" db-id="e2pvfvsr10zax5ert94vs9dnv025r5xev2ee" timestamp="1620207612"&gt;146&lt;/key&gt;&lt;/foreign-keys&gt;&lt;ref-type name="Web Page"&gt;12&lt;/ref-type&gt;&lt;contributors&gt;&lt;authors&gt;&lt;author&gt;ICHOM&lt;/author&gt;&lt;/authors&gt;&lt;/contributors&gt;&lt;titles&gt;&lt;title&gt;International Consortium for Health Outcomes Measurement&lt;/title&gt;&lt;/titles&gt;&lt;number&gt;05/05/2021&lt;/number&gt;&lt;dates&gt;&lt;/dates&gt;&lt;pub-location&gt;https://www.ichom.org/&lt;/pub-location&gt;&lt;urls&gt;&lt;related-urls&gt;&lt;url&gt;https://www.ichom.org/&lt;/url&gt;&lt;/related-urls&gt;&lt;/urls&gt;&lt;/record&gt;&lt;/Cite&gt;&lt;/EndNote&gt;</w:instrText>
      </w:r>
      <w:r w:rsidR="000A605E" w:rsidRPr="008062C5">
        <w:fldChar w:fldCharType="separate"/>
      </w:r>
      <w:r w:rsidR="0097263D">
        <w:rPr>
          <w:noProof/>
        </w:rPr>
        <w:t>(18)</w:t>
      </w:r>
      <w:r w:rsidR="000A605E" w:rsidRPr="008062C5">
        <w:fldChar w:fldCharType="end"/>
      </w:r>
      <w:r w:rsidR="000A605E" w:rsidRPr="008062C5">
        <w:t xml:space="preserve"> </w:t>
      </w:r>
      <w:r w:rsidRPr="008062C5">
        <w:t xml:space="preserve">have developed several </w:t>
      </w:r>
      <w:r w:rsidR="00AB40DE" w:rsidRPr="008062C5">
        <w:t>sets of ‘patient-centred</w:t>
      </w:r>
      <w:r w:rsidRPr="008062C5">
        <w:t xml:space="preserve"> outcome</w:t>
      </w:r>
      <w:r w:rsidR="00AB40DE" w:rsidRPr="008062C5">
        <w:t xml:space="preserve"> measures’</w:t>
      </w:r>
      <w:r w:rsidRPr="008062C5">
        <w:t xml:space="preserve"> </w:t>
      </w:r>
      <w:r w:rsidR="000A605E" w:rsidRPr="008062C5">
        <w:t xml:space="preserve">for use with VBHC </w:t>
      </w:r>
      <w:r w:rsidR="000A605E" w:rsidRPr="008062C5">
        <w:fldChar w:fldCharType="begin">
          <w:fldData xml:space="preserve">PEVuZE5vdGU+PENpdGU+PEF1dGhvcj5Xb3V0ZXJzPC9BdXRob3I+PFllYXI+MjAyMTwvWWVhcj48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</w:fldData>
        </w:fldChar>
      </w:r>
      <w:r w:rsidR="0097263D">
        <w:instrText xml:space="preserve"> ADDIN EN.CITE </w:instrText>
      </w:r>
      <w:r w:rsidR="0097263D">
        <w:fldChar w:fldCharType="begin">
          <w:fldData xml:space="preserve">PEVuZE5vdGU+PENpdGU+PEF1dGhvcj5Xb3V0ZXJzPC9BdXRob3I+PFllYXI+MjAyMTwvWWVhcj48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</w:fldData>
        </w:fldChar>
      </w:r>
      <w:r w:rsidR="0097263D">
        <w:instrText xml:space="preserve"> ADDIN EN.CITE.DATA </w:instrText>
      </w:r>
      <w:r w:rsidR="0097263D">
        <w:fldChar w:fldCharType="end"/>
      </w:r>
      <w:r w:rsidR="000A605E" w:rsidRPr="008062C5">
        <w:fldChar w:fldCharType="separate"/>
      </w:r>
      <w:r w:rsidR="0097263D">
        <w:rPr>
          <w:noProof/>
        </w:rPr>
        <w:t>(19-23)</w:t>
      </w:r>
      <w:r w:rsidR="000A605E" w:rsidRPr="008062C5">
        <w:fldChar w:fldCharType="end"/>
      </w:r>
      <w:r w:rsidR="004320DB" w:rsidRPr="008062C5">
        <w:t xml:space="preserve"> which are </w:t>
      </w:r>
      <w:r w:rsidR="0039729E" w:rsidRPr="008062C5">
        <w:t xml:space="preserve">similar in aim </w:t>
      </w:r>
      <w:r w:rsidR="004320DB" w:rsidRPr="008062C5">
        <w:t xml:space="preserve">to COS. </w:t>
      </w:r>
    </w:p>
    <w:p w14:paraId="7B19CCDF" w14:textId="128F589D" w:rsidR="000A605E" w:rsidRPr="008062C5" w:rsidRDefault="003D66F4" w:rsidP="000A605E">
      <w:pPr>
        <w:spacing w:line="480" w:lineRule="auto"/>
      </w:pPr>
      <w:r>
        <w:t>Measurement of p</w:t>
      </w:r>
      <w:r w:rsidR="008E667F">
        <w:t>atient h</w:t>
      </w:r>
      <w:r w:rsidR="00D13634">
        <w:t>ealth o</w:t>
      </w:r>
      <w:r w:rsidR="000A605E" w:rsidRPr="008062C5">
        <w:t>utcome</w:t>
      </w:r>
      <w:r>
        <w:t>s</w:t>
      </w:r>
      <w:r w:rsidR="000A605E" w:rsidRPr="008062C5">
        <w:t xml:space="preserve"> within routine care is not new </w:t>
      </w:r>
      <w:r w:rsidR="000A605E" w:rsidRPr="008062C5">
        <w:fldChar w:fldCharType="begin"/>
      </w:r>
      <w:r w:rsidR="0097263D">
        <w:instrText xml:space="preserve"> ADDIN EN.CITE &lt;EndNote&gt;&lt;Cite&gt;&lt;Author&gt;Donabedian&lt;/Author&gt;&lt;Year&gt;2002&lt;/Year&gt;&lt;RecNum&gt;143&lt;/RecNum&gt;&lt;DisplayText&gt;(3, 24)&lt;/DisplayText&gt;&lt;record&gt;&lt;rec-number&gt;143&lt;/rec-number&gt;&lt;foreign-keys&gt;&lt;key app="EN" db-id="e2pvfvsr10zax5ert94vs9dnv025r5xev2ee" timestamp="1620206461"&gt;143&lt;/key&gt;&lt;/foreign-keys&gt;&lt;ref-type name="Book"&gt;6&lt;/ref-type&gt;&lt;contributors&gt;&lt;authors&gt;&lt;author&gt;Donabedian, Avedis&lt;/author&gt;&lt;/authors&gt;&lt;/contributors&gt;&lt;titles&gt;&lt;title&gt;An introduction to quality assurance in health care&lt;/title&gt;&lt;/titles&gt;&lt;dates&gt;&lt;year&gt;2002&lt;/year&gt;&lt;/dates&gt;&lt;publisher&gt;Oxford University Press&lt;/publisher&gt;&lt;isbn&gt;0199748020&lt;/isbn&gt;&lt;urls&gt;&lt;/urls&gt;&lt;/record&gt;&lt;/Cite&gt;&lt;Cite&gt;&lt;Author&gt;Moorhead&lt;/Author&gt;&lt;Year&gt;2018&lt;/Year&gt;&lt;RecNum&gt;178&lt;/RecNum&gt;&lt;record&gt;&lt;rec-number&gt;178&lt;/rec-number&gt;&lt;foreign-keys&gt;&lt;key app="EN" db-id="e2pvfvsr10zax5ert94vs9dnv025r5xev2ee" timestamp="1649242883"&gt;178&lt;/key&gt;&lt;/foreign-keys&gt;&lt;ref-type name="Book"&gt;6&lt;/ref-type&gt;&lt;contributors&gt;&lt;authors&gt;&lt;author&gt;Moorhead, S&lt;/author&gt;&lt;author&gt;Johnson, M.  &lt;/author&gt;&lt;author&gt;Maas, M.L.&lt;/author&gt;&lt;author&gt;Swanson, E.&lt;/author&gt;&lt;/authors&gt;&lt;/contributors&gt;&lt;titles&gt;&lt;title&gt;Nursing Outcomes Classification (NOC) - E-Book : Measurement of Health Outcomes&lt;/title&gt;&lt;/titles&gt;&lt;volume&gt;Sixth edition&lt;/volume&gt;&lt;keywords&gt;&lt;keyword&gt;Outcome assessment (Medical care)--Standards&lt;/keyword&gt;&lt;keyword&gt;Nursing audit&lt;/keyword&gt;&lt;keyword&gt;Nursing assessment--Standards&lt;/keyword&gt;&lt;keyword&gt;MEDICAL / Nursing / Assessment &amp;amp; Diagnosis&lt;/keyword&gt;&lt;/keywords&gt;&lt;dates&gt;&lt;year&gt;2018&lt;/year&gt;&lt;/dates&gt;&lt;pub-location&gt;St. Louis, Missouri&lt;/pub-location&gt;&lt;publisher&gt;Mosby&lt;/publisher&gt;&lt;isbn&gt;9780323497640&amp;#xD;9780323497633&lt;/isbn&gt;&lt;work-type&gt;Book&lt;/work-type&gt;&lt;urls&gt;&lt;related-urls&gt;&lt;url&gt;https://liverpool.idm.oclc.org/login?url=https://search.ebscohost.com/login.aspx?direct=true&amp;amp;db=nlebk&amp;amp;AN=1857022&amp;amp;site=eds-live&amp;amp;scope=site&lt;/url&gt;&lt;/related-urls&gt;&lt;/urls&gt;&lt;remote-database-name&gt;eBook Collection (EBSCOhost)&lt;/remote-database-name&gt;&lt;remote-database-provider&gt;EBSCOhost&lt;/remote-database-provider&gt;&lt;language&gt;English&lt;/language&gt;&lt;/record&gt;&lt;/Cite&gt;&lt;/EndNote&gt;</w:instrText>
      </w:r>
      <w:r w:rsidR="000A605E" w:rsidRPr="008062C5">
        <w:fldChar w:fldCharType="separate"/>
      </w:r>
      <w:r w:rsidR="0097263D">
        <w:rPr>
          <w:noProof/>
        </w:rPr>
        <w:t>(3, 24)</w:t>
      </w:r>
      <w:r w:rsidR="000A605E" w:rsidRPr="008062C5">
        <w:fldChar w:fldCharType="end"/>
      </w:r>
      <w:r w:rsidR="00AF1C13" w:rsidRPr="008062C5">
        <w:t xml:space="preserve"> </w:t>
      </w:r>
      <w:r w:rsidR="00D13634">
        <w:t>and</w:t>
      </w:r>
      <w:r>
        <w:t xml:space="preserve"> </w:t>
      </w:r>
      <w:r w:rsidR="003937D6">
        <w:t xml:space="preserve">health </w:t>
      </w:r>
      <w:r>
        <w:t xml:space="preserve">outcomes </w:t>
      </w:r>
      <w:r w:rsidR="00115EC3">
        <w:t>are</w:t>
      </w:r>
      <w:r w:rsidR="00D13634">
        <w:t xml:space="preserve"> collected alongside data on patient demographics, healthcare processes and structur</w:t>
      </w:r>
      <w:r w:rsidR="00AF571E">
        <w:t>es</w:t>
      </w:r>
      <w:r w:rsidR="00D13634">
        <w:t xml:space="preserve"> in order to assess healthcare effectiveness. T</w:t>
      </w:r>
      <w:r w:rsidR="00AF1C13" w:rsidRPr="008062C5">
        <w:t>here are likely to be many more sets of</w:t>
      </w:r>
      <w:r w:rsidR="00D13634">
        <w:t xml:space="preserve"> health</w:t>
      </w:r>
      <w:r w:rsidR="00AF1C13" w:rsidRPr="008062C5">
        <w:t xml:space="preserve"> outcomes that are comparable to COS</w:t>
      </w:r>
      <w:r w:rsidR="00941CCD" w:rsidRPr="008062C5">
        <w:t xml:space="preserve"> given the different</w:t>
      </w:r>
      <w:r w:rsidR="004320DB" w:rsidRPr="008062C5">
        <w:t xml:space="preserve"> </w:t>
      </w:r>
      <w:r w:rsidR="00941CCD" w:rsidRPr="008062C5">
        <w:t>i</w:t>
      </w:r>
      <w:r w:rsidR="00797294" w:rsidRPr="008062C5">
        <w:t>nitiatives</w:t>
      </w:r>
      <w:r w:rsidR="004867B6" w:rsidRPr="008062C5">
        <w:t xml:space="preserve"> </w:t>
      </w:r>
      <w:r w:rsidR="00941CCD" w:rsidRPr="008062C5">
        <w:t xml:space="preserve">and organisations seeking to </w:t>
      </w:r>
      <w:r w:rsidR="0039729E" w:rsidRPr="008062C5">
        <w:t>harmonise</w:t>
      </w:r>
      <w:r w:rsidR="00AF1C13" w:rsidRPr="008062C5">
        <w:t xml:space="preserve"> data </w:t>
      </w:r>
      <w:r w:rsidR="0039729E" w:rsidRPr="008062C5">
        <w:t xml:space="preserve">collection </w:t>
      </w:r>
      <w:r w:rsidR="00AB40DE" w:rsidRPr="008062C5">
        <w:fldChar w:fldCharType="begin">
          <w:fldData xml:space="preserve">PEVuZE5vdGU+PENpdGU+PEF1dGhvcj5Nb29yaGVhZDwvQXV0aG9yPjxZZWFyPjIwMTg8L1llYXI+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==
</w:fldData>
        </w:fldChar>
      </w:r>
      <w:r w:rsidR="0097263D">
        <w:instrText xml:space="preserve"> ADDIN EN.CITE </w:instrText>
      </w:r>
      <w:r w:rsidR="0097263D">
        <w:fldChar w:fldCharType="begin">
          <w:fldData xml:space="preserve">PEVuZE5vdGU+PENpdGU+PEF1dGhvcj5Nb29yaGVhZDwvQXV0aG9yPjxZZWFyPjIwMTg8L1llYXI+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==
</w:fldData>
        </w:fldChar>
      </w:r>
      <w:r w:rsidR="0097263D">
        <w:instrText xml:space="preserve"> ADDIN EN.CITE.DATA </w:instrText>
      </w:r>
      <w:r w:rsidR="0097263D">
        <w:fldChar w:fldCharType="end"/>
      </w:r>
      <w:r w:rsidR="00AB40DE" w:rsidRPr="008062C5">
        <w:fldChar w:fldCharType="separate"/>
      </w:r>
      <w:r w:rsidR="0097263D">
        <w:rPr>
          <w:noProof/>
        </w:rPr>
        <w:t>(24-26)</w:t>
      </w:r>
      <w:r w:rsidR="00AB40DE" w:rsidRPr="008062C5">
        <w:fldChar w:fldCharType="end"/>
      </w:r>
      <w:r w:rsidR="00AB40DE" w:rsidRPr="008062C5">
        <w:t xml:space="preserve">. </w:t>
      </w:r>
      <w:r w:rsidR="00AF1C13" w:rsidRPr="008062C5">
        <w:t>Whilst some sets focus sole</w:t>
      </w:r>
      <w:r w:rsidR="0039729E" w:rsidRPr="008062C5">
        <w:t>l</w:t>
      </w:r>
      <w:r w:rsidR="00AF1C13" w:rsidRPr="008062C5">
        <w:t>y on health outcomes</w:t>
      </w:r>
      <w:r w:rsidR="00AB40DE" w:rsidRPr="008062C5">
        <w:t xml:space="preserve"> </w:t>
      </w:r>
      <w:r w:rsidR="00AB40DE" w:rsidRPr="008062C5">
        <w:fldChar w:fldCharType="begin"/>
      </w:r>
      <w:r w:rsidR="0097263D">
        <w:instrText xml:space="preserve"> ADDIN EN.CITE &lt;EndNote&gt;&lt;Cite&gt;&lt;Author&gt;Moorhead&lt;/Author&gt;&lt;Year&gt;2018&lt;/Year&gt;&lt;RecNum&gt;178&lt;/RecNum&gt;&lt;DisplayText&gt;(24)&lt;/DisplayText&gt;&lt;record&gt;&lt;rec-number&gt;178&lt;/rec-number&gt;&lt;foreign-keys&gt;&lt;key app="EN" db-id="e2pvfvsr10zax5ert94vs9dnv025r5xev2ee" timestamp="1649242883"&gt;178&lt;/key&gt;&lt;/foreign-keys&gt;&lt;ref-type name="Book"&gt;6&lt;/ref-type&gt;&lt;contributors&gt;&lt;authors&gt;&lt;author&gt;Moorhead, S&lt;/author&gt;&lt;author&gt;Johnson, M.  &lt;/author&gt;&lt;author&gt;Maas, M.L.&lt;/author&gt;&lt;author&gt;Swanson, E.&lt;/author&gt;&lt;/authors&gt;&lt;/contributors&gt;&lt;titles&gt;&lt;title&gt;Nursing Outcomes Classification (NOC) - E-Book : Measurement of Health Outcomes&lt;/title&gt;&lt;/titles&gt;&lt;volume&gt;Sixth edition&lt;/volume&gt;&lt;keywords&gt;&lt;keyword&gt;Outcome assessment (Medical care)--Standards&lt;/keyword&gt;&lt;keyword&gt;Nursing audit&lt;/keyword&gt;&lt;keyword&gt;Nursing assessment--Standards&lt;/keyword&gt;&lt;keyword&gt;MEDICAL / Nursing / Assessment &amp;amp; Diagnosis&lt;/keyword&gt;&lt;/keywords&gt;&lt;dates&gt;&lt;year&gt;2018&lt;/year&gt;&lt;/dates&gt;&lt;pub-location&gt;St. Louis, Missouri&lt;/pub-location&gt;&lt;publisher&gt;Mosby&lt;/publisher&gt;&lt;isbn&gt;9780323497640&amp;#xD;9780323497633&lt;/isbn&gt;&lt;work-type&gt;Book&lt;/work-type&gt;&lt;urls&gt;&lt;related-urls&gt;&lt;url&gt;https://liverpool.idm.oclc.org/login?url=https://search.ebscohost.com/login.aspx?direct=true&amp;amp;db=nlebk&amp;amp;AN=1857022&amp;amp;site=eds-live&amp;amp;scope=site&lt;/url&gt;&lt;/related-urls&gt;&lt;/urls&gt;&lt;remote-database-name&gt;eBook Collection (EBSCOhost)&lt;/remote-database-name&gt;&lt;remote-database-provider&gt;EBSCOhost&lt;/remote-database-provider&gt;&lt;language&gt;English&lt;/language&gt;&lt;/record&gt;&lt;/Cite&gt;&lt;/EndNote&gt;</w:instrText>
      </w:r>
      <w:r w:rsidR="00AB40DE" w:rsidRPr="008062C5">
        <w:fldChar w:fldCharType="separate"/>
      </w:r>
      <w:r w:rsidR="0097263D">
        <w:rPr>
          <w:noProof/>
        </w:rPr>
        <w:t>(24)</w:t>
      </w:r>
      <w:r w:rsidR="00AB40DE" w:rsidRPr="008062C5">
        <w:fldChar w:fldCharType="end"/>
      </w:r>
      <w:r w:rsidR="00AF1C13" w:rsidRPr="008062C5">
        <w:t>, others</w:t>
      </w:r>
      <w:r w:rsidR="00000EE4" w:rsidRPr="008062C5">
        <w:t xml:space="preserve"> </w:t>
      </w:r>
      <w:r w:rsidR="000A605E" w:rsidRPr="008062C5">
        <w:t xml:space="preserve">contain COS alongside demographic, treatment and administrative data </w:t>
      </w:r>
      <w:r w:rsidR="000A605E" w:rsidRPr="008062C5">
        <w:fldChar w:fldCharType="begin">
          <w:fldData xml:space="preserve">PEVuZE5vdGU+PENpdGU+PEF1dGhvcj5TY2h1bHRzPC9BdXRob3I+PFllYXI+MjAyMDwvWWVhcj48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</w:fldData>
        </w:fldChar>
      </w:r>
      <w:r w:rsidR="0097263D">
        <w:instrText xml:space="preserve"> ADDIN EN.CITE </w:instrText>
      </w:r>
      <w:r w:rsidR="0097263D">
        <w:fldChar w:fldCharType="begin">
          <w:fldData xml:space="preserve">PEVuZE5vdGU+PENpdGU+PEF1dGhvcj5TY2h1bHRzPC9BdXRob3I+PFllYXI+MjAyMDwvWWVhcj48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</w:fldData>
        </w:fldChar>
      </w:r>
      <w:r w:rsidR="0097263D">
        <w:instrText xml:space="preserve"> ADDIN EN.CITE.DATA </w:instrText>
      </w:r>
      <w:r w:rsidR="0097263D">
        <w:fldChar w:fldCharType="end"/>
      </w:r>
      <w:r w:rsidR="000A605E" w:rsidRPr="008062C5">
        <w:fldChar w:fldCharType="separate"/>
      </w:r>
      <w:r w:rsidR="0097263D">
        <w:rPr>
          <w:noProof/>
        </w:rPr>
        <w:t>(27, 28)</w:t>
      </w:r>
      <w:r w:rsidR="000A605E" w:rsidRPr="008062C5">
        <w:fldChar w:fldCharType="end"/>
      </w:r>
      <w:r w:rsidR="000A605E" w:rsidRPr="008062C5">
        <w:t xml:space="preserve">. Consequently, it is unclear how many COS for routine care exist and how a well-designed COS for this setting should be defined. </w:t>
      </w:r>
    </w:p>
    <w:p w14:paraId="27D58D36" w14:textId="21FDEAE4" w:rsidR="000A605E" w:rsidRPr="008062C5" w:rsidRDefault="361AA320" w:rsidP="000A605E">
      <w:pPr>
        <w:spacing w:line="480" w:lineRule="auto"/>
      </w:pPr>
      <w:r w:rsidRPr="008062C5">
        <w:t xml:space="preserve">COS developed for use in research are regularly mapped through </w:t>
      </w:r>
      <w:r w:rsidR="32565F77" w:rsidRPr="008062C5">
        <w:t xml:space="preserve">annual </w:t>
      </w:r>
      <w:r w:rsidRPr="008062C5">
        <w:t>systematic reviews</w:t>
      </w:r>
      <w:r w:rsidR="0D282A8F" w:rsidRPr="008062C5">
        <w:t xml:space="preserve"> conducted by the COMET Initiative</w:t>
      </w:r>
      <w:r w:rsidRPr="008062C5">
        <w:t xml:space="preserve"> </w:t>
      </w:r>
      <w:r w:rsidR="000A605E" w:rsidRPr="008062C5">
        <w:fldChar w:fldCharType="begin">
          <w:fldData xml:space="preserve">PEVuZE5vdGU+PENpdGU+PEF1dGhvcj5HYXJnb248L0F1dGhvcj48WWVhcj4yMDE4PC9ZZWFyPjxS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</w:fldData>
        </w:fldChar>
      </w:r>
      <w:r w:rsidR="0097263D">
        <w:instrText xml:space="preserve"> ADDIN EN.CITE </w:instrText>
      </w:r>
      <w:r w:rsidR="0097263D">
        <w:fldChar w:fldCharType="begin">
          <w:fldData xml:space="preserve">PEVuZE5vdGU+PENpdGU+PEF1dGhvcj5HYXJnb248L0F1dGhvcj48WWVhcj4yMDE4PC9ZZWFyPjxS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</w:fldData>
        </w:fldChar>
      </w:r>
      <w:r w:rsidR="0097263D">
        <w:instrText xml:space="preserve"> ADDIN EN.CITE.DATA </w:instrText>
      </w:r>
      <w:r w:rsidR="0097263D">
        <w:fldChar w:fldCharType="end"/>
      </w:r>
      <w:r w:rsidR="000A605E" w:rsidRPr="008062C5">
        <w:fldChar w:fldCharType="separate"/>
      </w:r>
      <w:r w:rsidR="0097263D">
        <w:rPr>
          <w:noProof/>
        </w:rPr>
        <w:t>(11, 29-32)</w:t>
      </w:r>
      <w:r w:rsidR="000A605E" w:rsidRPr="008062C5">
        <w:fldChar w:fldCharType="end"/>
      </w:r>
      <w:r w:rsidRPr="008062C5">
        <w:t xml:space="preserve"> and included in </w:t>
      </w:r>
      <w:r w:rsidR="6C40074B" w:rsidRPr="008062C5">
        <w:t>a free, online database (</w:t>
      </w:r>
      <w:hyperlink r:id="rId9" w:history="1">
        <w:r w:rsidR="00197B80" w:rsidRPr="008062C5">
          <w:rPr>
            <w:rStyle w:val="Hyperlink"/>
          </w:rPr>
          <w:t>https://www.comet-initiative.org</w:t>
        </w:r>
      </w:hyperlink>
      <w:r w:rsidR="6C40074B" w:rsidRPr="008062C5">
        <w:t>)</w:t>
      </w:r>
      <w:r w:rsidRPr="008062C5">
        <w:t xml:space="preserve">. </w:t>
      </w:r>
      <w:r w:rsidR="015E9D21" w:rsidRPr="008062C5">
        <w:t xml:space="preserve">The COMET database plays an important role in supporting </w:t>
      </w:r>
      <w:r w:rsidR="015E9D21" w:rsidRPr="00DA01F6">
        <w:t xml:space="preserve">uptake of COS within clinical trials </w:t>
      </w:r>
      <w:r w:rsidR="00AE564F" w:rsidRPr="00DA01F6">
        <w:fldChar w:fldCharType="begin">
          <w:fldData xml:space="preserve">PEVuZE5vdGU+PENpdGU+PEF1dGhvcj5IdWdoZXM8L0F1dGhvcj48WWVhcj4yMDE5PC9ZZWFyPjxS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</w:fldData>
        </w:fldChar>
      </w:r>
      <w:r w:rsidR="0097263D">
        <w:instrText xml:space="preserve"> ADDIN EN.CITE </w:instrText>
      </w:r>
      <w:r w:rsidR="0097263D">
        <w:fldChar w:fldCharType="begin">
          <w:fldData xml:space="preserve">PEVuZE5vdGU+PENpdGU+PEF1dGhvcj5IdWdoZXM8L0F1dGhvcj48WWVhcj4yMDE5PC9ZZWFyPjxS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</w:fldData>
        </w:fldChar>
      </w:r>
      <w:r w:rsidR="0097263D">
        <w:instrText xml:space="preserve"> ADDIN EN.CITE.DATA </w:instrText>
      </w:r>
      <w:r w:rsidR="0097263D">
        <w:fldChar w:fldCharType="end"/>
      </w:r>
      <w:r w:rsidR="00AE564F" w:rsidRPr="00DA01F6">
        <w:fldChar w:fldCharType="separate"/>
      </w:r>
      <w:r w:rsidR="0097263D">
        <w:rPr>
          <w:noProof/>
        </w:rPr>
        <w:t>(13)</w:t>
      </w:r>
      <w:r w:rsidR="00AE564F" w:rsidRPr="00DA01F6">
        <w:fldChar w:fldCharType="end"/>
      </w:r>
      <w:r w:rsidR="015E9D21" w:rsidRPr="00DA01F6">
        <w:t xml:space="preserve"> and avoiding duplication of sets </w:t>
      </w:r>
      <w:r w:rsidR="00AE564F" w:rsidRPr="00DA01F6">
        <w:fldChar w:fldCharType="begin">
          <w:fldData xml:space="preserve">PEVuZE5vdGU+PENpdGU+PEF1dGhvcj5Hb3JzdDwvQXV0aG9yPjxZZWFyPjIwMTY8L1llYXI+PFJl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</w:fldData>
        </w:fldChar>
      </w:r>
      <w:r w:rsidR="0097263D">
        <w:instrText xml:space="preserve"> ADDIN EN.CITE </w:instrText>
      </w:r>
      <w:r w:rsidR="0097263D">
        <w:fldChar w:fldCharType="begin">
          <w:fldData xml:space="preserve">PEVuZE5vdGU+PENpdGU+PEF1dGhvcj5Hb3JzdDwvQXV0aG9yPjxZZWFyPjIwMTY8L1llYXI+PFJl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</w:fldData>
        </w:fldChar>
      </w:r>
      <w:r w:rsidR="0097263D">
        <w:instrText xml:space="preserve"> ADDIN EN.CITE.DATA </w:instrText>
      </w:r>
      <w:r w:rsidR="0097263D">
        <w:fldChar w:fldCharType="end"/>
      </w:r>
      <w:r w:rsidR="00AE564F" w:rsidRPr="00DA01F6">
        <w:fldChar w:fldCharType="separate"/>
      </w:r>
      <w:r w:rsidR="0097263D">
        <w:rPr>
          <w:noProof/>
        </w:rPr>
        <w:t>(33)</w:t>
      </w:r>
      <w:r w:rsidR="00AE564F" w:rsidRPr="00DA01F6">
        <w:fldChar w:fldCharType="end"/>
      </w:r>
      <w:r w:rsidR="015E9D21" w:rsidRPr="00DA01F6">
        <w:t xml:space="preserve">.  </w:t>
      </w:r>
      <w:r w:rsidRPr="00DA01F6">
        <w:t>However, no such</w:t>
      </w:r>
      <w:r w:rsidRPr="008062C5">
        <w:t xml:space="preserve"> </w:t>
      </w:r>
      <w:r w:rsidR="655F0D18" w:rsidRPr="008062C5">
        <w:t xml:space="preserve">mapping </w:t>
      </w:r>
      <w:r w:rsidRPr="008062C5">
        <w:t>exercise</w:t>
      </w:r>
      <w:r w:rsidR="655F0D18" w:rsidRPr="008062C5">
        <w:t xml:space="preserve"> </w:t>
      </w:r>
      <w:r w:rsidR="4BC648D3" w:rsidRPr="008062C5">
        <w:t xml:space="preserve">and curation </w:t>
      </w:r>
      <w:r w:rsidRPr="008062C5">
        <w:t>exists for COS for routine care</w:t>
      </w:r>
      <w:r w:rsidR="660B59D1" w:rsidRPr="008062C5">
        <w:t>.</w:t>
      </w:r>
    </w:p>
    <w:p w14:paraId="46971062" w14:textId="42F8121A" w:rsidR="000A605E" w:rsidRPr="008062C5" w:rsidRDefault="361AA320" w:rsidP="000A605E">
      <w:pPr>
        <w:spacing w:line="480" w:lineRule="auto"/>
      </w:pPr>
      <w:r w:rsidRPr="008062C5">
        <w:t>This study aims to systematically map COS developed for use in routine care</w:t>
      </w:r>
      <w:r w:rsidR="00E02B1B" w:rsidRPr="008062C5">
        <w:t xml:space="preserve"> without restriction on health area, intervention, or geographical setting</w:t>
      </w:r>
      <w:r w:rsidRPr="008062C5">
        <w:t xml:space="preserve">.  </w:t>
      </w:r>
    </w:p>
    <w:p w14:paraId="44E1CF7C" w14:textId="15DDA72E" w:rsidR="000A605E" w:rsidRPr="008062C5" w:rsidRDefault="000A605E" w:rsidP="000A605E">
      <w:pPr>
        <w:pStyle w:val="Heading2"/>
        <w:spacing w:line="480" w:lineRule="auto"/>
      </w:pPr>
      <w:r w:rsidRPr="008062C5">
        <w:t>Methods</w:t>
      </w:r>
    </w:p>
    <w:p w14:paraId="25E1A961" w14:textId="12E590F1" w:rsidR="000A605E" w:rsidRPr="008062C5" w:rsidRDefault="000A605E" w:rsidP="000A605E">
      <w:pPr>
        <w:spacing w:line="480" w:lineRule="auto"/>
      </w:pPr>
      <w:bookmarkStart w:id="0" w:name="_Hlk119069136"/>
      <w:r w:rsidRPr="008062C5">
        <w:t xml:space="preserve">A protocol for this review was published a priori within PROSPERO </w:t>
      </w:r>
      <w:r w:rsidRPr="008062C5">
        <w:fldChar w:fldCharType="begin"/>
      </w:r>
      <w:r w:rsidR="0097263D">
        <w:instrText xml:space="preserve"> ADDIN EN.CITE &lt;EndNote&gt;&lt;Cite&gt;&lt;Author&gt;Kearney&lt;/Author&gt;&lt;Year&gt;2021&lt;/Year&gt;&lt;RecNum&gt;221&lt;/RecNum&gt;&lt;DisplayText&gt;(34)&lt;/DisplayText&gt;&lt;record&gt;&lt;rec-number&gt;221&lt;/rec-number&gt;&lt;foreign-keys&gt;&lt;key app="EN" db-id="e2pvfvsr10zax5ert94vs9dnv025r5xev2ee" timestamp="1665652494"&gt;221&lt;/key&gt;&lt;/foreign-keys&gt;&lt;ref-type name="Electronic Article"&gt;43&lt;/ref-type&gt;&lt;contributors&gt;&lt;authors&gt;&lt;author&gt;Kearney, A.&lt;/author&gt;&lt;author&gt;Williamson, PR.&lt;/author&gt;&lt;author&gt;Dodd, S.&lt;/author&gt;&lt;author&gt;Woolfall, K. &lt;/author&gt;&lt;author&gt;Callaghan, S.&lt;/author&gt;&lt;author&gt;Yameen, F.&lt;/author&gt;&lt;/authors&gt;&lt;/contributors&gt;&lt;titles&gt;&lt;title&gt;A systematic review of Core Outcome Sets (COS) intended for use in routine care &lt;/title&gt;&lt;/titles&gt;&lt;num-vols&gt;CRD42021254830&lt;/num-vols&gt;&lt;dates&gt;&lt;year&gt;2021&lt;/year&gt;&lt;/dates&gt;&lt;pub-location&gt;PROSPERO&lt;/pub-location&gt;&lt;urls&gt;&lt;related-urls&gt;&lt;url&gt;Available from: https://www.crd.york.ac.uk/prospero/display_record.php?ID=CRD42021254830&lt;/url&gt;&lt;/related-urls&gt;&lt;/urls&gt;&lt;/record&gt;&lt;/Cite&gt;&lt;/EndNote&gt;</w:instrText>
      </w:r>
      <w:r w:rsidRPr="008062C5">
        <w:fldChar w:fldCharType="separate"/>
      </w:r>
      <w:r w:rsidR="0097263D">
        <w:rPr>
          <w:noProof/>
        </w:rPr>
        <w:t>(34)</w:t>
      </w:r>
      <w:r w:rsidRPr="008062C5">
        <w:fldChar w:fldCharType="end"/>
      </w:r>
      <w:r w:rsidRPr="008062C5">
        <w:t>.</w:t>
      </w:r>
    </w:p>
    <w:p w14:paraId="5D2BC634" w14:textId="7C337F95" w:rsidR="000A605E" w:rsidRPr="008062C5" w:rsidRDefault="000A605E" w:rsidP="000A605E">
      <w:pPr>
        <w:pStyle w:val="Heading3"/>
        <w:spacing w:line="480" w:lineRule="auto"/>
      </w:pPr>
      <w:r w:rsidRPr="008062C5">
        <w:lastRenderedPageBreak/>
        <w:t xml:space="preserve">Search </w:t>
      </w:r>
      <w:r w:rsidR="00F7673F" w:rsidRPr="008062C5">
        <w:t>s</w:t>
      </w:r>
      <w:r w:rsidRPr="008062C5">
        <w:t>trategy and identification of studies</w:t>
      </w:r>
    </w:p>
    <w:p w14:paraId="735F9C2B" w14:textId="760E96AD" w:rsidR="000A605E" w:rsidRPr="008062C5" w:rsidRDefault="000A605E" w:rsidP="000A605E">
      <w:pPr>
        <w:spacing w:after="240" w:line="480" w:lineRule="auto"/>
        <w:rPr>
          <w:lang w:val="en-US"/>
        </w:rPr>
      </w:pPr>
      <w:r w:rsidRPr="008062C5">
        <w:t xml:space="preserve">A search strategy was developed for Medline (Ovid) (from 1946) with the input of an information specialist (Supplementary material). The strategy was tested and refined against a sample of 37 eligible papers that had previously been identified in COMET reviews </w:t>
      </w:r>
      <w:r w:rsidRPr="008062C5">
        <w:fldChar w:fldCharType="begin">
          <w:fldData xml:space="preserve">PEVuZE5vdGU+PENpdGU+PEF1dGhvcj5HYXJnb248L0F1dGhvcj48WWVhcj4yMDE4PC9ZZWFyPjxS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</w:fldData>
        </w:fldChar>
      </w:r>
      <w:r w:rsidR="0097263D">
        <w:instrText xml:space="preserve"> ADDIN EN.CITE </w:instrText>
      </w:r>
      <w:r w:rsidR="0097263D">
        <w:fldChar w:fldCharType="begin">
          <w:fldData xml:space="preserve">PEVuZE5vdGU+PENpdGU+PEF1dGhvcj5HYXJnb248L0F1dGhvcj48WWVhcj4yMDE4PC9ZZWFyPjxS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</w:fldData>
        </w:fldChar>
      </w:r>
      <w:r w:rsidR="0097263D">
        <w:instrText xml:space="preserve"> ADDIN EN.CITE.DATA </w:instrText>
      </w:r>
      <w:r w:rsidR="0097263D">
        <w:fldChar w:fldCharType="end"/>
      </w:r>
      <w:r w:rsidRPr="008062C5">
        <w:fldChar w:fldCharType="separate"/>
      </w:r>
      <w:r w:rsidR="0097263D">
        <w:rPr>
          <w:noProof/>
        </w:rPr>
        <w:t>(11, 29-32)</w:t>
      </w:r>
      <w:r w:rsidRPr="008062C5">
        <w:fldChar w:fldCharType="end"/>
      </w:r>
      <w:r w:rsidRPr="008062C5">
        <w:t xml:space="preserve"> before being adapted for use in</w:t>
      </w:r>
      <w:r w:rsidR="00EC1910" w:rsidRPr="008062C5">
        <w:t xml:space="preserve"> Scopus and</w:t>
      </w:r>
      <w:r w:rsidRPr="008062C5">
        <w:t xml:space="preserve"> </w:t>
      </w:r>
      <w:bookmarkStart w:id="1" w:name="_Hlk118880040"/>
      <w:r w:rsidRPr="008062C5">
        <w:t>Web of Science Core Collection (</w:t>
      </w:r>
      <w:r w:rsidRPr="008062C5">
        <w:rPr>
          <w:rStyle w:val="searchhistory-search-term"/>
          <w:rFonts w:cstheme="minorHAnsi"/>
          <w:color w:val="000000" w:themeColor="text1"/>
        </w:rPr>
        <w:t>SCI-expanded, SSCI, CPCI-S, CPCI-SSH, ESCI</w:t>
      </w:r>
      <w:r w:rsidRPr="008062C5">
        <w:rPr>
          <w:lang w:val="en-US"/>
        </w:rPr>
        <w:t xml:space="preserve">) (from 1900). </w:t>
      </w:r>
      <w:bookmarkEnd w:id="1"/>
      <w:r w:rsidRPr="008062C5">
        <w:t>Searches were run between the 13</w:t>
      </w:r>
      <w:r w:rsidRPr="008062C5">
        <w:rPr>
          <w:vertAlign w:val="superscript"/>
        </w:rPr>
        <w:t>th</w:t>
      </w:r>
      <w:r w:rsidRPr="008062C5">
        <w:t xml:space="preserve"> and 17</w:t>
      </w:r>
      <w:r w:rsidRPr="008062C5">
        <w:rPr>
          <w:vertAlign w:val="superscript"/>
        </w:rPr>
        <w:t>th</w:t>
      </w:r>
      <w:r w:rsidRPr="008062C5">
        <w:t xml:space="preserve"> May 2021 with no restriction on dates or language. Results were combined and duplicates removed in Endnote. Additional papers were identified through reference checks undertaken during the full text review and search</w:t>
      </w:r>
      <w:r w:rsidR="00551C3A" w:rsidRPr="008062C5">
        <w:t xml:space="preserve">es of </w:t>
      </w:r>
      <w:r w:rsidRPr="008062C5">
        <w:t>websites (Supplementary</w:t>
      </w:r>
      <w:r w:rsidR="00197B80" w:rsidRPr="008062C5">
        <w:t xml:space="preserve"> material</w:t>
      </w:r>
      <w:r w:rsidRPr="008062C5">
        <w:t>). The COMET database was searched on 24</w:t>
      </w:r>
      <w:r w:rsidRPr="008062C5">
        <w:rPr>
          <w:vertAlign w:val="superscript"/>
        </w:rPr>
        <w:t>th</w:t>
      </w:r>
      <w:r w:rsidRPr="008062C5">
        <w:t xml:space="preserve"> February 2022 for ‘COS for practice’ and cross referenced to the systematic review results. </w:t>
      </w:r>
    </w:p>
    <w:p w14:paraId="35F71150" w14:textId="77777777" w:rsidR="000A605E" w:rsidRPr="008062C5" w:rsidRDefault="000A605E" w:rsidP="000A605E">
      <w:pPr>
        <w:pStyle w:val="Heading3"/>
        <w:spacing w:line="480" w:lineRule="auto"/>
      </w:pPr>
      <w:r w:rsidRPr="008062C5">
        <w:t>Selection of articles</w:t>
      </w:r>
    </w:p>
    <w:p w14:paraId="625FEEEB" w14:textId="0A1E5BF8" w:rsidR="000A605E" w:rsidRPr="008062C5" w:rsidRDefault="361AA320" w:rsidP="000A605E">
      <w:pPr>
        <w:spacing w:line="480" w:lineRule="auto"/>
      </w:pPr>
      <w:r w:rsidRPr="008062C5">
        <w:t xml:space="preserve">Title and abstract screening </w:t>
      </w:r>
      <w:proofErr w:type="gramStart"/>
      <w:r w:rsidRPr="008062C5">
        <w:t>was</w:t>
      </w:r>
      <w:proofErr w:type="gramEnd"/>
      <w:r w:rsidRPr="008062C5">
        <w:t xml:space="preserve"> undertaken independently by two reviewers (AK, </w:t>
      </w:r>
      <w:r w:rsidR="470685C1" w:rsidRPr="008062C5">
        <w:t>E</w:t>
      </w:r>
      <w:r w:rsidRPr="008062C5">
        <w:t xml:space="preserve">G). Full text papers were then obtained for all potentially eligible papers and assessed independently by AK and </w:t>
      </w:r>
      <w:r w:rsidR="470685C1" w:rsidRPr="008062C5">
        <w:t>E</w:t>
      </w:r>
      <w:r w:rsidRPr="008062C5">
        <w:t xml:space="preserve">G. A moderation process was undertaken to ensure consistency. </w:t>
      </w:r>
      <w:r w:rsidR="59BAD2BA" w:rsidRPr="008062C5">
        <w:t xml:space="preserve">Two hundred </w:t>
      </w:r>
      <w:r w:rsidRPr="008062C5">
        <w:t xml:space="preserve">abstracts and </w:t>
      </w:r>
      <w:r w:rsidR="0AB9F797" w:rsidRPr="008062C5">
        <w:t xml:space="preserve">50 </w:t>
      </w:r>
      <w:r w:rsidRPr="008062C5">
        <w:t xml:space="preserve">full texts were dual reviewed by both AK and </w:t>
      </w:r>
      <w:r w:rsidR="7A3D5781" w:rsidRPr="008062C5">
        <w:t>E</w:t>
      </w:r>
      <w:r w:rsidRPr="008062C5">
        <w:t xml:space="preserve">G before the remaining papers were split and reviewed by one author. AK and </w:t>
      </w:r>
      <w:r w:rsidR="3EEE7BDE" w:rsidRPr="008062C5">
        <w:t>E</w:t>
      </w:r>
      <w:r w:rsidRPr="008062C5">
        <w:t>G met regularly to resolve any uncertainties</w:t>
      </w:r>
      <w:r w:rsidR="4269B499" w:rsidRPr="008062C5">
        <w:t xml:space="preserve"> and any </w:t>
      </w:r>
      <w:r w:rsidRPr="008062C5">
        <w:t>disagreements were discussed with the wider team (SD, PW).</w:t>
      </w:r>
    </w:p>
    <w:p w14:paraId="155DAACE" w14:textId="77777777" w:rsidR="000A605E" w:rsidRPr="008062C5" w:rsidRDefault="000A605E" w:rsidP="000A605E">
      <w:pPr>
        <w:pStyle w:val="Heading3"/>
        <w:spacing w:line="480" w:lineRule="auto"/>
      </w:pPr>
      <w:r w:rsidRPr="008062C5">
        <w:t>Inclusion and exclusion criteria</w:t>
      </w:r>
    </w:p>
    <w:p w14:paraId="456E56DC" w14:textId="69075F20" w:rsidR="000A605E" w:rsidRPr="008062C5" w:rsidRDefault="361AA320" w:rsidP="000A605E">
      <w:pPr>
        <w:spacing w:line="480" w:lineRule="auto"/>
      </w:pPr>
      <w:r w:rsidRPr="008062C5">
        <w:t>Eligible studies report</w:t>
      </w:r>
      <w:r w:rsidR="4269B499" w:rsidRPr="008062C5">
        <w:t>ed</w:t>
      </w:r>
      <w:r w:rsidRPr="008062C5">
        <w:t xml:space="preserve"> the development of a </w:t>
      </w:r>
      <w:r w:rsidR="2A15D264" w:rsidRPr="008062C5">
        <w:t>COS</w:t>
      </w:r>
      <w:r w:rsidRPr="008062C5">
        <w:t xml:space="preserve"> for use in routine care. For the purposes of this review, outcomes for routine care were defined as data collected </w:t>
      </w:r>
      <w:r w:rsidR="00CB246D">
        <w:t xml:space="preserve">as part of clinical practice and </w:t>
      </w:r>
      <w:r w:rsidRPr="008062C5">
        <w:t>not solely for the purposes of research</w:t>
      </w:r>
      <w:r w:rsidR="00CB246D">
        <w:t>.</w:t>
      </w:r>
      <w:r w:rsidRPr="008062C5">
        <w:t xml:space="preserve"> </w:t>
      </w:r>
      <w:r w:rsidR="00CB246D">
        <w:t>This would</w:t>
      </w:r>
      <w:r w:rsidRPr="008062C5">
        <w:t xml:space="preserve"> include outcomes collected for individual clinical decision making </w:t>
      </w:r>
      <w:r w:rsidR="1F5C980C" w:rsidRPr="008062C5">
        <w:t>or</w:t>
      </w:r>
      <w:r w:rsidRPr="008062C5">
        <w:t xml:space="preserve"> inclusion in patient health records, clinical audits, quality improvement and VBHC delivery. Studies reporting the development of a COS for use in both routine care and research were included. Minimum data sets and other core data sets were included if they contained a set of outcomes within them. Papers describing the development of minimum data sets for registries, </w:t>
      </w:r>
      <w:r w:rsidR="6F898D48" w:rsidRPr="008062C5">
        <w:lastRenderedPageBreak/>
        <w:t>which</w:t>
      </w:r>
      <w:r w:rsidRPr="008062C5">
        <w:t xml:space="preserve"> included a COS, were included due to the broad role of registries globally in health data collection.</w:t>
      </w:r>
    </w:p>
    <w:p w14:paraId="35070E57" w14:textId="77777777" w:rsidR="000A605E" w:rsidRPr="008062C5" w:rsidRDefault="000A605E" w:rsidP="000A605E">
      <w:pPr>
        <w:spacing w:line="480" w:lineRule="auto"/>
      </w:pPr>
      <w:r w:rsidRPr="008062C5">
        <w:t>The following studies were excluded:</w:t>
      </w:r>
    </w:p>
    <w:p w14:paraId="6ABDDFF7" w14:textId="2AA6E8E6" w:rsidR="000A605E" w:rsidRPr="008062C5" w:rsidRDefault="001212D3" w:rsidP="000A605E">
      <w:pPr>
        <w:pStyle w:val="ListParagraph"/>
        <w:numPr>
          <w:ilvl w:val="0"/>
          <w:numId w:val="2"/>
        </w:numPr>
        <w:spacing w:line="480" w:lineRule="auto"/>
      </w:pPr>
      <w:r w:rsidRPr="008062C5">
        <w:t>COS</w:t>
      </w:r>
      <w:r w:rsidR="000A605E" w:rsidRPr="008062C5">
        <w:t xml:space="preserve"> developed solely for use in research studies</w:t>
      </w:r>
    </w:p>
    <w:p w14:paraId="1146080F" w14:textId="709B6C8E" w:rsidR="000A605E" w:rsidRPr="008062C5" w:rsidRDefault="000A605E" w:rsidP="000A605E">
      <w:pPr>
        <w:pStyle w:val="ListParagraph"/>
        <w:numPr>
          <w:ilvl w:val="0"/>
          <w:numId w:val="2"/>
        </w:numPr>
        <w:spacing w:line="480" w:lineRule="auto"/>
      </w:pPr>
      <w:r w:rsidRPr="008062C5">
        <w:t>C</w:t>
      </w:r>
      <w:r w:rsidR="001212D3" w:rsidRPr="008062C5">
        <w:t>OS</w:t>
      </w:r>
      <w:r w:rsidRPr="008062C5">
        <w:t xml:space="preserve"> designed to cover only one outcome domain e.g. physical functioning</w:t>
      </w:r>
      <w:r w:rsidR="00C106B6">
        <w:t xml:space="preserve"> </w:t>
      </w:r>
    </w:p>
    <w:p w14:paraId="46AFEE8E" w14:textId="15A06BF7" w:rsidR="000A605E" w:rsidRDefault="000A605E" w:rsidP="000A605E">
      <w:pPr>
        <w:pStyle w:val="ListParagraph"/>
        <w:numPr>
          <w:ilvl w:val="0"/>
          <w:numId w:val="2"/>
        </w:numPr>
        <w:spacing w:line="480" w:lineRule="auto"/>
      </w:pPr>
      <w:r w:rsidRPr="008062C5">
        <w:t>Outcome recommendations from a single author</w:t>
      </w:r>
    </w:p>
    <w:p w14:paraId="465A9741" w14:textId="0AF2285B" w:rsidR="00C106B6" w:rsidRPr="008062C5" w:rsidRDefault="00EF4653" w:rsidP="00C106B6">
      <w:pPr>
        <w:spacing w:line="480" w:lineRule="auto"/>
      </w:pPr>
      <w:r w:rsidRPr="00AC2E56">
        <w:t>These eligibility criteria mirror those used</w:t>
      </w:r>
      <w:r w:rsidR="00C106B6" w:rsidRPr="00AC2E56">
        <w:t xml:space="preserve"> in the systematic review of COS for research,</w:t>
      </w:r>
      <w:r w:rsidRPr="00AC2E56">
        <w:t xml:space="preserve"> where COS are defined as considering a range of</w:t>
      </w:r>
      <w:r w:rsidR="00556457">
        <w:t xml:space="preserve"> health</w:t>
      </w:r>
      <w:r w:rsidRPr="00AC2E56">
        <w:t xml:space="preserve"> outcomes across </w:t>
      </w:r>
      <w:r w:rsidR="00366C52">
        <w:t xml:space="preserve">multiple </w:t>
      </w:r>
      <w:r w:rsidRPr="00AC2E56">
        <w:t>outcome domains (e.g</w:t>
      </w:r>
      <w:r w:rsidR="00B658EA">
        <w:t>.</w:t>
      </w:r>
      <w:r w:rsidRPr="00DA01F6">
        <w:t xml:space="preserve"> physical function, quality of life, physiological</w:t>
      </w:r>
      <w:r w:rsidR="00B658EA">
        <w:t xml:space="preserve"> signs and symptoms</w:t>
      </w:r>
      <w:r w:rsidRPr="00DA01F6">
        <w:t xml:space="preserve">, resource impact) with the final set agreed by consensus </w:t>
      </w:r>
      <w:r w:rsidR="00366C52">
        <w:t>amongst</w:t>
      </w:r>
      <w:r w:rsidRPr="00DA01F6">
        <w:t xml:space="preserve"> more than one person.  </w:t>
      </w:r>
    </w:p>
    <w:p w14:paraId="665FA5E2" w14:textId="77777777" w:rsidR="000A605E" w:rsidRPr="008062C5" w:rsidRDefault="000A605E" w:rsidP="000A605E">
      <w:pPr>
        <w:pStyle w:val="Heading3"/>
        <w:spacing w:line="480" w:lineRule="auto"/>
      </w:pPr>
      <w:r w:rsidRPr="008062C5">
        <w:t>Changes to the protocol</w:t>
      </w:r>
    </w:p>
    <w:p w14:paraId="7E6BC94E" w14:textId="5AD94D41" w:rsidR="000A605E" w:rsidRPr="008062C5" w:rsidRDefault="361AA320" w:rsidP="000A605E">
      <w:pPr>
        <w:spacing w:line="480" w:lineRule="auto"/>
      </w:pPr>
      <w:r w:rsidRPr="008062C5">
        <w:t xml:space="preserve">Originally </w:t>
      </w:r>
      <w:r w:rsidR="470685C1" w:rsidRPr="008062C5">
        <w:t xml:space="preserve">studies describing the development of </w:t>
      </w:r>
      <w:r w:rsidRPr="008062C5">
        <w:t xml:space="preserve">quality indicators (QI) were to be </w:t>
      </w:r>
      <w:r w:rsidR="00556457">
        <w:t>eligible</w:t>
      </w:r>
      <w:r w:rsidRPr="008062C5">
        <w:t xml:space="preserve"> in the review</w:t>
      </w:r>
      <w:r w:rsidR="00556457">
        <w:t xml:space="preserve"> where they included health outcomes</w:t>
      </w:r>
      <w:r w:rsidRPr="008062C5">
        <w:t>. However, du</w:t>
      </w:r>
      <w:r w:rsidR="678392DF" w:rsidRPr="008062C5">
        <w:t>e to the breadth of QI identified du</w:t>
      </w:r>
      <w:r w:rsidR="14D97FF8" w:rsidRPr="008062C5">
        <w:t>ring</w:t>
      </w:r>
      <w:r w:rsidR="3C61DF6C" w:rsidRPr="008062C5">
        <w:t xml:space="preserve"> </w:t>
      </w:r>
      <w:r w:rsidR="14D97FF8" w:rsidRPr="008062C5">
        <w:t>screening</w:t>
      </w:r>
      <w:r w:rsidR="083BB8A7" w:rsidRPr="008062C5">
        <w:t>,</w:t>
      </w:r>
      <w:r w:rsidR="14D97FF8" w:rsidRPr="008062C5">
        <w:t xml:space="preserve"> </w:t>
      </w:r>
      <w:r w:rsidR="3C61DF6C" w:rsidRPr="008062C5">
        <w:t xml:space="preserve">it </w:t>
      </w:r>
      <w:r w:rsidRPr="008062C5">
        <w:t xml:space="preserve">was felt that further work was needed to establish where QI include the equivalent of a COS. Consequently, QI identified in the screening process have been set aside for future review. </w:t>
      </w:r>
      <w:r w:rsidR="007816E5">
        <w:t>Additionally, given the number of eligible COS</w:t>
      </w:r>
      <w:r w:rsidR="0001792E">
        <w:t>,</w:t>
      </w:r>
      <w:r w:rsidR="007816E5">
        <w:t xml:space="preserve"> analysis of outcomes within the COS will be reported in a companion paper</w:t>
      </w:r>
      <w:r w:rsidR="0001792E">
        <w:t>, alongside investigation of different document types e.g</w:t>
      </w:r>
      <w:r w:rsidR="003937D6">
        <w:t>. minimum data sets</w:t>
      </w:r>
      <w:r w:rsidR="0001792E">
        <w:t xml:space="preserve">. </w:t>
      </w:r>
      <w:r w:rsidR="007816E5">
        <w:t xml:space="preserve"> </w:t>
      </w:r>
    </w:p>
    <w:p w14:paraId="0816BF5C" w14:textId="77777777" w:rsidR="000A605E" w:rsidRPr="008062C5" w:rsidRDefault="000A605E" w:rsidP="000A605E">
      <w:pPr>
        <w:pStyle w:val="Heading3"/>
        <w:spacing w:line="480" w:lineRule="auto"/>
      </w:pPr>
      <w:r w:rsidRPr="008062C5">
        <w:t>Data extraction</w:t>
      </w:r>
    </w:p>
    <w:p w14:paraId="05B3E7A6" w14:textId="2371DDEF" w:rsidR="000A605E" w:rsidRPr="008062C5" w:rsidRDefault="000A605E" w:rsidP="000A605E">
      <w:pPr>
        <w:spacing w:line="480" w:lineRule="auto"/>
      </w:pPr>
      <w:r w:rsidRPr="008062C5">
        <w:t xml:space="preserve">Data was extracted </w:t>
      </w:r>
      <w:r w:rsidR="00287B08" w:rsidRPr="008062C5">
        <w:t>by AK and J</w:t>
      </w:r>
      <w:r w:rsidR="00247A96" w:rsidRPr="008062C5">
        <w:t>W</w:t>
      </w:r>
      <w:r w:rsidR="00287B08" w:rsidRPr="008062C5">
        <w:t xml:space="preserve">M </w:t>
      </w:r>
      <w:r w:rsidR="00866FF0" w:rsidRPr="008062C5">
        <w:t xml:space="preserve">using a piloted data extraction form </w:t>
      </w:r>
      <w:r w:rsidRPr="008062C5">
        <w:t>on the scope of the COS (health area, population, interventions), development methods and stakeholders involved in the consensus process. Data extraction was designed to mirror existing data collected by COMET within their systematic review of COS for research</w:t>
      </w:r>
      <w:r w:rsidR="00E02B1B" w:rsidRPr="008062C5">
        <w:t xml:space="preserve"> </w:t>
      </w:r>
      <w:r w:rsidR="00E02B1B" w:rsidRPr="008062C5">
        <w:fldChar w:fldCharType="begin"/>
      </w:r>
      <w:r w:rsidR="0097263D">
        <w:instrText xml:space="preserve"> ADDIN EN.CITE &lt;EndNote&gt;&lt;Cite&gt;&lt;Author&gt;Gargon&lt;/Author&gt;&lt;Year&gt;2021&lt;/Year&gt;&lt;RecNum&gt;265&lt;/RecNum&gt;&lt;DisplayText&gt;(14)&lt;/DisplayText&gt;&lt;record&gt;&lt;rec-number&gt;265&lt;/rec-number&gt;&lt;foreign-keys&gt;&lt;key app="EN" db-id="e2pvfvsr10zax5ert94vs9dnv025r5xev2ee" timestamp="1667226728"&gt;265&lt;/key&gt;&lt;/foreign-keys&gt;&lt;ref-type name="Journal Article"&gt;17&lt;/ref-type&gt;&lt;contributors&gt;&lt;authors&gt;&lt;author&gt;Gargon, E.&lt;/author&gt;&lt;author&gt;Gorst, S. L.&lt;/author&gt;&lt;author&gt;Matvienko-Sikar, K.&lt;/author&gt;&lt;author&gt;Williamson, P. R.&lt;/author&gt;&lt;/authors&gt;&lt;/contributors&gt;&lt;auth-address&gt;Department of Health Data Science, University of Liverpool, Liverpool, United Kingdom.&amp;#xD;School of Public Health, University College Cork, Cork, Ireland.&lt;/auth-address&gt;&lt;titles&gt;&lt;title&gt;Choosing important health outcomes for comparative effectiveness research: 6th annual update to a systematic review of core outcome sets for research&lt;/title&gt;&lt;secondary-title&gt;PLoS One&lt;/secondary-title&gt;&lt;/titles&gt;&lt;periodical&gt;&lt;full-title&gt;PLoS One&lt;/full-title&gt;&lt;/periodical&gt;&lt;pages&gt;e0244878&lt;/pages&gt;&lt;volume&gt;16&lt;/volume&gt;&lt;number&gt;1&lt;/number&gt;&lt;edition&gt;2021/01/13&lt;/edition&gt;&lt;keywords&gt;&lt;keyword&gt;Comparative Effectiveness Research&lt;/keyword&gt;&lt;keyword&gt;*Health&lt;/keyword&gt;&lt;keyword&gt;Humans&lt;/keyword&gt;&lt;/keywords&gt;&lt;dates&gt;&lt;year&gt;2021&lt;/year&gt;&lt;/dates&gt;&lt;isbn&gt;1932-6203 (Electronic)&amp;#xD;1932-6203 (Linking)&lt;/isbn&gt;&lt;accession-num&gt;33434219&lt;/accession-num&gt;&lt;urls&gt;&lt;related-urls&gt;&lt;url&gt;https://www.ncbi.nlm.nih.gov/pubmed/33434219&lt;/url&gt;&lt;/related-urls&gt;&lt;/urls&gt;&lt;custom2&gt;PMC7802923 that no competing interests exist. This does not alter our adherence to PLOS ONE policies on sharing data and materials.&lt;/custom2&gt;&lt;electronic-resource-num&gt;10.1371/journal.pone.0244878&lt;/electronic-resource-num&gt;&lt;/record&gt;&lt;/Cite&gt;&lt;/EndNote&gt;</w:instrText>
      </w:r>
      <w:r w:rsidR="00E02B1B" w:rsidRPr="008062C5">
        <w:fldChar w:fldCharType="separate"/>
      </w:r>
      <w:r w:rsidR="0097263D">
        <w:rPr>
          <w:noProof/>
        </w:rPr>
        <w:t>(14)</w:t>
      </w:r>
      <w:r w:rsidR="00E02B1B" w:rsidRPr="008062C5">
        <w:fldChar w:fldCharType="end"/>
      </w:r>
      <w:r w:rsidRPr="008062C5">
        <w:t xml:space="preserve">  to enable future comparison. </w:t>
      </w:r>
    </w:p>
    <w:p w14:paraId="61CA75CA" w14:textId="78FA178B" w:rsidR="000A605E" w:rsidRPr="008062C5" w:rsidRDefault="361AA320" w:rsidP="000A605E">
      <w:pPr>
        <w:spacing w:line="480" w:lineRule="auto"/>
      </w:pPr>
      <w:r w:rsidRPr="008062C5">
        <w:t>Full quality and risk of bias assessments were not possible for this review</w:t>
      </w:r>
      <w:r w:rsidR="286FE504" w:rsidRPr="008062C5">
        <w:t>.</w:t>
      </w:r>
      <w:r w:rsidRPr="008062C5">
        <w:t xml:space="preserve">  </w:t>
      </w:r>
      <w:r w:rsidR="14D97FF8" w:rsidRPr="008062C5">
        <w:t>Whilst standards for development and reporting of COS for research exist</w:t>
      </w:r>
      <w:r w:rsidR="4348D693" w:rsidRPr="008062C5">
        <w:t>,</w:t>
      </w:r>
      <w:r w:rsidR="14D97FF8" w:rsidRPr="008062C5">
        <w:t xml:space="preserve"> </w:t>
      </w:r>
      <w:r w:rsidR="000A605E" w:rsidRPr="008062C5">
        <w:fldChar w:fldCharType="begin">
          <w:fldData xml:space="preserve">PEVuZE5vdGU+PENpdGU+PEF1dGhvcj5LaXJraGFtPC9BdXRob3I+PFllYXI+MjAxOTwvWWVhcj48
UmVjTnVtPjQ8L1JlY051bT48RGlzcGxheVRleHQ+KDM1LTM4KTwvRGlzcGxheVRleHQ+PHJlY29y
ZD48cmVjLW51bWJlcj40PC9yZWMtbnVtYmVyPjxmb3JlaWduLWtleXM+PGtleSBhcHA9IkVOIiBk
Yi1pZD0iZTJwdmZ2c3IxMHpheDVlcnQ5NHZzOWRudjAyNXI1eGV2MmVlIiB0aW1lc3RhbXA9IjE2
MTIyNzkwNDgiPjQ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ENpdGU+PEF1dGhvcj5LaXJraGFtPC9BdXRob3I+PFllYXI+MjAxNzwvWWVhcj48UmVjTnVtPjM8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</w:fldData>
        </w:fldChar>
      </w:r>
      <w:r w:rsidR="0097263D">
        <w:instrText xml:space="preserve"> ADDIN EN.CITE </w:instrText>
      </w:r>
      <w:r w:rsidR="0097263D">
        <w:fldChar w:fldCharType="begin">
          <w:fldData xml:space="preserve">PEVuZE5vdGU+PENpdGU+PEF1dGhvcj5LaXJraGFtPC9BdXRob3I+PFllYXI+MjAxOTwvWWVhcj48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</w:fldData>
        </w:fldChar>
      </w:r>
      <w:r w:rsidR="0097263D">
        <w:instrText xml:space="preserve"> ADDIN EN.CITE.DATA </w:instrText>
      </w:r>
      <w:r w:rsidR="0097263D">
        <w:fldChar w:fldCharType="end"/>
      </w:r>
      <w:r w:rsidR="000A605E" w:rsidRPr="008062C5">
        <w:fldChar w:fldCharType="separate"/>
      </w:r>
      <w:r w:rsidR="0097263D">
        <w:rPr>
          <w:noProof/>
        </w:rPr>
        <w:t>(35-38)</w:t>
      </w:r>
      <w:r w:rsidR="000A605E" w:rsidRPr="008062C5">
        <w:fldChar w:fldCharType="end"/>
      </w:r>
      <w:r w:rsidR="14D97FF8" w:rsidRPr="008062C5">
        <w:t xml:space="preserve"> not all of them are applicable to </w:t>
      </w:r>
      <w:r w:rsidR="14D97FF8" w:rsidRPr="008062C5">
        <w:lastRenderedPageBreak/>
        <w:t xml:space="preserve">routine care such as the key stakeholders to be included in the consensus process. </w:t>
      </w:r>
      <w:r w:rsidRPr="008062C5">
        <w:t xml:space="preserve">Instead data extraction included the availability of a published protocol, development methods and the involvement of patients, carers or patient organisations </w:t>
      </w:r>
      <w:r w:rsidR="4269B499" w:rsidRPr="008062C5">
        <w:t xml:space="preserve">(patient stakeholders) </w:t>
      </w:r>
      <w:r w:rsidRPr="008062C5">
        <w:t>as indicators of quality.</w:t>
      </w:r>
    </w:p>
    <w:p w14:paraId="2F159FD9" w14:textId="77777777" w:rsidR="000A605E" w:rsidRPr="008062C5" w:rsidRDefault="000A605E" w:rsidP="000A605E">
      <w:pPr>
        <w:pStyle w:val="Heading3"/>
        <w:spacing w:line="480" w:lineRule="auto"/>
      </w:pPr>
      <w:r w:rsidRPr="008062C5">
        <w:t xml:space="preserve">Analysis </w:t>
      </w:r>
    </w:p>
    <w:p w14:paraId="6BA21D06" w14:textId="165225CF" w:rsidR="000A605E" w:rsidRPr="008062C5" w:rsidRDefault="000A605E" w:rsidP="4A949882">
      <w:pPr>
        <w:spacing w:line="480" w:lineRule="auto"/>
      </w:pPr>
      <w:r w:rsidRPr="008062C5">
        <w:t>Studies were grouped according to setting (COS designed for use in routine care only</w:t>
      </w:r>
      <w:r w:rsidR="0092709C" w:rsidRPr="008062C5">
        <w:t>;</w:t>
      </w:r>
      <w:r w:rsidRPr="008062C5">
        <w:t xml:space="preserve"> COS designed for use in routine care and research). For COS developed for use in registries the purpose of the registry was categorised as either supporting research, routine care or both in order to assign them to one of the two subgroups. Descriptive statistics for eligible articles are reported within each group. </w:t>
      </w:r>
      <w:r w:rsidR="00DA24C2" w:rsidRPr="008062C5">
        <w:t xml:space="preserve">Results were compared against previously published systematic reviews of COS developed for use in research </w:t>
      </w:r>
      <w:r w:rsidR="00DA24C2" w:rsidRPr="008062C5">
        <w:fldChar w:fldCharType="begin">
          <w:fldData xml:space="preserve">PEVuZE5vdGU+PENpdGU+PEF1dGhvcj5HYXJnb248L0F1dGhvcj48WWVhcj4yMDE0PC9ZZWFyPjxS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TY2hvb2wgb2YgTnVyc2luZyBhbmQgTWlkd2lmZXJ5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</w:fldData>
        </w:fldChar>
      </w:r>
      <w:r w:rsidR="0097263D">
        <w:instrText xml:space="preserve"> ADDIN EN.CITE </w:instrText>
      </w:r>
      <w:r w:rsidR="0097263D">
        <w:fldChar w:fldCharType="begin">
          <w:fldData xml:space="preserve">PEVuZE5vdGU+PENpdGU+PEF1dGhvcj5HYXJnb248L0F1dGhvcj48WWVhcj4yMDE0PC9ZZWFyPjxS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TY2hvb2wgb2YgTnVyc2luZyBhbmQgTWlkd2lmZXJ5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</w:fldData>
        </w:fldChar>
      </w:r>
      <w:r w:rsidR="0097263D">
        <w:instrText xml:space="preserve"> ADDIN EN.CITE.DATA </w:instrText>
      </w:r>
      <w:r w:rsidR="0097263D">
        <w:fldChar w:fldCharType="end"/>
      </w:r>
      <w:r w:rsidR="00DA24C2" w:rsidRPr="008062C5">
        <w:fldChar w:fldCharType="separate"/>
      </w:r>
      <w:r w:rsidR="0097263D">
        <w:rPr>
          <w:noProof/>
        </w:rPr>
        <w:t>(11, 14, 29-32)</w:t>
      </w:r>
      <w:r w:rsidR="00DA24C2" w:rsidRPr="008062C5">
        <w:fldChar w:fldCharType="end"/>
      </w:r>
      <w:r w:rsidR="00DA24C2" w:rsidRPr="008062C5">
        <w:t xml:space="preserve">.   </w:t>
      </w:r>
    </w:p>
    <w:p w14:paraId="45405D2D" w14:textId="77777777" w:rsidR="000A605E" w:rsidRPr="008062C5" w:rsidRDefault="000A605E" w:rsidP="000A605E">
      <w:pPr>
        <w:spacing w:line="480" w:lineRule="auto"/>
      </w:pPr>
      <w:r w:rsidRPr="008062C5">
        <w:t xml:space="preserve">Analysis was undertaken in SAS 9.4. </w:t>
      </w:r>
    </w:p>
    <w:p w14:paraId="56A1859A" w14:textId="7B68B98F" w:rsidR="000C7A27" w:rsidRPr="008062C5" w:rsidRDefault="000C7A27" w:rsidP="00197B80">
      <w:pPr>
        <w:pStyle w:val="Heading2"/>
        <w:spacing w:line="480" w:lineRule="auto"/>
        <w:rPr>
          <w:b/>
        </w:rPr>
      </w:pPr>
      <w:bookmarkStart w:id="2" w:name="_Hlk118802890"/>
      <w:bookmarkEnd w:id="0"/>
      <w:r w:rsidRPr="008062C5">
        <w:t>Results</w:t>
      </w:r>
    </w:p>
    <w:p w14:paraId="1E9AAEEA" w14:textId="59A08CEC" w:rsidR="00451635" w:rsidRPr="008062C5" w:rsidRDefault="000C7A27" w:rsidP="00196D53">
      <w:pPr>
        <w:spacing w:line="480" w:lineRule="auto"/>
      </w:pPr>
      <w:bookmarkStart w:id="3" w:name="_Hlk119069049"/>
      <w:r w:rsidRPr="008062C5">
        <w:t xml:space="preserve">The search strategies </w:t>
      </w:r>
      <w:r w:rsidR="00B82749" w:rsidRPr="008062C5">
        <w:t>identified</w:t>
      </w:r>
      <w:r w:rsidRPr="008062C5">
        <w:t xml:space="preserve"> 42,387 records (Figure </w:t>
      </w:r>
      <w:r w:rsidR="00BF3A16" w:rsidRPr="008062C5">
        <w:t>1</w:t>
      </w:r>
      <w:r w:rsidRPr="008062C5">
        <w:t>). A total of 25,</w:t>
      </w:r>
      <w:r w:rsidR="00B846A9" w:rsidRPr="008062C5">
        <w:t>301</w:t>
      </w:r>
      <w:r w:rsidRPr="008062C5">
        <w:t xml:space="preserve"> abstracts were reviewed and 1</w:t>
      </w:r>
      <w:r w:rsidR="00850A13" w:rsidRPr="008062C5">
        <w:t>,</w:t>
      </w:r>
      <w:r w:rsidR="00B846A9" w:rsidRPr="008062C5">
        <w:t>611</w:t>
      </w:r>
      <w:r w:rsidRPr="008062C5">
        <w:t xml:space="preserve"> full texts assessed. </w:t>
      </w:r>
      <w:r w:rsidR="00B60230" w:rsidRPr="008062C5">
        <w:t>Two hundred and eighty-eight</w:t>
      </w:r>
      <w:r w:rsidR="000530AD" w:rsidRPr="008062C5">
        <w:t xml:space="preserve"> </w:t>
      </w:r>
      <w:r w:rsidRPr="008062C5">
        <w:t xml:space="preserve">papers representing </w:t>
      </w:r>
      <w:r w:rsidR="00D12D88" w:rsidRPr="008062C5">
        <w:t>2</w:t>
      </w:r>
      <w:r w:rsidR="00B60230" w:rsidRPr="008062C5">
        <w:t>62</w:t>
      </w:r>
      <w:r w:rsidRPr="008062C5">
        <w:t xml:space="preserve"> COS were eligible for inclusion</w:t>
      </w:r>
      <w:r w:rsidR="00287B08" w:rsidRPr="008062C5">
        <w:t xml:space="preserve"> </w:t>
      </w:r>
      <w:r w:rsidR="00E211AB" w:rsidRPr="008062C5">
        <w:t>(</w:t>
      </w:r>
      <w:r w:rsidR="000D66FC" w:rsidRPr="008062C5">
        <w:t>S</w:t>
      </w:r>
      <w:r w:rsidR="00E211AB" w:rsidRPr="008062C5">
        <w:t xml:space="preserve">upplementary </w:t>
      </w:r>
      <w:r w:rsidR="000D66FC" w:rsidRPr="008062C5">
        <w:t>Table 1</w:t>
      </w:r>
      <w:r w:rsidR="00E211AB" w:rsidRPr="008062C5">
        <w:t>)</w:t>
      </w:r>
      <w:r w:rsidR="00B60230" w:rsidRPr="008062C5">
        <w:t xml:space="preserve"> of which 164 (63%) were for use in routine care only and 98 (37%) were for use in research and routine care. Eligible papers were published between 1989 and 2022.</w:t>
      </w:r>
    </w:p>
    <w:p w14:paraId="38A24CFB" w14:textId="5D758F67" w:rsidR="00451635" w:rsidRPr="008062C5" w:rsidRDefault="003F04F1" w:rsidP="00196D53">
      <w:pPr>
        <w:spacing w:line="480" w:lineRule="auto"/>
      </w:pPr>
      <w:r>
        <w:rPr>
          <w:noProof/>
        </w:rPr>
        <w:lastRenderedPageBreak/>
        <w:drawing>
          <wp:inline distT="0" distB="0" distL="0" distR="0" wp14:anchorId="0E8DD5D6" wp14:editId="7B484CFD">
            <wp:extent cx="6057900" cy="34584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S prisma v2.jpg"/>
                    <pic:cNvPicPr/>
                  </pic:nvPicPr>
                  <pic:blipFill rotWithShape="1">
                    <a:blip r:embed="rId10">
                      <a:extLst>
                        <a:ext uri="{28A0092B-C50C-407E-A947-70E740481C1C}">
                          <a14:useLocalDpi xmlns:a14="http://schemas.microsoft.com/office/drawing/2010/main" val="0"/>
                        </a:ext>
                      </a:extLst>
                    </a:blip>
                    <a:srcRect l="6149" t="10692" r="3612" b="52886"/>
                    <a:stretch/>
                  </pic:blipFill>
                  <pic:spPr bwMode="auto">
                    <a:xfrm>
                      <a:off x="0" y="0"/>
                      <a:ext cx="6075290" cy="3468398"/>
                    </a:xfrm>
                    <a:prstGeom prst="rect">
                      <a:avLst/>
                    </a:prstGeom>
                    <a:ln>
                      <a:noFill/>
                    </a:ln>
                    <a:extLst>
                      <a:ext uri="{53640926-AAD7-44D8-BBD7-CCE9431645EC}">
                        <a14:shadowObscured xmlns:a14="http://schemas.microsoft.com/office/drawing/2010/main"/>
                      </a:ext>
                    </a:extLst>
                  </pic:spPr>
                </pic:pic>
              </a:graphicData>
            </a:graphic>
          </wp:inline>
        </w:drawing>
      </w:r>
    </w:p>
    <w:p w14:paraId="155DD4F9" w14:textId="04BE2E70" w:rsidR="00A6042E" w:rsidRPr="008062C5" w:rsidRDefault="00A6042E" w:rsidP="00196D53">
      <w:pPr>
        <w:spacing w:line="480" w:lineRule="auto"/>
        <w:rPr>
          <w:b/>
        </w:rPr>
      </w:pPr>
      <w:r w:rsidRPr="008062C5">
        <w:rPr>
          <w:b/>
        </w:rPr>
        <w:t>Fig 1. PRISMA table</w:t>
      </w:r>
      <w:r w:rsidR="0054725D" w:rsidRPr="008062C5">
        <w:rPr>
          <w:b/>
        </w:rPr>
        <w:t xml:space="preserve">. </w:t>
      </w:r>
    </w:p>
    <w:p w14:paraId="235032BA" w14:textId="5DF4862C" w:rsidR="00A6042E" w:rsidRPr="008062C5" w:rsidRDefault="00A6042E" w:rsidP="00196D53">
      <w:pPr>
        <w:spacing w:line="480" w:lineRule="auto"/>
      </w:pPr>
    </w:p>
    <w:p w14:paraId="4E3C031C" w14:textId="327D5D1D" w:rsidR="00437A5B" w:rsidRPr="008062C5" w:rsidRDefault="00437A5B" w:rsidP="00196D53">
      <w:pPr>
        <w:spacing w:line="480" w:lineRule="auto"/>
      </w:pPr>
      <w:r w:rsidRPr="008062C5">
        <w:t xml:space="preserve">COS </w:t>
      </w:r>
      <w:r w:rsidR="00B0209B" w:rsidRPr="008062C5">
        <w:t xml:space="preserve">covered a range of health conditions (Table 1 and Supplementary Table </w:t>
      </w:r>
      <w:r w:rsidR="006541A8" w:rsidRPr="008062C5">
        <w:t>2</w:t>
      </w:r>
      <w:r w:rsidR="00B0209B" w:rsidRPr="008062C5">
        <w:t>)</w:t>
      </w:r>
      <w:r w:rsidR="00E97D3B" w:rsidRPr="008062C5">
        <w:t>.</w:t>
      </w:r>
      <w:r w:rsidR="00B0209B" w:rsidRPr="008062C5">
        <w:t xml:space="preserve"> </w:t>
      </w:r>
      <w:r w:rsidR="00DA24C2" w:rsidRPr="008062C5">
        <w:t>but were</w:t>
      </w:r>
      <w:r w:rsidRPr="008062C5">
        <w:t xml:space="preserve"> most frequently designed for use in </w:t>
      </w:r>
      <w:r w:rsidR="00D35472" w:rsidRPr="008062C5">
        <w:t>h</w:t>
      </w:r>
      <w:r w:rsidRPr="008062C5">
        <w:t>eart and circulation</w:t>
      </w:r>
      <w:r w:rsidR="00E505B7" w:rsidRPr="008062C5">
        <w:t xml:space="preserve"> (</w:t>
      </w:r>
      <w:r w:rsidRPr="008062C5">
        <w:t>3</w:t>
      </w:r>
      <w:r w:rsidR="00717F09" w:rsidRPr="008062C5">
        <w:t>5</w:t>
      </w:r>
      <w:r w:rsidRPr="008062C5">
        <w:t>/26</w:t>
      </w:r>
      <w:r w:rsidR="00717F09" w:rsidRPr="008062C5">
        <w:t>2</w:t>
      </w:r>
      <w:r w:rsidR="00987082" w:rsidRPr="008062C5">
        <w:t>,</w:t>
      </w:r>
      <w:r w:rsidRPr="008062C5">
        <w:t xml:space="preserve"> 1</w:t>
      </w:r>
      <w:r w:rsidR="00717F09" w:rsidRPr="008062C5">
        <w:t>3</w:t>
      </w:r>
      <w:r w:rsidRPr="008062C5">
        <w:t xml:space="preserve">%), </w:t>
      </w:r>
      <w:r w:rsidR="00D35472" w:rsidRPr="008062C5">
        <w:t>c</w:t>
      </w:r>
      <w:r w:rsidRPr="008062C5">
        <w:t>ancer (30/26</w:t>
      </w:r>
      <w:r w:rsidR="00717F09" w:rsidRPr="008062C5">
        <w:t>2</w:t>
      </w:r>
      <w:r w:rsidR="00987082" w:rsidRPr="008062C5">
        <w:t>,</w:t>
      </w:r>
      <w:r w:rsidRPr="008062C5">
        <w:t xml:space="preserve"> 11%) and </w:t>
      </w:r>
      <w:r w:rsidR="00D35472" w:rsidRPr="008062C5">
        <w:t>o</w:t>
      </w:r>
      <w:r w:rsidRPr="008062C5">
        <w:t>rthopaedics and trauma (29/26</w:t>
      </w:r>
      <w:r w:rsidR="00717F09" w:rsidRPr="008062C5">
        <w:t>2</w:t>
      </w:r>
      <w:r w:rsidR="00987082" w:rsidRPr="008062C5">
        <w:t>,</w:t>
      </w:r>
      <w:r w:rsidRPr="008062C5">
        <w:t xml:space="preserve"> 11%)</w:t>
      </w:r>
      <w:r w:rsidR="00B0209B" w:rsidRPr="008062C5">
        <w:t>.</w:t>
      </w:r>
    </w:p>
    <w:p w14:paraId="265A6ACC" w14:textId="5AFB6C4B" w:rsidR="0025310F" w:rsidRPr="008062C5" w:rsidRDefault="006E19B2" w:rsidP="00196D53">
      <w:pPr>
        <w:spacing w:line="480" w:lineRule="auto"/>
        <w:rPr>
          <w:b/>
        </w:rPr>
      </w:pPr>
      <w:r w:rsidRPr="008062C5">
        <w:rPr>
          <w:b/>
        </w:rPr>
        <w:t>Table 1: Characteristics of COS, overall and by subgroup</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5"/>
        <w:gridCol w:w="3990"/>
        <w:gridCol w:w="1117"/>
        <w:gridCol w:w="1117"/>
        <w:gridCol w:w="1117"/>
      </w:tblGrid>
      <w:tr w:rsidR="00914615" w:rsidRPr="008062C5" w14:paraId="538E33C5" w14:textId="2E776D63" w:rsidTr="003F1033">
        <w:trPr>
          <w:trHeight w:val="300"/>
        </w:trPr>
        <w:tc>
          <w:tcPr>
            <w:tcW w:w="5665" w:type="dxa"/>
            <w:gridSpan w:val="2"/>
          </w:tcPr>
          <w:p w14:paraId="3BCDF440" w14:textId="45DBDD3D" w:rsidR="00914615" w:rsidRPr="008062C5" w:rsidRDefault="00914615" w:rsidP="001212D3">
            <w:pPr>
              <w:spacing w:after="0" w:line="480" w:lineRule="auto"/>
              <w:rPr>
                <w:rFonts w:ascii="Calibri" w:eastAsia="Times New Roman" w:hAnsi="Calibri" w:cs="Calibri"/>
                <w:b/>
                <w:color w:val="000000"/>
                <w:lang w:eastAsia="en-GB"/>
              </w:rPr>
            </w:pPr>
            <w:r w:rsidRPr="008062C5">
              <w:rPr>
                <w:rFonts w:ascii="Calibri" w:eastAsia="Times New Roman" w:hAnsi="Calibri" w:cs="Calibri"/>
                <w:b/>
                <w:color w:val="000000"/>
                <w:lang w:eastAsia="en-GB"/>
              </w:rPr>
              <w:t>COS scope</w:t>
            </w:r>
          </w:p>
        </w:tc>
        <w:tc>
          <w:tcPr>
            <w:tcW w:w="1117" w:type="dxa"/>
          </w:tcPr>
          <w:p w14:paraId="63D3455C" w14:textId="51118D97" w:rsidR="00914615" w:rsidRPr="008062C5" w:rsidRDefault="00914615" w:rsidP="001212D3">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Routine care only (n=164)</w:t>
            </w:r>
          </w:p>
        </w:tc>
        <w:tc>
          <w:tcPr>
            <w:tcW w:w="1117" w:type="dxa"/>
          </w:tcPr>
          <w:p w14:paraId="3C1E3AF4" w14:textId="593CD655" w:rsidR="00914615" w:rsidRPr="008062C5" w:rsidRDefault="00914615" w:rsidP="001212D3">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Routine care and research (n=98)</w:t>
            </w:r>
          </w:p>
        </w:tc>
        <w:tc>
          <w:tcPr>
            <w:tcW w:w="1117" w:type="dxa"/>
          </w:tcPr>
          <w:p w14:paraId="36AC3240" w14:textId="1E0F9E94" w:rsidR="00914615" w:rsidRPr="008062C5" w:rsidRDefault="00914615" w:rsidP="001212D3">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All (n=262)</w:t>
            </w:r>
          </w:p>
        </w:tc>
      </w:tr>
      <w:tr w:rsidR="00914615" w:rsidRPr="008062C5" w14:paraId="00B03A95" w14:textId="07109F70" w:rsidTr="003F1033">
        <w:trPr>
          <w:trHeight w:val="300"/>
        </w:trPr>
        <w:tc>
          <w:tcPr>
            <w:tcW w:w="1675" w:type="dxa"/>
            <w:vMerge w:val="restart"/>
          </w:tcPr>
          <w:p w14:paraId="7A3A2315" w14:textId="67C5A163" w:rsidR="00914615" w:rsidRPr="008062C5" w:rsidRDefault="00914615" w:rsidP="00914615">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Health area</w:t>
            </w:r>
            <w:r w:rsidRPr="008062C5">
              <w:rPr>
                <w:rFonts w:ascii="Calibri" w:eastAsia="Times New Roman" w:hAnsi="Calibri" w:cs="Calibri"/>
                <w:color w:val="000000"/>
                <w:vertAlign w:val="superscript"/>
                <w:lang w:eastAsia="en-GB"/>
              </w:rPr>
              <w:t>1 2</w:t>
            </w:r>
          </w:p>
        </w:tc>
        <w:tc>
          <w:tcPr>
            <w:tcW w:w="3990" w:type="dxa"/>
            <w:shd w:val="clear" w:color="auto" w:fill="auto"/>
            <w:noWrap/>
            <w:vAlign w:val="bottom"/>
          </w:tcPr>
          <w:p w14:paraId="2360E2AD" w14:textId="6E899074"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Heart and circulation</w:t>
            </w:r>
          </w:p>
        </w:tc>
        <w:tc>
          <w:tcPr>
            <w:tcW w:w="1117" w:type="dxa"/>
            <w:vAlign w:val="bottom"/>
          </w:tcPr>
          <w:p w14:paraId="254D5475" w14:textId="3C6A00A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3 (14%)</w:t>
            </w:r>
          </w:p>
        </w:tc>
        <w:tc>
          <w:tcPr>
            <w:tcW w:w="1117" w:type="dxa"/>
            <w:vAlign w:val="bottom"/>
          </w:tcPr>
          <w:p w14:paraId="22ADCD78" w14:textId="6EC8707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 (12%)</w:t>
            </w:r>
          </w:p>
        </w:tc>
        <w:tc>
          <w:tcPr>
            <w:tcW w:w="1117" w:type="dxa"/>
            <w:vAlign w:val="bottom"/>
          </w:tcPr>
          <w:p w14:paraId="23C14B87" w14:textId="510A60D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5 (13%)</w:t>
            </w:r>
          </w:p>
        </w:tc>
      </w:tr>
      <w:tr w:rsidR="00914615" w:rsidRPr="008062C5" w14:paraId="26AFA339" w14:textId="497B4A97" w:rsidTr="003F1033">
        <w:trPr>
          <w:trHeight w:val="300"/>
        </w:trPr>
        <w:tc>
          <w:tcPr>
            <w:tcW w:w="1675" w:type="dxa"/>
            <w:vMerge/>
          </w:tcPr>
          <w:p w14:paraId="67752A2C"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14DFD5FE" w14:textId="5F6EDB0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Cancer</w:t>
            </w:r>
          </w:p>
        </w:tc>
        <w:tc>
          <w:tcPr>
            <w:tcW w:w="1117" w:type="dxa"/>
            <w:vAlign w:val="bottom"/>
          </w:tcPr>
          <w:p w14:paraId="181522B0" w14:textId="67E9316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2 (13%)</w:t>
            </w:r>
          </w:p>
        </w:tc>
        <w:tc>
          <w:tcPr>
            <w:tcW w:w="1117" w:type="dxa"/>
            <w:vAlign w:val="bottom"/>
          </w:tcPr>
          <w:p w14:paraId="7DE0732E" w14:textId="2FE7EA1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8 (8%)</w:t>
            </w:r>
          </w:p>
        </w:tc>
        <w:tc>
          <w:tcPr>
            <w:tcW w:w="1117" w:type="dxa"/>
            <w:vAlign w:val="bottom"/>
          </w:tcPr>
          <w:p w14:paraId="19E966D0" w14:textId="16311CC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0 (11%)</w:t>
            </w:r>
          </w:p>
        </w:tc>
      </w:tr>
      <w:tr w:rsidR="00914615" w:rsidRPr="008062C5" w14:paraId="26C1EE4D" w14:textId="2A19F8E1" w:rsidTr="003F1033">
        <w:trPr>
          <w:trHeight w:val="300"/>
        </w:trPr>
        <w:tc>
          <w:tcPr>
            <w:tcW w:w="1675" w:type="dxa"/>
            <w:vMerge/>
          </w:tcPr>
          <w:p w14:paraId="17F11881"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1745D087" w14:textId="7CF35E71"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Orthopaedics and trauma</w:t>
            </w:r>
          </w:p>
        </w:tc>
        <w:tc>
          <w:tcPr>
            <w:tcW w:w="1117" w:type="dxa"/>
            <w:vAlign w:val="bottom"/>
          </w:tcPr>
          <w:p w14:paraId="59EB2490" w14:textId="3265614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 (8%)</w:t>
            </w:r>
          </w:p>
        </w:tc>
        <w:tc>
          <w:tcPr>
            <w:tcW w:w="1117" w:type="dxa"/>
            <w:vAlign w:val="bottom"/>
          </w:tcPr>
          <w:p w14:paraId="2CE6A12C" w14:textId="48FDA4D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6 (16%)</w:t>
            </w:r>
          </w:p>
        </w:tc>
        <w:tc>
          <w:tcPr>
            <w:tcW w:w="1117" w:type="dxa"/>
            <w:vAlign w:val="bottom"/>
          </w:tcPr>
          <w:p w14:paraId="416D95DF" w14:textId="7529B28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9 (11%)</w:t>
            </w:r>
          </w:p>
        </w:tc>
      </w:tr>
      <w:tr w:rsidR="00914615" w:rsidRPr="008062C5" w14:paraId="43E150B4" w14:textId="241B6674" w:rsidTr="003F1033">
        <w:trPr>
          <w:trHeight w:val="300"/>
        </w:trPr>
        <w:tc>
          <w:tcPr>
            <w:tcW w:w="1675" w:type="dxa"/>
            <w:vMerge/>
          </w:tcPr>
          <w:p w14:paraId="0020600B"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75113A25" w14:textId="5E09F8FB"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Rheumatology</w:t>
            </w:r>
          </w:p>
        </w:tc>
        <w:tc>
          <w:tcPr>
            <w:tcW w:w="1117" w:type="dxa"/>
            <w:vAlign w:val="bottom"/>
          </w:tcPr>
          <w:p w14:paraId="1689C95C" w14:textId="1AADCEB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4 (9%)</w:t>
            </w:r>
          </w:p>
        </w:tc>
        <w:tc>
          <w:tcPr>
            <w:tcW w:w="1117" w:type="dxa"/>
            <w:vAlign w:val="bottom"/>
          </w:tcPr>
          <w:p w14:paraId="3EFE7BD4" w14:textId="32BE962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 (7%)</w:t>
            </w:r>
          </w:p>
        </w:tc>
        <w:tc>
          <w:tcPr>
            <w:tcW w:w="1117" w:type="dxa"/>
            <w:vAlign w:val="bottom"/>
          </w:tcPr>
          <w:p w14:paraId="4A362CD5" w14:textId="5BB262F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1 (8%)</w:t>
            </w:r>
          </w:p>
        </w:tc>
      </w:tr>
      <w:tr w:rsidR="00914615" w:rsidRPr="008062C5" w14:paraId="0799C96A" w14:textId="1B62C62A" w:rsidTr="003F1033">
        <w:trPr>
          <w:trHeight w:val="300"/>
        </w:trPr>
        <w:tc>
          <w:tcPr>
            <w:tcW w:w="1675" w:type="dxa"/>
            <w:vMerge/>
          </w:tcPr>
          <w:p w14:paraId="1188D23A"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48F5A81A" w14:textId="11C4F6AE"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Neurology</w:t>
            </w:r>
          </w:p>
        </w:tc>
        <w:tc>
          <w:tcPr>
            <w:tcW w:w="1117" w:type="dxa"/>
            <w:vAlign w:val="bottom"/>
          </w:tcPr>
          <w:p w14:paraId="6B646232" w14:textId="4C7EC78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 (7%)</w:t>
            </w:r>
          </w:p>
        </w:tc>
        <w:tc>
          <w:tcPr>
            <w:tcW w:w="1117" w:type="dxa"/>
            <w:vAlign w:val="bottom"/>
          </w:tcPr>
          <w:p w14:paraId="051812E7" w14:textId="2E5206A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 (9%)</w:t>
            </w:r>
          </w:p>
        </w:tc>
        <w:tc>
          <w:tcPr>
            <w:tcW w:w="1117" w:type="dxa"/>
            <w:vAlign w:val="bottom"/>
          </w:tcPr>
          <w:p w14:paraId="37590A7B" w14:textId="658AB47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0 (8%)</w:t>
            </w:r>
          </w:p>
        </w:tc>
      </w:tr>
      <w:tr w:rsidR="00914615" w:rsidRPr="008062C5" w14:paraId="496680B1" w14:textId="6DF3E6A0" w:rsidTr="003F1033">
        <w:trPr>
          <w:trHeight w:val="300"/>
        </w:trPr>
        <w:tc>
          <w:tcPr>
            <w:tcW w:w="1675" w:type="dxa"/>
            <w:vMerge/>
          </w:tcPr>
          <w:p w14:paraId="56028AB3"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3A8FDE74" w14:textId="7E98A88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Infectious diseases</w:t>
            </w:r>
          </w:p>
        </w:tc>
        <w:tc>
          <w:tcPr>
            <w:tcW w:w="1117" w:type="dxa"/>
            <w:vAlign w:val="bottom"/>
          </w:tcPr>
          <w:p w14:paraId="434FE870" w14:textId="7B44770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0 (6%)</w:t>
            </w:r>
          </w:p>
        </w:tc>
        <w:tc>
          <w:tcPr>
            <w:tcW w:w="1117" w:type="dxa"/>
            <w:vAlign w:val="bottom"/>
          </w:tcPr>
          <w:p w14:paraId="6B94E01C" w14:textId="6A1787C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vAlign w:val="bottom"/>
          </w:tcPr>
          <w:p w14:paraId="40E36F14" w14:textId="1539BE7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 (5%)</w:t>
            </w:r>
          </w:p>
        </w:tc>
      </w:tr>
      <w:tr w:rsidR="00914615" w:rsidRPr="008062C5" w14:paraId="4A7E9EF4" w14:textId="70291BEB" w:rsidTr="003F1033">
        <w:trPr>
          <w:trHeight w:val="300"/>
        </w:trPr>
        <w:tc>
          <w:tcPr>
            <w:tcW w:w="1675" w:type="dxa"/>
            <w:vMerge/>
          </w:tcPr>
          <w:p w14:paraId="5A946052"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09400DBF" w14:textId="13F0FE70"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Lungs and airways</w:t>
            </w:r>
          </w:p>
        </w:tc>
        <w:tc>
          <w:tcPr>
            <w:tcW w:w="1117" w:type="dxa"/>
            <w:vAlign w:val="bottom"/>
          </w:tcPr>
          <w:p w14:paraId="5D061A86" w14:textId="1A8BFD1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c>
          <w:tcPr>
            <w:tcW w:w="1117" w:type="dxa"/>
            <w:vAlign w:val="bottom"/>
          </w:tcPr>
          <w:p w14:paraId="4E34611E" w14:textId="5C348D3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8 (8%)</w:t>
            </w:r>
          </w:p>
        </w:tc>
        <w:tc>
          <w:tcPr>
            <w:tcW w:w="1117" w:type="dxa"/>
            <w:vAlign w:val="bottom"/>
          </w:tcPr>
          <w:p w14:paraId="7420F569" w14:textId="634D1D3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 (5%)</w:t>
            </w:r>
          </w:p>
        </w:tc>
      </w:tr>
      <w:tr w:rsidR="00914615" w:rsidRPr="008062C5" w14:paraId="7945027F" w14:textId="2F73C4D7" w:rsidTr="003F1033">
        <w:trPr>
          <w:trHeight w:val="300"/>
        </w:trPr>
        <w:tc>
          <w:tcPr>
            <w:tcW w:w="1675" w:type="dxa"/>
            <w:vMerge/>
          </w:tcPr>
          <w:p w14:paraId="37903336"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32097B28" w14:textId="58C9C85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Blood disorders</w:t>
            </w:r>
          </w:p>
        </w:tc>
        <w:tc>
          <w:tcPr>
            <w:tcW w:w="1117" w:type="dxa"/>
            <w:vAlign w:val="bottom"/>
          </w:tcPr>
          <w:p w14:paraId="476465CD" w14:textId="0B0999B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 (3%)</w:t>
            </w:r>
          </w:p>
        </w:tc>
        <w:tc>
          <w:tcPr>
            <w:tcW w:w="1117" w:type="dxa"/>
            <w:vAlign w:val="bottom"/>
          </w:tcPr>
          <w:p w14:paraId="71A2452F" w14:textId="208042F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 (6%)</w:t>
            </w:r>
          </w:p>
        </w:tc>
        <w:tc>
          <w:tcPr>
            <w:tcW w:w="1117" w:type="dxa"/>
            <w:vAlign w:val="bottom"/>
          </w:tcPr>
          <w:p w14:paraId="07534426" w14:textId="2066D17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 (4%)</w:t>
            </w:r>
          </w:p>
        </w:tc>
      </w:tr>
      <w:tr w:rsidR="00914615" w:rsidRPr="008062C5" w14:paraId="59BB9130" w14:textId="206A29B1" w:rsidTr="003F1033">
        <w:trPr>
          <w:trHeight w:val="300"/>
        </w:trPr>
        <w:tc>
          <w:tcPr>
            <w:tcW w:w="1675" w:type="dxa"/>
            <w:vMerge/>
          </w:tcPr>
          <w:p w14:paraId="06F21BD3"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11221D63" w14:textId="63A1906F"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Child health</w:t>
            </w:r>
          </w:p>
        </w:tc>
        <w:tc>
          <w:tcPr>
            <w:tcW w:w="1117" w:type="dxa"/>
            <w:vAlign w:val="bottom"/>
          </w:tcPr>
          <w:p w14:paraId="4EF43E40" w14:textId="49153B9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 (5%)</w:t>
            </w:r>
          </w:p>
        </w:tc>
        <w:tc>
          <w:tcPr>
            <w:tcW w:w="1117" w:type="dxa"/>
            <w:vAlign w:val="bottom"/>
          </w:tcPr>
          <w:p w14:paraId="0B04FF1C" w14:textId="4997E22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vAlign w:val="bottom"/>
          </w:tcPr>
          <w:p w14:paraId="23CE3482" w14:textId="237DF60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 (4%)</w:t>
            </w:r>
          </w:p>
        </w:tc>
      </w:tr>
      <w:tr w:rsidR="00914615" w:rsidRPr="008062C5" w14:paraId="2AF8EFA0" w14:textId="38C12476" w:rsidTr="003F1033">
        <w:trPr>
          <w:trHeight w:val="300"/>
        </w:trPr>
        <w:tc>
          <w:tcPr>
            <w:tcW w:w="1675" w:type="dxa"/>
            <w:vMerge/>
          </w:tcPr>
          <w:p w14:paraId="44912718"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0F959CD0" w14:textId="6F97CA0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Effective practice/health systems</w:t>
            </w:r>
          </w:p>
        </w:tc>
        <w:tc>
          <w:tcPr>
            <w:tcW w:w="1117" w:type="dxa"/>
            <w:vAlign w:val="bottom"/>
          </w:tcPr>
          <w:p w14:paraId="1190B23F" w14:textId="5B49A94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 (5%)</w:t>
            </w:r>
          </w:p>
        </w:tc>
        <w:tc>
          <w:tcPr>
            <w:tcW w:w="1117" w:type="dxa"/>
            <w:vAlign w:val="bottom"/>
          </w:tcPr>
          <w:p w14:paraId="7712E570" w14:textId="63A8986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vAlign w:val="bottom"/>
          </w:tcPr>
          <w:p w14:paraId="64A09669" w14:textId="32544EC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0 (4%)</w:t>
            </w:r>
          </w:p>
        </w:tc>
      </w:tr>
      <w:tr w:rsidR="00914615" w:rsidRPr="008062C5" w14:paraId="0B701799" w14:textId="7FB72849" w:rsidTr="003F1033">
        <w:trPr>
          <w:trHeight w:val="300"/>
        </w:trPr>
        <w:tc>
          <w:tcPr>
            <w:tcW w:w="1675" w:type="dxa"/>
            <w:vMerge/>
          </w:tcPr>
          <w:p w14:paraId="5F52603D" w14:textId="77777777" w:rsidR="00914615" w:rsidRPr="008062C5" w:rsidRDefault="00914615" w:rsidP="00914615">
            <w:pPr>
              <w:spacing w:after="0" w:line="480" w:lineRule="auto"/>
              <w:jc w:val="center"/>
              <w:rPr>
                <w:rFonts w:ascii="Calibri" w:eastAsia="Times New Roman" w:hAnsi="Calibri" w:cs="Calibri"/>
                <w:color w:val="000000"/>
                <w:lang w:eastAsia="en-GB"/>
              </w:rPr>
            </w:pPr>
          </w:p>
        </w:tc>
        <w:tc>
          <w:tcPr>
            <w:tcW w:w="3990" w:type="dxa"/>
            <w:shd w:val="clear" w:color="auto" w:fill="auto"/>
            <w:noWrap/>
            <w:vAlign w:val="bottom"/>
          </w:tcPr>
          <w:p w14:paraId="7642DED2" w14:textId="720FE30B"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Eyes and vision</w:t>
            </w:r>
          </w:p>
        </w:tc>
        <w:tc>
          <w:tcPr>
            <w:tcW w:w="1117" w:type="dxa"/>
            <w:vAlign w:val="bottom"/>
          </w:tcPr>
          <w:p w14:paraId="6D4167BE" w14:textId="403AF4C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c>
          <w:tcPr>
            <w:tcW w:w="1117" w:type="dxa"/>
            <w:vAlign w:val="bottom"/>
          </w:tcPr>
          <w:p w14:paraId="0135E3C8" w14:textId="5CA456F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 (6%)</w:t>
            </w:r>
          </w:p>
        </w:tc>
        <w:tc>
          <w:tcPr>
            <w:tcW w:w="1117" w:type="dxa"/>
            <w:vAlign w:val="bottom"/>
          </w:tcPr>
          <w:p w14:paraId="3091792C" w14:textId="675FC34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0 (4%)</w:t>
            </w:r>
          </w:p>
        </w:tc>
      </w:tr>
      <w:tr w:rsidR="00914615" w:rsidRPr="008062C5" w14:paraId="434F4F28" w14:textId="57E2622D" w:rsidTr="003F1033">
        <w:trPr>
          <w:trHeight w:val="300"/>
        </w:trPr>
        <w:tc>
          <w:tcPr>
            <w:tcW w:w="1675" w:type="dxa"/>
            <w:vMerge w:val="restart"/>
          </w:tcPr>
          <w:p w14:paraId="1B869FB1" w14:textId="42EBC6D1"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Population age</w:t>
            </w:r>
          </w:p>
        </w:tc>
        <w:tc>
          <w:tcPr>
            <w:tcW w:w="3990" w:type="dxa"/>
            <w:shd w:val="clear" w:color="auto" w:fill="auto"/>
            <w:noWrap/>
            <w:vAlign w:val="bottom"/>
            <w:hideMark/>
          </w:tcPr>
          <w:p w14:paraId="723785B3" w14:textId="744F70DA"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hAnsi="Calibri" w:cs="Calibri"/>
                <w:color w:val="000000"/>
              </w:rPr>
              <w:t>Not reported explicitly</w:t>
            </w:r>
          </w:p>
        </w:tc>
        <w:tc>
          <w:tcPr>
            <w:tcW w:w="1117" w:type="dxa"/>
          </w:tcPr>
          <w:p w14:paraId="41C4B21A" w14:textId="01A08D6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8 (72%)</w:t>
            </w:r>
          </w:p>
        </w:tc>
        <w:tc>
          <w:tcPr>
            <w:tcW w:w="1117" w:type="dxa"/>
          </w:tcPr>
          <w:p w14:paraId="3B85239A" w14:textId="3441FC7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3 (54%)</w:t>
            </w:r>
          </w:p>
        </w:tc>
        <w:tc>
          <w:tcPr>
            <w:tcW w:w="1117" w:type="dxa"/>
          </w:tcPr>
          <w:p w14:paraId="22DD4658" w14:textId="5FD4169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71 (65%)</w:t>
            </w:r>
          </w:p>
        </w:tc>
      </w:tr>
      <w:tr w:rsidR="00914615" w:rsidRPr="008062C5" w14:paraId="42A10C11" w14:textId="1DE06A53" w:rsidTr="003F1033">
        <w:trPr>
          <w:trHeight w:val="300"/>
        </w:trPr>
        <w:tc>
          <w:tcPr>
            <w:tcW w:w="1675" w:type="dxa"/>
            <w:vMerge/>
          </w:tcPr>
          <w:p w14:paraId="70573D86"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hideMark/>
          </w:tcPr>
          <w:p w14:paraId="549C7A83" w14:textId="4F68A470"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hAnsi="Calibri" w:cs="Calibri"/>
                <w:color w:val="000000"/>
              </w:rPr>
              <w:t>Adults</w:t>
            </w:r>
          </w:p>
        </w:tc>
        <w:tc>
          <w:tcPr>
            <w:tcW w:w="1117" w:type="dxa"/>
          </w:tcPr>
          <w:p w14:paraId="148950E5" w14:textId="0EFAD04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w:t>
            </w:r>
            <w:r w:rsidR="002D2F6F" w:rsidRPr="008062C5">
              <w:rPr>
                <w:rFonts w:ascii="Calibri" w:eastAsia="Times New Roman" w:hAnsi="Calibri" w:cs="Calibri"/>
                <w:color w:val="000000"/>
                <w:lang w:eastAsia="en-GB"/>
              </w:rPr>
              <w:t>2</w:t>
            </w:r>
            <w:r w:rsidRPr="008062C5">
              <w:rPr>
                <w:rFonts w:ascii="Calibri" w:eastAsia="Times New Roman" w:hAnsi="Calibri" w:cs="Calibri"/>
                <w:color w:val="000000"/>
                <w:lang w:eastAsia="en-GB"/>
              </w:rPr>
              <w:t xml:space="preserve"> (1</w:t>
            </w:r>
            <w:r w:rsidR="00045696" w:rsidRPr="008062C5">
              <w:rPr>
                <w:rFonts w:ascii="Calibri" w:eastAsia="Times New Roman" w:hAnsi="Calibri" w:cs="Calibri"/>
                <w:color w:val="000000"/>
                <w:lang w:eastAsia="en-GB"/>
              </w:rPr>
              <w:t>3</w:t>
            </w:r>
            <w:r w:rsidRPr="008062C5">
              <w:rPr>
                <w:rFonts w:ascii="Calibri" w:eastAsia="Times New Roman" w:hAnsi="Calibri" w:cs="Calibri"/>
                <w:color w:val="000000"/>
                <w:lang w:eastAsia="en-GB"/>
              </w:rPr>
              <w:t>%)</w:t>
            </w:r>
          </w:p>
        </w:tc>
        <w:tc>
          <w:tcPr>
            <w:tcW w:w="1117" w:type="dxa"/>
          </w:tcPr>
          <w:p w14:paraId="6CC8E717" w14:textId="259DBE5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w:t>
            </w:r>
            <w:r w:rsidR="00045696" w:rsidRPr="008062C5">
              <w:rPr>
                <w:rFonts w:ascii="Calibri" w:eastAsia="Times New Roman" w:hAnsi="Calibri" w:cs="Calibri"/>
                <w:color w:val="000000"/>
                <w:lang w:eastAsia="en-GB"/>
              </w:rPr>
              <w:t>7</w:t>
            </w:r>
            <w:r w:rsidRPr="008062C5">
              <w:rPr>
                <w:rFonts w:ascii="Calibri" w:eastAsia="Times New Roman" w:hAnsi="Calibri" w:cs="Calibri"/>
                <w:color w:val="000000"/>
                <w:lang w:eastAsia="en-GB"/>
              </w:rPr>
              <w:t xml:space="preserve"> (1</w:t>
            </w:r>
            <w:r w:rsidR="00045696" w:rsidRPr="008062C5">
              <w:rPr>
                <w:rFonts w:ascii="Calibri" w:eastAsia="Times New Roman" w:hAnsi="Calibri" w:cs="Calibri"/>
                <w:color w:val="000000"/>
                <w:lang w:eastAsia="en-GB"/>
              </w:rPr>
              <w:t>7</w:t>
            </w:r>
            <w:r w:rsidRPr="008062C5">
              <w:rPr>
                <w:rFonts w:ascii="Calibri" w:eastAsia="Times New Roman" w:hAnsi="Calibri" w:cs="Calibri"/>
                <w:color w:val="000000"/>
                <w:lang w:eastAsia="en-GB"/>
              </w:rPr>
              <w:t>%)</w:t>
            </w:r>
          </w:p>
        </w:tc>
        <w:tc>
          <w:tcPr>
            <w:tcW w:w="1117" w:type="dxa"/>
          </w:tcPr>
          <w:p w14:paraId="455BA926" w14:textId="59AF35B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w:t>
            </w:r>
            <w:r w:rsidR="00AE31E0" w:rsidRPr="008062C5">
              <w:rPr>
                <w:rFonts w:ascii="Calibri" w:eastAsia="Times New Roman" w:hAnsi="Calibri" w:cs="Calibri"/>
                <w:color w:val="000000"/>
                <w:lang w:eastAsia="en-GB"/>
              </w:rPr>
              <w:t>9</w:t>
            </w:r>
            <w:r w:rsidRPr="008062C5">
              <w:rPr>
                <w:rFonts w:ascii="Calibri" w:eastAsia="Times New Roman" w:hAnsi="Calibri" w:cs="Calibri"/>
                <w:color w:val="000000"/>
                <w:lang w:eastAsia="en-GB"/>
              </w:rPr>
              <w:t xml:space="preserve"> (1</w:t>
            </w:r>
            <w:r w:rsidR="00AE31E0" w:rsidRPr="008062C5">
              <w:rPr>
                <w:rFonts w:ascii="Calibri" w:eastAsia="Times New Roman" w:hAnsi="Calibri" w:cs="Calibri"/>
                <w:color w:val="000000"/>
                <w:lang w:eastAsia="en-GB"/>
              </w:rPr>
              <w:t>5</w:t>
            </w:r>
            <w:r w:rsidRPr="008062C5">
              <w:rPr>
                <w:rFonts w:ascii="Calibri" w:eastAsia="Times New Roman" w:hAnsi="Calibri" w:cs="Calibri"/>
                <w:color w:val="000000"/>
                <w:lang w:eastAsia="en-GB"/>
              </w:rPr>
              <w:t>%)</w:t>
            </w:r>
          </w:p>
        </w:tc>
      </w:tr>
      <w:tr w:rsidR="00914615" w:rsidRPr="008062C5" w14:paraId="6053F201" w14:textId="6874FD14" w:rsidTr="003F1033">
        <w:trPr>
          <w:trHeight w:val="300"/>
        </w:trPr>
        <w:tc>
          <w:tcPr>
            <w:tcW w:w="1675" w:type="dxa"/>
            <w:vMerge/>
          </w:tcPr>
          <w:p w14:paraId="7F3CD2A3"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hideMark/>
          </w:tcPr>
          <w:p w14:paraId="3758AED6" w14:textId="52A919A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hAnsi="Calibri" w:cs="Calibri"/>
                <w:color w:val="000000"/>
              </w:rPr>
              <w:t>Children</w:t>
            </w:r>
          </w:p>
        </w:tc>
        <w:tc>
          <w:tcPr>
            <w:tcW w:w="1117" w:type="dxa"/>
          </w:tcPr>
          <w:p w14:paraId="25F4D2D2" w14:textId="3E136FB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w:t>
            </w:r>
            <w:r w:rsidR="00AE31E0" w:rsidRPr="008062C5">
              <w:rPr>
                <w:rFonts w:ascii="Calibri" w:eastAsia="Times New Roman" w:hAnsi="Calibri" w:cs="Calibri"/>
                <w:color w:val="000000"/>
                <w:lang w:eastAsia="en-GB"/>
              </w:rPr>
              <w:t>5</w:t>
            </w:r>
            <w:r w:rsidRPr="008062C5">
              <w:rPr>
                <w:rFonts w:ascii="Calibri" w:eastAsia="Times New Roman" w:hAnsi="Calibri" w:cs="Calibri"/>
                <w:color w:val="000000"/>
                <w:lang w:eastAsia="en-GB"/>
              </w:rPr>
              <w:t xml:space="preserve"> (</w:t>
            </w:r>
            <w:r w:rsidR="00AE31E0" w:rsidRPr="008062C5">
              <w:rPr>
                <w:rFonts w:ascii="Calibri" w:eastAsia="Times New Roman" w:hAnsi="Calibri" w:cs="Calibri"/>
                <w:color w:val="000000"/>
                <w:lang w:eastAsia="en-GB"/>
              </w:rPr>
              <w:t>9</w:t>
            </w:r>
            <w:r w:rsidRPr="008062C5">
              <w:rPr>
                <w:rFonts w:ascii="Calibri" w:eastAsia="Times New Roman" w:hAnsi="Calibri" w:cs="Calibri"/>
                <w:color w:val="000000"/>
                <w:lang w:eastAsia="en-GB"/>
              </w:rPr>
              <w:t>%)</w:t>
            </w:r>
          </w:p>
        </w:tc>
        <w:tc>
          <w:tcPr>
            <w:tcW w:w="1117" w:type="dxa"/>
          </w:tcPr>
          <w:p w14:paraId="73CC25AA" w14:textId="4879A38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w:t>
            </w:r>
            <w:r w:rsidR="00AE31E0" w:rsidRPr="008062C5">
              <w:rPr>
                <w:rFonts w:ascii="Calibri" w:eastAsia="Times New Roman" w:hAnsi="Calibri" w:cs="Calibri"/>
                <w:color w:val="000000"/>
                <w:lang w:eastAsia="en-GB"/>
              </w:rPr>
              <w:t>6</w:t>
            </w:r>
            <w:r w:rsidRPr="008062C5">
              <w:rPr>
                <w:rFonts w:ascii="Calibri" w:eastAsia="Times New Roman" w:hAnsi="Calibri" w:cs="Calibri"/>
                <w:color w:val="000000"/>
                <w:lang w:eastAsia="en-GB"/>
              </w:rPr>
              <w:t xml:space="preserve"> (1</w:t>
            </w:r>
            <w:r w:rsidR="00AE31E0" w:rsidRPr="008062C5">
              <w:rPr>
                <w:rFonts w:ascii="Calibri" w:eastAsia="Times New Roman" w:hAnsi="Calibri" w:cs="Calibri"/>
                <w:color w:val="000000"/>
                <w:lang w:eastAsia="en-GB"/>
              </w:rPr>
              <w:t>6</w:t>
            </w:r>
            <w:r w:rsidRPr="008062C5">
              <w:rPr>
                <w:rFonts w:ascii="Calibri" w:eastAsia="Times New Roman" w:hAnsi="Calibri" w:cs="Calibri"/>
                <w:color w:val="000000"/>
                <w:lang w:eastAsia="en-GB"/>
              </w:rPr>
              <w:t>%)</w:t>
            </w:r>
          </w:p>
        </w:tc>
        <w:tc>
          <w:tcPr>
            <w:tcW w:w="1117" w:type="dxa"/>
          </w:tcPr>
          <w:p w14:paraId="6B1DE625" w14:textId="36AAABFB" w:rsidR="00914615" w:rsidRPr="008062C5" w:rsidRDefault="00AE31E0"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1</w:t>
            </w:r>
            <w:r w:rsidR="00914615" w:rsidRPr="008062C5">
              <w:rPr>
                <w:rFonts w:ascii="Calibri" w:eastAsia="Times New Roman" w:hAnsi="Calibri" w:cs="Calibri"/>
                <w:color w:val="000000"/>
                <w:lang w:eastAsia="en-GB"/>
              </w:rPr>
              <w:t xml:space="preserve"> (1</w:t>
            </w:r>
            <w:r w:rsidRPr="008062C5">
              <w:rPr>
                <w:rFonts w:ascii="Calibri" w:eastAsia="Times New Roman" w:hAnsi="Calibri" w:cs="Calibri"/>
                <w:color w:val="000000"/>
                <w:lang w:eastAsia="en-GB"/>
              </w:rPr>
              <w:t>2</w:t>
            </w:r>
            <w:r w:rsidR="00914615" w:rsidRPr="008062C5">
              <w:rPr>
                <w:rFonts w:ascii="Calibri" w:eastAsia="Times New Roman" w:hAnsi="Calibri" w:cs="Calibri"/>
                <w:color w:val="000000"/>
                <w:lang w:eastAsia="en-GB"/>
              </w:rPr>
              <w:t>%)</w:t>
            </w:r>
          </w:p>
        </w:tc>
      </w:tr>
      <w:tr w:rsidR="00914615" w:rsidRPr="008062C5" w14:paraId="45779AA9" w14:textId="200DAF9B" w:rsidTr="003F1033">
        <w:trPr>
          <w:trHeight w:val="300"/>
        </w:trPr>
        <w:tc>
          <w:tcPr>
            <w:tcW w:w="1675" w:type="dxa"/>
            <w:vMerge/>
          </w:tcPr>
          <w:p w14:paraId="01C274CB"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hideMark/>
          </w:tcPr>
          <w:p w14:paraId="0F77F1C6" w14:textId="6FC8DEBE"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hAnsi="Calibri" w:cs="Calibri"/>
                <w:color w:val="000000"/>
              </w:rPr>
              <w:t>Adults and children</w:t>
            </w:r>
          </w:p>
        </w:tc>
        <w:tc>
          <w:tcPr>
            <w:tcW w:w="1117" w:type="dxa"/>
          </w:tcPr>
          <w:p w14:paraId="45D74F79" w14:textId="5E67D1B8" w:rsidR="00914615" w:rsidRPr="008062C5" w:rsidRDefault="00AE31E0"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w:t>
            </w:r>
            <w:r w:rsidR="00914615" w:rsidRPr="008062C5">
              <w:rPr>
                <w:rFonts w:ascii="Calibri" w:eastAsia="Times New Roman" w:hAnsi="Calibri" w:cs="Calibri"/>
                <w:color w:val="000000"/>
                <w:lang w:eastAsia="en-GB"/>
              </w:rPr>
              <w:t xml:space="preserve"> (</w:t>
            </w:r>
            <w:r w:rsidRPr="008062C5">
              <w:rPr>
                <w:rFonts w:ascii="Calibri" w:eastAsia="Times New Roman" w:hAnsi="Calibri" w:cs="Calibri"/>
                <w:color w:val="000000"/>
                <w:lang w:eastAsia="en-GB"/>
              </w:rPr>
              <w:t>5</w:t>
            </w:r>
            <w:r w:rsidR="00914615" w:rsidRPr="008062C5">
              <w:rPr>
                <w:rFonts w:ascii="Calibri" w:eastAsia="Times New Roman" w:hAnsi="Calibri" w:cs="Calibri"/>
                <w:color w:val="000000"/>
                <w:lang w:eastAsia="en-GB"/>
              </w:rPr>
              <w:t>%)</w:t>
            </w:r>
          </w:p>
        </w:tc>
        <w:tc>
          <w:tcPr>
            <w:tcW w:w="1117" w:type="dxa"/>
          </w:tcPr>
          <w:p w14:paraId="6754E3CF" w14:textId="1AE625DC" w:rsidR="00914615" w:rsidRPr="008062C5" w:rsidRDefault="00AE31E0"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w:t>
            </w:r>
            <w:r w:rsidR="00914615" w:rsidRPr="008062C5">
              <w:rPr>
                <w:rFonts w:ascii="Calibri" w:eastAsia="Times New Roman" w:hAnsi="Calibri" w:cs="Calibri"/>
                <w:color w:val="000000"/>
                <w:lang w:eastAsia="en-GB"/>
              </w:rPr>
              <w:t xml:space="preserve"> (</w:t>
            </w:r>
            <w:r w:rsidRPr="008062C5">
              <w:rPr>
                <w:rFonts w:ascii="Calibri" w:eastAsia="Times New Roman" w:hAnsi="Calibri" w:cs="Calibri"/>
                <w:color w:val="000000"/>
                <w:lang w:eastAsia="en-GB"/>
              </w:rPr>
              <w:t>12</w:t>
            </w:r>
            <w:r w:rsidR="00914615" w:rsidRPr="008062C5">
              <w:rPr>
                <w:rFonts w:ascii="Calibri" w:eastAsia="Times New Roman" w:hAnsi="Calibri" w:cs="Calibri"/>
                <w:color w:val="000000"/>
                <w:lang w:eastAsia="en-GB"/>
              </w:rPr>
              <w:t>%)</w:t>
            </w:r>
          </w:p>
        </w:tc>
        <w:tc>
          <w:tcPr>
            <w:tcW w:w="1117" w:type="dxa"/>
          </w:tcPr>
          <w:p w14:paraId="48169610" w14:textId="0D91BACB" w:rsidR="00914615" w:rsidRPr="008062C5" w:rsidRDefault="00AE31E0"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1</w:t>
            </w:r>
            <w:r w:rsidR="00914615" w:rsidRPr="008062C5">
              <w:rPr>
                <w:rFonts w:ascii="Calibri" w:eastAsia="Times New Roman" w:hAnsi="Calibri" w:cs="Calibri"/>
                <w:color w:val="000000"/>
                <w:lang w:eastAsia="en-GB"/>
              </w:rPr>
              <w:t xml:space="preserve"> (</w:t>
            </w:r>
            <w:r w:rsidRPr="008062C5">
              <w:rPr>
                <w:rFonts w:ascii="Calibri" w:eastAsia="Times New Roman" w:hAnsi="Calibri" w:cs="Calibri"/>
                <w:color w:val="000000"/>
                <w:lang w:eastAsia="en-GB"/>
              </w:rPr>
              <w:t>8</w:t>
            </w:r>
            <w:r w:rsidR="00914615" w:rsidRPr="008062C5">
              <w:rPr>
                <w:rFonts w:ascii="Calibri" w:eastAsia="Times New Roman" w:hAnsi="Calibri" w:cs="Calibri"/>
                <w:color w:val="000000"/>
                <w:lang w:eastAsia="en-GB"/>
              </w:rPr>
              <w:t>%)</w:t>
            </w:r>
          </w:p>
        </w:tc>
      </w:tr>
      <w:tr w:rsidR="00914615" w:rsidRPr="008062C5" w14:paraId="76C22C96" w14:textId="2587CBF7" w:rsidTr="003F1033">
        <w:trPr>
          <w:trHeight w:val="300"/>
        </w:trPr>
        <w:tc>
          <w:tcPr>
            <w:tcW w:w="1675" w:type="dxa"/>
            <w:vMerge w:val="restart"/>
          </w:tcPr>
          <w:p w14:paraId="0AE010A4" w14:textId="0617DC0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Population sex</w:t>
            </w:r>
          </w:p>
        </w:tc>
        <w:tc>
          <w:tcPr>
            <w:tcW w:w="3990" w:type="dxa"/>
            <w:shd w:val="clear" w:color="auto" w:fill="auto"/>
            <w:noWrap/>
            <w:vAlign w:val="bottom"/>
            <w:hideMark/>
          </w:tcPr>
          <w:p w14:paraId="6CB24D61" w14:textId="5F10BD26"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Either</w:t>
            </w:r>
          </w:p>
        </w:tc>
        <w:tc>
          <w:tcPr>
            <w:tcW w:w="1117" w:type="dxa"/>
          </w:tcPr>
          <w:p w14:paraId="59C88AF1" w14:textId="36AA475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58 (96%)</w:t>
            </w:r>
          </w:p>
        </w:tc>
        <w:tc>
          <w:tcPr>
            <w:tcW w:w="1117" w:type="dxa"/>
          </w:tcPr>
          <w:p w14:paraId="6E995329" w14:textId="52112A5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2 (94%)</w:t>
            </w:r>
          </w:p>
        </w:tc>
        <w:tc>
          <w:tcPr>
            <w:tcW w:w="1117" w:type="dxa"/>
          </w:tcPr>
          <w:p w14:paraId="65A888A3" w14:textId="2076EBC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50 (95%)</w:t>
            </w:r>
          </w:p>
        </w:tc>
      </w:tr>
      <w:tr w:rsidR="00914615" w:rsidRPr="008062C5" w14:paraId="36E4628C" w14:textId="0D8EC11D" w:rsidTr="003F1033">
        <w:trPr>
          <w:trHeight w:val="300"/>
        </w:trPr>
        <w:tc>
          <w:tcPr>
            <w:tcW w:w="1675" w:type="dxa"/>
            <w:vMerge/>
          </w:tcPr>
          <w:p w14:paraId="68DCE35B"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hideMark/>
          </w:tcPr>
          <w:p w14:paraId="12357952" w14:textId="33F1DBA9"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Female</w:t>
            </w:r>
          </w:p>
        </w:tc>
        <w:tc>
          <w:tcPr>
            <w:tcW w:w="1117" w:type="dxa"/>
          </w:tcPr>
          <w:p w14:paraId="471612C3" w14:textId="1279FD7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2%)</w:t>
            </w:r>
          </w:p>
        </w:tc>
        <w:tc>
          <w:tcPr>
            <w:tcW w:w="1117" w:type="dxa"/>
          </w:tcPr>
          <w:p w14:paraId="39E4FE2D" w14:textId="349DB53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4%)</w:t>
            </w:r>
          </w:p>
        </w:tc>
        <w:tc>
          <w:tcPr>
            <w:tcW w:w="1117" w:type="dxa"/>
          </w:tcPr>
          <w:p w14:paraId="38933E97" w14:textId="0D3F3BF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 (3%)</w:t>
            </w:r>
          </w:p>
        </w:tc>
      </w:tr>
      <w:tr w:rsidR="00914615" w:rsidRPr="008062C5" w14:paraId="4E3E6442" w14:textId="03D50485" w:rsidTr="003F1033">
        <w:trPr>
          <w:trHeight w:val="300"/>
        </w:trPr>
        <w:tc>
          <w:tcPr>
            <w:tcW w:w="1675" w:type="dxa"/>
            <w:vMerge/>
          </w:tcPr>
          <w:p w14:paraId="2A9CF4D0"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hideMark/>
          </w:tcPr>
          <w:p w14:paraId="72A567F4" w14:textId="1ACE938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Male</w:t>
            </w:r>
          </w:p>
        </w:tc>
        <w:tc>
          <w:tcPr>
            <w:tcW w:w="1117" w:type="dxa"/>
          </w:tcPr>
          <w:p w14:paraId="4146960E" w14:textId="29E773F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2%)</w:t>
            </w:r>
          </w:p>
        </w:tc>
        <w:tc>
          <w:tcPr>
            <w:tcW w:w="1117" w:type="dxa"/>
          </w:tcPr>
          <w:p w14:paraId="61AEB69D" w14:textId="47A3349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1E1B17BE" w14:textId="4DEBFA1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 (2%)</w:t>
            </w:r>
          </w:p>
        </w:tc>
      </w:tr>
      <w:tr w:rsidR="00914615" w:rsidRPr="008062C5" w14:paraId="3A855F24" w14:textId="106A9B0F" w:rsidTr="003F1033">
        <w:trPr>
          <w:trHeight w:val="300"/>
        </w:trPr>
        <w:tc>
          <w:tcPr>
            <w:tcW w:w="1675" w:type="dxa"/>
            <w:vMerge w:val="restart"/>
          </w:tcPr>
          <w:p w14:paraId="5FB9D9D2" w14:textId="608E1354"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Health intervention</w:t>
            </w:r>
          </w:p>
        </w:tc>
        <w:tc>
          <w:tcPr>
            <w:tcW w:w="3990" w:type="dxa"/>
            <w:shd w:val="clear" w:color="auto" w:fill="auto"/>
            <w:noWrap/>
            <w:vAlign w:val="bottom"/>
            <w:hideMark/>
          </w:tcPr>
          <w:p w14:paraId="4A990AD9" w14:textId="7A81832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Not reported explicitly</w:t>
            </w:r>
          </w:p>
        </w:tc>
        <w:tc>
          <w:tcPr>
            <w:tcW w:w="1117" w:type="dxa"/>
          </w:tcPr>
          <w:p w14:paraId="7057B2E3" w14:textId="758A9E6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3 (45%)</w:t>
            </w:r>
          </w:p>
        </w:tc>
        <w:tc>
          <w:tcPr>
            <w:tcW w:w="1117" w:type="dxa"/>
          </w:tcPr>
          <w:p w14:paraId="59CADF88" w14:textId="2FA0CB5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8 (49%)</w:t>
            </w:r>
          </w:p>
        </w:tc>
        <w:tc>
          <w:tcPr>
            <w:tcW w:w="1117" w:type="dxa"/>
          </w:tcPr>
          <w:p w14:paraId="64CB496A" w14:textId="70E6ED0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1 (46%)</w:t>
            </w:r>
          </w:p>
        </w:tc>
      </w:tr>
      <w:tr w:rsidR="00914615" w:rsidRPr="008062C5" w14:paraId="18D5D1E3" w14:textId="65CC65D6" w:rsidTr="003F1033">
        <w:trPr>
          <w:trHeight w:val="300"/>
        </w:trPr>
        <w:tc>
          <w:tcPr>
            <w:tcW w:w="1675" w:type="dxa"/>
            <w:vMerge/>
          </w:tcPr>
          <w:p w14:paraId="068BD5EE"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D9AC382" w14:textId="69A28D56"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Surgery</w:t>
            </w:r>
          </w:p>
        </w:tc>
        <w:tc>
          <w:tcPr>
            <w:tcW w:w="1117" w:type="dxa"/>
            <w:shd w:val="clear" w:color="auto" w:fill="auto"/>
          </w:tcPr>
          <w:p w14:paraId="5F22E2A4" w14:textId="297842B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9 (12%)</w:t>
            </w:r>
          </w:p>
        </w:tc>
        <w:tc>
          <w:tcPr>
            <w:tcW w:w="1117" w:type="dxa"/>
            <w:shd w:val="clear" w:color="auto" w:fill="auto"/>
          </w:tcPr>
          <w:p w14:paraId="585D92CE" w14:textId="32319AF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4 (14%)</w:t>
            </w:r>
          </w:p>
        </w:tc>
        <w:tc>
          <w:tcPr>
            <w:tcW w:w="1117" w:type="dxa"/>
          </w:tcPr>
          <w:p w14:paraId="6D6BA605" w14:textId="662040C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3 (13%)</w:t>
            </w:r>
          </w:p>
        </w:tc>
      </w:tr>
      <w:tr w:rsidR="00914615" w:rsidRPr="008062C5" w14:paraId="403A81C9" w14:textId="55CD0181" w:rsidTr="003F1033">
        <w:trPr>
          <w:trHeight w:val="300"/>
        </w:trPr>
        <w:tc>
          <w:tcPr>
            <w:tcW w:w="1675" w:type="dxa"/>
            <w:vMerge/>
          </w:tcPr>
          <w:p w14:paraId="4295D34B"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08D7C774" w14:textId="7777777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All interventions</w:t>
            </w:r>
          </w:p>
        </w:tc>
        <w:tc>
          <w:tcPr>
            <w:tcW w:w="1117" w:type="dxa"/>
            <w:shd w:val="clear" w:color="auto" w:fill="auto"/>
          </w:tcPr>
          <w:p w14:paraId="275ABE7B" w14:textId="7777777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6 (10%)</w:t>
            </w:r>
          </w:p>
        </w:tc>
        <w:tc>
          <w:tcPr>
            <w:tcW w:w="1117" w:type="dxa"/>
            <w:shd w:val="clear" w:color="auto" w:fill="auto"/>
          </w:tcPr>
          <w:p w14:paraId="5F4A4B60" w14:textId="260C90E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0 (10%)</w:t>
            </w:r>
          </w:p>
        </w:tc>
        <w:tc>
          <w:tcPr>
            <w:tcW w:w="1117" w:type="dxa"/>
          </w:tcPr>
          <w:p w14:paraId="34BF9D16" w14:textId="7E62935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26 (10%) </w:t>
            </w:r>
          </w:p>
        </w:tc>
      </w:tr>
      <w:tr w:rsidR="00914615" w:rsidRPr="008062C5" w14:paraId="621B286F" w14:textId="35FA2C0F" w:rsidTr="003F1033">
        <w:trPr>
          <w:trHeight w:val="300"/>
        </w:trPr>
        <w:tc>
          <w:tcPr>
            <w:tcW w:w="1675" w:type="dxa"/>
            <w:vMerge/>
          </w:tcPr>
          <w:p w14:paraId="164C1FB6"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01693734" w14:textId="534A0CF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Other</w:t>
            </w:r>
            <w:r w:rsidRPr="008062C5">
              <w:rPr>
                <w:rFonts w:ascii="Calibri" w:eastAsia="Times New Roman" w:hAnsi="Calibri" w:cs="Calibri"/>
                <w:color w:val="000000"/>
                <w:vertAlign w:val="superscript"/>
                <w:lang w:eastAsia="en-GB"/>
              </w:rPr>
              <w:t>3</w:t>
            </w:r>
          </w:p>
        </w:tc>
        <w:tc>
          <w:tcPr>
            <w:tcW w:w="1117" w:type="dxa"/>
            <w:shd w:val="clear" w:color="auto" w:fill="auto"/>
          </w:tcPr>
          <w:p w14:paraId="4CCB9017" w14:textId="5B5FEE3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4 (9%)</w:t>
            </w:r>
          </w:p>
        </w:tc>
        <w:tc>
          <w:tcPr>
            <w:tcW w:w="1117" w:type="dxa"/>
            <w:shd w:val="clear" w:color="auto" w:fill="auto"/>
          </w:tcPr>
          <w:p w14:paraId="3863A76F" w14:textId="0BDD775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0 (10%)</w:t>
            </w:r>
          </w:p>
        </w:tc>
        <w:tc>
          <w:tcPr>
            <w:tcW w:w="1117" w:type="dxa"/>
          </w:tcPr>
          <w:p w14:paraId="597917D6" w14:textId="26BC855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4 (9%)</w:t>
            </w:r>
          </w:p>
        </w:tc>
      </w:tr>
      <w:tr w:rsidR="00914615" w:rsidRPr="008062C5" w14:paraId="2730F591" w14:textId="15944529" w:rsidTr="003F1033">
        <w:trPr>
          <w:trHeight w:val="300"/>
        </w:trPr>
        <w:tc>
          <w:tcPr>
            <w:tcW w:w="1675" w:type="dxa"/>
            <w:vMerge/>
          </w:tcPr>
          <w:p w14:paraId="48D5C7E2"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4C6200EB" w14:textId="4838B1BA"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Nursing</w:t>
            </w:r>
          </w:p>
        </w:tc>
        <w:tc>
          <w:tcPr>
            <w:tcW w:w="1117" w:type="dxa"/>
            <w:shd w:val="clear" w:color="auto" w:fill="auto"/>
          </w:tcPr>
          <w:p w14:paraId="70569E0C" w14:textId="7085E94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 (8%)</w:t>
            </w:r>
          </w:p>
        </w:tc>
        <w:tc>
          <w:tcPr>
            <w:tcW w:w="1117" w:type="dxa"/>
            <w:shd w:val="clear" w:color="auto" w:fill="auto"/>
          </w:tcPr>
          <w:p w14:paraId="45FA1CD5" w14:textId="6D4CB88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tcPr>
          <w:p w14:paraId="742DF641" w14:textId="295549A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 (5%)</w:t>
            </w:r>
          </w:p>
        </w:tc>
      </w:tr>
      <w:tr w:rsidR="00914615" w:rsidRPr="008062C5" w14:paraId="3E7E71FA" w14:textId="224D1CF1" w:rsidTr="003F1033">
        <w:trPr>
          <w:trHeight w:val="300"/>
        </w:trPr>
        <w:tc>
          <w:tcPr>
            <w:tcW w:w="1675" w:type="dxa"/>
            <w:vMerge/>
          </w:tcPr>
          <w:p w14:paraId="3A4FC1A8"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20C53016" w14:textId="770CA6DD"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Multiple interventions</w:t>
            </w:r>
            <w:r w:rsidRPr="008062C5">
              <w:rPr>
                <w:rFonts w:ascii="Calibri" w:eastAsia="Times New Roman" w:hAnsi="Calibri" w:cs="Calibri"/>
                <w:color w:val="000000"/>
                <w:vertAlign w:val="superscript"/>
                <w:lang w:eastAsia="en-GB"/>
              </w:rPr>
              <w:t>3</w:t>
            </w:r>
          </w:p>
        </w:tc>
        <w:tc>
          <w:tcPr>
            <w:tcW w:w="1117" w:type="dxa"/>
            <w:shd w:val="clear" w:color="auto" w:fill="auto"/>
          </w:tcPr>
          <w:p w14:paraId="714FC624" w14:textId="7777777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 (7%)</w:t>
            </w:r>
          </w:p>
        </w:tc>
        <w:tc>
          <w:tcPr>
            <w:tcW w:w="1117" w:type="dxa"/>
            <w:shd w:val="clear" w:color="auto" w:fill="auto"/>
          </w:tcPr>
          <w:p w14:paraId="1C713802" w14:textId="7DF9C88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tcPr>
          <w:p w14:paraId="035C10D0" w14:textId="47F86C9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 (5%)</w:t>
            </w:r>
          </w:p>
        </w:tc>
      </w:tr>
      <w:tr w:rsidR="00914615" w:rsidRPr="008062C5" w14:paraId="48758D88" w14:textId="7DFDA512" w:rsidTr="003F1033">
        <w:trPr>
          <w:trHeight w:val="300"/>
        </w:trPr>
        <w:tc>
          <w:tcPr>
            <w:tcW w:w="1675" w:type="dxa"/>
            <w:vMerge/>
          </w:tcPr>
          <w:p w14:paraId="0AA38727"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E849CDD" w14:textId="0548C423"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Health programme delivery</w:t>
            </w:r>
          </w:p>
        </w:tc>
        <w:tc>
          <w:tcPr>
            <w:tcW w:w="1117" w:type="dxa"/>
            <w:shd w:val="clear" w:color="auto" w:fill="auto"/>
          </w:tcPr>
          <w:p w14:paraId="2E15FA5A" w14:textId="5BA8120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 (4%)</w:t>
            </w:r>
          </w:p>
        </w:tc>
        <w:tc>
          <w:tcPr>
            <w:tcW w:w="1117" w:type="dxa"/>
            <w:shd w:val="clear" w:color="auto" w:fill="auto"/>
          </w:tcPr>
          <w:p w14:paraId="1C3215A8" w14:textId="50AD336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w:t>
            </w:r>
          </w:p>
        </w:tc>
        <w:tc>
          <w:tcPr>
            <w:tcW w:w="1117" w:type="dxa"/>
          </w:tcPr>
          <w:p w14:paraId="06B29582" w14:textId="206A57D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8 (3%)</w:t>
            </w:r>
          </w:p>
        </w:tc>
      </w:tr>
      <w:tr w:rsidR="00914615" w:rsidRPr="008062C5" w14:paraId="4AEDDB72" w14:textId="0C1E5A58" w:rsidTr="003F1033">
        <w:trPr>
          <w:trHeight w:val="300"/>
        </w:trPr>
        <w:tc>
          <w:tcPr>
            <w:tcW w:w="1675" w:type="dxa"/>
            <w:vMerge/>
          </w:tcPr>
          <w:p w14:paraId="447239BD"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6D1DD223" w14:textId="7777777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Drug</w:t>
            </w:r>
          </w:p>
        </w:tc>
        <w:tc>
          <w:tcPr>
            <w:tcW w:w="1117" w:type="dxa"/>
            <w:shd w:val="clear" w:color="auto" w:fill="auto"/>
          </w:tcPr>
          <w:p w14:paraId="01E34EDE" w14:textId="2BD02F5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2%)</w:t>
            </w:r>
          </w:p>
        </w:tc>
        <w:tc>
          <w:tcPr>
            <w:tcW w:w="1117" w:type="dxa"/>
            <w:shd w:val="clear" w:color="auto" w:fill="auto"/>
          </w:tcPr>
          <w:p w14:paraId="08554968" w14:textId="622C297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3%)</w:t>
            </w:r>
          </w:p>
        </w:tc>
        <w:tc>
          <w:tcPr>
            <w:tcW w:w="1117" w:type="dxa"/>
          </w:tcPr>
          <w:p w14:paraId="037CABB4" w14:textId="2AB8801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 (2%)</w:t>
            </w:r>
          </w:p>
        </w:tc>
      </w:tr>
      <w:tr w:rsidR="00914615" w:rsidRPr="008062C5" w14:paraId="3530D25A" w14:textId="60D3C1AD" w:rsidTr="003F1033">
        <w:trPr>
          <w:trHeight w:val="300"/>
        </w:trPr>
        <w:tc>
          <w:tcPr>
            <w:tcW w:w="1675" w:type="dxa"/>
            <w:vMerge/>
          </w:tcPr>
          <w:p w14:paraId="7F38D797"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42B3CA12" w14:textId="7777777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Behavioural</w:t>
            </w:r>
          </w:p>
        </w:tc>
        <w:tc>
          <w:tcPr>
            <w:tcW w:w="1117" w:type="dxa"/>
            <w:shd w:val="clear" w:color="auto" w:fill="auto"/>
          </w:tcPr>
          <w:p w14:paraId="0E7060F3" w14:textId="23701C5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2%)</w:t>
            </w:r>
          </w:p>
        </w:tc>
        <w:tc>
          <w:tcPr>
            <w:tcW w:w="1117" w:type="dxa"/>
            <w:shd w:val="clear" w:color="auto" w:fill="auto"/>
          </w:tcPr>
          <w:p w14:paraId="08440998" w14:textId="6B26005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36B9E6E9" w14:textId="0315BF0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 (2%)</w:t>
            </w:r>
          </w:p>
        </w:tc>
      </w:tr>
      <w:tr w:rsidR="00914615" w:rsidRPr="008062C5" w14:paraId="5FB4E5BD" w14:textId="14DC430D" w:rsidTr="003F1033">
        <w:trPr>
          <w:trHeight w:val="300"/>
        </w:trPr>
        <w:tc>
          <w:tcPr>
            <w:tcW w:w="1675" w:type="dxa"/>
            <w:vMerge/>
          </w:tcPr>
          <w:p w14:paraId="628EBEF0"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193FDF6C" w14:textId="4933182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Exercise/ physiotherapy</w:t>
            </w:r>
          </w:p>
        </w:tc>
        <w:tc>
          <w:tcPr>
            <w:tcW w:w="1117" w:type="dxa"/>
            <w:shd w:val="clear" w:color="auto" w:fill="auto"/>
          </w:tcPr>
          <w:p w14:paraId="1ABBE020" w14:textId="38D399D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c>
          <w:tcPr>
            <w:tcW w:w="1117" w:type="dxa"/>
            <w:shd w:val="clear" w:color="auto" w:fill="auto"/>
          </w:tcPr>
          <w:p w14:paraId="3491FD73" w14:textId="0E2C766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61050B5C" w14:textId="744F3C5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r>
      <w:tr w:rsidR="00914615" w:rsidRPr="008062C5" w14:paraId="5E9FBD15" w14:textId="1991A6C2" w:rsidTr="003F1033">
        <w:trPr>
          <w:trHeight w:val="300"/>
        </w:trPr>
        <w:tc>
          <w:tcPr>
            <w:tcW w:w="1675" w:type="dxa"/>
            <w:vMerge/>
            <w:shd w:val="clear" w:color="auto" w:fill="auto"/>
          </w:tcPr>
          <w:p w14:paraId="29D698F7"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28B7132C" w14:textId="3A411B6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Rehabilitation</w:t>
            </w:r>
          </w:p>
        </w:tc>
        <w:tc>
          <w:tcPr>
            <w:tcW w:w="1117" w:type="dxa"/>
            <w:shd w:val="clear" w:color="auto" w:fill="auto"/>
          </w:tcPr>
          <w:p w14:paraId="21A20A02" w14:textId="7F3711E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w:t>
            </w:r>
          </w:p>
        </w:tc>
        <w:tc>
          <w:tcPr>
            <w:tcW w:w="1117" w:type="dxa"/>
            <w:shd w:val="clear" w:color="auto" w:fill="auto"/>
          </w:tcPr>
          <w:p w14:paraId="6066B0F6" w14:textId="2ED3921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3 (3%) </w:t>
            </w:r>
          </w:p>
        </w:tc>
        <w:tc>
          <w:tcPr>
            <w:tcW w:w="1117" w:type="dxa"/>
          </w:tcPr>
          <w:p w14:paraId="03B72E42" w14:textId="1ECC02E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r>
      <w:tr w:rsidR="00914615" w:rsidRPr="008062C5" w14:paraId="77D8CD60" w14:textId="25763BEC" w:rsidTr="003F1033">
        <w:trPr>
          <w:trHeight w:val="300"/>
        </w:trPr>
        <w:tc>
          <w:tcPr>
            <w:tcW w:w="1675" w:type="dxa"/>
            <w:vMerge/>
            <w:shd w:val="clear" w:color="auto" w:fill="auto"/>
          </w:tcPr>
          <w:p w14:paraId="54CFA6A9"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D3975B0" w14:textId="29AAEA23"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Device</w:t>
            </w:r>
          </w:p>
        </w:tc>
        <w:tc>
          <w:tcPr>
            <w:tcW w:w="1117" w:type="dxa"/>
            <w:shd w:val="clear" w:color="auto" w:fill="auto"/>
          </w:tcPr>
          <w:p w14:paraId="155AFF14" w14:textId="1A69C01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shd w:val="clear" w:color="auto" w:fill="auto"/>
          </w:tcPr>
          <w:p w14:paraId="5EF854C4" w14:textId="2A026D4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43E58B13" w14:textId="1397073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r>
      <w:tr w:rsidR="00914615" w:rsidRPr="008062C5" w14:paraId="147404C8" w14:textId="58153689" w:rsidTr="003F1033">
        <w:trPr>
          <w:trHeight w:val="300"/>
        </w:trPr>
        <w:tc>
          <w:tcPr>
            <w:tcW w:w="1675" w:type="dxa"/>
            <w:vMerge/>
            <w:shd w:val="clear" w:color="auto" w:fill="auto"/>
          </w:tcPr>
          <w:p w14:paraId="422F5181"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2C5690C4" w14:textId="07457CF5"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Health care transition</w:t>
            </w:r>
          </w:p>
        </w:tc>
        <w:tc>
          <w:tcPr>
            <w:tcW w:w="1117" w:type="dxa"/>
            <w:shd w:val="clear" w:color="auto" w:fill="auto"/>
          </w:tcPr>
          <w:p w14:paraId="61EC4D2A" w14:textId="5911310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shd w:val="clear" w:color="auto" w:fill="auto"/>
          </w:tcPr>
          <w:p w14:paraId="41592883" w14:textId="66F53A1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40DA0F6B" w14:textId="23FDB46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r>
      <w:tr w:rsidR="00914615" w:rsidRPr="008062C5" w14:paraId="657C2EC9" w14:textId="088E5A0F" w:rsidTr="003F1033">
        <w:trPr>
          <w:trHeight w:val="300"/>
        </w:trPr>
        <w:tc>
          <w:tcPr>
            <w:tcW w:w="1675" w:type="dxa"/>
            <w:vMerge/>
            <w:shd w:val="clear" w:color="auto" w:fill="auto"/>
          </w:tcPr>
          <w:p w14:paraId="5518E0EF" w14:textId="77777777" w:rsidR="00914615" w:rsidRPr="008062C5" w:rsidRDefault="00914615" w:rsidP="00914615">
            <w:pPr>
              <w:spacing w:after="0" w:line="480" w:lineRule="auto"/>
              <w:rPr>
                <w:rFonts w:ascii="Calibri" w:eastAsia="Times New Roman" w:hAnsi="Calibri" w:cs="Calibri"/>
                <w:color w:val="000000"/>
                <w:lang w:eastAsia="en-GB"/>
              </w:rPr>
            </w:pPr>
            <w:bookmarkStart w:id="4" w:name="_Hlk115256440"/>
          </w:p>
        </w:tc>
        <w:tc>
          <w:tcPr>
            <w:tcW w:w="3990" w:type="dxa"/>
            <w:shd w:val="clear" w:color="auto" w:fill="auto"/>
            <w:noWrap/>
            <w:vAlign w:val="bottom"/>
          </w:tcPr>
          <w:p w14:paraId="367A1814" w14:textId="0CDFB91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Vaccine</w:t>
            </w:r>
          </w:p>
        </w:tc>
        <w:tc>
          <w:tcPr>
            <w:tcW w:w="1117" w:type="dxa"/>
            <w:shd w:val="clear" w:color="auto" w:fill="auto"/>
          </w:tcPr>
          <w:p w14:paraId="1B0AF114" w14:textId="7FB63DA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shd w:val="clear" w:color="auto" w:fill="auto"/>
          </w:tcPr>
          <w:p w14:paraId="0DCF51A7" w14:textId="25BE4D1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tcPr>
          <w:p w14:paraId="5821B149" w14:textId="56FDEBC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lt;1%)</w:t>
            </w:r>
          </w:p>
        </w:tc>
      </w:tr>
      <w:bookmarkEnd w:id="4"/>
      <w:tr w:rsidR="00914615" w:rsidRPr="008062C5" w14:paraId="1EE3FBA8" w14:textId="1F9B346F" w:rsidTr="003F1033">
        <w:trPr>
          <w:trHeight w:val="300"/>
        </w:trPr>
        <w:tc>
          <w:tcPr>
            <w:tcW w:w="1675" w:type="dxa"/>
            <w:vMerge w:val="restart"/>
          </w:tcPr>
          <w:p w14:paraId="52A0F667" w14:textId="145D809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Geographical location where COS to be applied</w:t>
            </w:r>
          </w:p>
        </w:tc>
        <w:tc>
          <w:tcPr>
            <w:tcW w:w="3990" w:type="dxa"/>
            <w:shd w:val="clear" w:color="auto" w:fill="auto"/>
            <w:noWrap/>
          </w:tcPr>
          <w:p w14:paraId="0419A337" w14:textId="17477934"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Geographical location not specified</w:t>
            </w:r>
          </w:p>
        </w:tc>
        <w:tc>
          <w:tcPr>
            <w:tcW w:w="1117" w:type="dxa"/>
          </w:tcPr>
          <w:p w14:paraId="4FD84399" w14:textId="0C7017C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8 (41%)</w:t>
            </w:r>
          </w:p>
        </w:tc>
        <w:tc>
          <w:tcPr>
            <w:tcW w:w="1117" w:type="dxa"/>
          </w:tcPr>
          <w:p w14:paraId="36A624F1" w14:textId="57199A6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3 (64%)</w:t>
            </w:r>
          </w:p>
        </w:tc>
        <w:tc>
          <w:tcPr>
            <w:tcW w:w="1117" w:type="dxa"/>
          </w:tcPr>
          <w:p w14:paraId="203743EB" w14:textId="664B9C91"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1 (50%)</w:t>
            </w:r>
          </w:p>
        </w:tc>
      </w:tr>
      <w:tr w:rsidR="00914615" w:rsidRPr="008062C5" w14:paraId="32593CA0" w14:textId="03354DB1" w:rsidTr="003F1033">
        <w:trPr>
          <w:trHeight w:val="300"/>
        </w:trPr>
        <w:tc>
          <w:tcPr>
            <w:tcW w:w="1675" w:type="dxa"/>
            <w:vMerge/>
          </w:tcPr>
          <w:p w14:paraId="045A8C99" w14:textId="77777777" w:rsidR="00914615" w:rsidRPr="008062C5" w:rsidRDefault="00914615" w:rsidP="00914615">
            <w:pPr>
              <w:spacing w:after="0" w:line="480" w:lineRule="auto"/>
              <w:rPr>
                <w:rFonts w:ascii="Calibri" w:eastAsia="Times New Roman" w:hAnsi="Calibri" w:cs="Calibri"/>
                <w:color w:val="000000"/>
                <w:lang w:eastAsia="en-GB"/>
              </w:rPr>
            </w:pPr>
            <w:bookmarkStart w:id="5" w:name="_Hlk115256202"/>
          </w:p>
        </w:tc>
        <w:tc>
          <w:tcPr>
            <w:tcW w:w="3990" w:type="dxa"/>
            <w:shd w:val="clear" w:color="auto" w:fill="auto"/>
            <w:noWrap/>
          </w:tcPr>
          <w:p w14:paraId="20D07F75" w14:textId="7DFE9B80" w:rsidR="00914615" w:rsidRPr="008062C5" w:rsidRDefault="00914615" w:rsidP="00914615">
            <w:pPr>
              <w:spacing w:after="0" w:line="480" w:lineRule="auto"/>
              <w:rPr>
                <w:rFonts w:ascii="Calibri" w:eastAsia="Times New Roman" w:hAnsi="Calibri" w:cs="Calibri"/>
                <w:color w:val="000000"/>
                <w:vertAlign w:val="superscript"/>
                <w:lang w:eastAsia="en-GB"/>
              </w:rPr>
            </w:pPr>
            <w:r w:rsidRPr="008062C5">
              <w:rPr>
                <w:rFonts w:ascii="Calibri" w:eastAsia="Times New Roman" w:hAnsi="Calibri" w:cs="Calibri"/>
                <w:color w:val="000000"/>
                <w:lang w:eastAsia="en-GB"/>
              </w:rPr>
              <w:t>Single country</w:t>
            </w:r>
            <w:r w:rsidRPr="008062C5">
              <w:rPr>
                <w:rFonts w:ascii="Calibri" w:eastAsia="Times New Roman" w:hAnsi="Calibri" w:cs="Calibri"/>
                <w:color w:val="000000"/>
                <w:vertAlign w:val="superscript"/>
                <w:lang w:eastAsia="en-GB"/>
              </w:rPr>
              <w:t xml:space="preserve"> 4</w:t>
            </w:r>
          </w:p>
        </w:tc>
        <w:tc>
          <w:tcPr>
            <w:tcW w:w="1117" w:type="dxa"/>
          </w:tcPr>
          <w:p w14:paraId="67D90D26" w14:textId="14E5434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5 (27%)</w:t>
            </w:r>
          </w:p>
        </w:tc>
        <w:tc>
          <w:tcPr>
            <w:tcW w:w="1117" w:type="dxa"/>
          </w:tcPr>
          <w:p w14:paraId="0CDA6B76" w14:textId="339D9C2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6 (16%)</w:t>
            </w:r>
          </w:p>
        </w:tc>
        <w:tc>
          <w:tcPr>
            <w:tcW w:w="1117" w:type="dxa"/>
          </w:tcPr>
          <w:p w14:paraId="2EF21F12" w14:textId="7DC24E0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1 (23%)</w:t>
            </w:r>
          </w:p>
        </w:tc>
      </w:tr>
      <w:tr w:rsidR="00914615" w:rsidRPr="008062C5" w14:paraId="00311FF9" w14:textId="199ECFFC" w:rsidTr="003F1033">
        <w:trPr>
          <w:trHeight w:val="300"/>
        </w:trPr>
        <w:tc>
          <w:tcPr>
            <w:tcW w:w="1675" w:type="dxa"/>
            <w:vMerge/>
          </w:tcPr>
          <w:p w14:paraId="3F095259"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tcPr>
          <w:p w14:paraId="63A8F766" w14:textId="7777777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International</w:t>
            </w:r>
          </w:p>
        </w:tc>
        <w:tc>
          <w:tcPr>
            <w:tcW w:w="1117" w:type="dxa"/>
          </w:tcPr>
          <w:p w14:paraId="68DA2777" w14:textId="46B3337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2 (26%)</w:t>
            </w:r>
          </w:p>
        </w:tc>
        <w:tc>
          <w:tcPr>
            <w:tcW w:w="1117" w:type="dxa"/>
          </w:tcPr>
          <w:p w14:paraId="1428E6F6" w14:textId="00E9C4F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3 (13%)</w:t>
            </w:r>
          </w:p>
        </w:tc>
        <w:tc>
          <w:tcPr>
            <w:tcW w:w="1117" w:type="dxa"/>
          </w:tcPr>
          <w:p w14:paraId="7C9DA3E0" w14:textId="2237425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5 (21%)</w:t>
            </w:r>
          </w:p>
        </w:tc>
      </w:tr>
      <w:tr w:rsidR="00914615" w:rsidRPr="008062C5" w14:paraId="5DA33E6C" w14:textId="46A4C475" w:rsidTr="003F1033">
        <w:trPr>
          <w:trHeight w:val="300"/>
        </w:trPr>
        <w:tc>
          <w:tcPr>
            <w:tcW w:w="1675" w:type="dxa"/>
            <w:vMerge/>
          </w:tcPr>
          <w:p w14:paraId="77A43433"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tcPr>
          <w:p w14:paraId="717370D4" w14:textId="4556E77B" w:rsidR="00914615" w:rsidRPr="008062C5" w:rsidRDefault="00914615" w:rsidP="00914615">
            <w:pPr>
              <w:spacing w:after="0" w:line="480" w:lineRule="auto"/>
              <w:rPr>
                <w:rFonts w:ascii="Calibri" w:eastAsia="Times New Roman" w:hAnsi="Calibri" w:cs="Calibri"/>
                <w:color w:val="000000"/>
                <w:vertAlign w:val="superscript"/>
                <w:lang w:eastAsia="en-GB"/>
              </w:rPr>
            </w:pPr>
            <w:r w:rsidRPr="008062C5">
              <w:rPr>
                <w:rFonts w:ascii="Calibri" w:eastAsia="Times New Roman" w:hAnsi="Calibri" w:cs="Calibri"/>
                <w:color w:val="000000"/>
                <w:lang w:eastAsia="en-GB"/>
              </w:rPr>
              <w:t>Continent</w:t>
            </w:r>
            <w:r w:rsidRPr="008062C5">
              <w:rPr>
                <w:rFonts w:ascii="Calibri" w:eastAsia="Times New Roman" w:hAnsi="Calibri" w:cs="Calibri"/>
                <w:color w:val="000000"/>
                <w:vertAlign w:val="superscript"/>
                <w:lang w:eastAsia="en-GB"/>
              </w:rPr>
              <w:t>5</w:t>
            </w:r>
          </w:p>
        </w:tc>
        <w:tc>
          <w:tcPr>
            <w:tcW w:w="1117" w:type="dxa"/>
          </w:tcPr>
          <w:p w14:paraId="786BEAD1" w14:textId="3FF04EF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c>
          <w:tcPr>
            <w:tcW w:w="1117" w:type="dxa"/>
          </w:tcPr>
          <w:p w14:paraId="5F1C5985" w14:textId="7722C2E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4%)</w:t>
            </w:r>
          </w:p>
        </w:tc>
        <w:tc>
          <w:tcPr>
            <w:tcW w:w="1117" w:type="dxa"/>
          </w:tcPr>
          <w:p w14:paraId="3A118E8D" w14:textId="3CF91CFC"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 (2%)</w:t>
            </w:r>
          </w:p>
        </w:tc>
      </w:tr>
      <w:tr w:rsidR="00914615" w:rsidRPr="008062C5" w14:paraId="5636A5BB" w14:textId="4E968D17" w:rsidTr="003F1033">
        <w:trPr>
          <w:trHeight w:val="300"/>
        </w:trPr>
        <w:tc>
          <w:tcPr>
            <w:tcW w:w="1675" w:type="dxa"/>
            <w:vMerge/>
          </w:tcPr>
          <w:p w14:paraId="5A9E9FC8"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tcPr>
          <w:p w14:paraId="1264A0BD" w14:textId="0F0275B0" w:rsidR="00914615" w:rsidRPr="008062C5" w:rsidRDefault="00914615" w:rsidP="00914615">
            <w:pPr>
              <w:spacing w:after="0" w:line="480" w:lineRule="auto"/>
              <w:rPr>
                <w:rFonts w:ascii="Calibri" w:eastAsia="Times New Roman" w:hAnsi="Calibri" w:cs="Calibri"/>
                <w:color w:val="000000"/>
                <w:vertAlign w:val="superscript"/>
                <w:lang w:eastAsia="en-GB"/>
              </w:rPr>
            </w:pPr>
            <w:r w:rsidRPr="008062C5">
              <w:rPr>
                <w:rFonts w:ascii="Calibri" w:eastAsia="Times New Roman" w:hAnsi="Calibri" w:cs="Calibri"/>
                <w:color w:val="000000"/>
                <w:lang w:eastAsia="en-GB"/>
              </w:rPr>
              <w:t>Region</w:t>
            </w:r>
            <w:r w:rsidRPr="008062C5">
              <w:rPr>
                <w:rFonts w:ascii="Calibri" w:eastAsia="Times New Roman" w:hAnsi="Calibri" w:cs="Calibri"/>
                <w:color w:val="000000"/>
                <w:vertAlign w:val="superscript"/>
                <w:lang w:eastAsia="en-GB"/>
              </w:rPr>
              <w:t>6</w:t>
            </w:r>
          </w:p>
        </w:tc>
        <w:tc>
          <w:tcPr>
            <w:tcW w:w="1117" w:type="dxa"/>
          </w:tcPr>
          <w:p w14:paraId="2B2FBC31" w14:textId="40EDCB8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2%)</w:t>
            </w:r>
          </w:p>
        </w:tc>
        <w:tc>
          <w:tcPr>
            <w:tcW w:w="1117" w:type="dxa"/>
          </w:tcPr>
          <w:p w14:paraId="61535D7E" w14:textId="07AF335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tcPr>
          <w:p w14:paraId="00AF8B58" w14:textId="3BD9C26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r>
      <w:tr w:rsidR="00914615" w:rsidRPr="008062C5" w14:paraId="664D2FCB" w14:textId="6981563B" w:rsidTr="003F1033">
        <w:trPr>
          <w:trHeight w:val="300"/>
        </w:trPr>
        <w:tc>
          <w:tcPr>
            <w:tcW w:w="1675" w:type="dxa"/>
            <w:vMerge/>
          </w:tcPr>
          <w:p w14:paraId="0980D38C"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tcPr>
          <w:p w14:paraId="2E4068D1" w14:textId="2B554253" w:rsidR="00914615" w:rsidRPr="008062C5" w:rsidRDefault="00914615" w:rsidP="00914615">
            <w:pPr>
              <w:spacing w:after="0" w:line="480" w:lineRule="auto"/>
              <w:rPr>
                <w:rFonts w:ascii="Calibri" w:eastAsia="Times New Roman" w:hAnsi="Calibri" w:cs="Calibri"/>
                <w:color w:val="000000"/>
                <w:vertAlign w:val="superscript"/>
                <w:lang w:eastAsia="en-GB"/>
              </w:rPr>
            </w:pPr>
            <w:r w:rsidRPr="008062C5">
              <w:rPr>
                <w:rFonts w:ascii="Calibri" w:eastAsia="Times New Roman" w:hAnsi="Calibri" w:cs="Calibri"/>
                <w:color w:val="000000"/>
                <w:lang w:eastAsia="en-GB"/>
              </w:rPr>
              <w:t>Countries</w:t>
            </w:r>
            <w:r w:rsidRPr="008062C5">
              <w:rPr>
                <w:rFonts w:ascii="Calibri" w:eastAsia="Times New Roman" w:hAnsi="Calibri" w:cs="Calibri"/>
                <w:color w:val="000000"/>
                <w:vertAlign w:val="superscript"/>
                <w:lang w:eastAsia="en-GB"/>
              </w:rPr>
              <w:t>7</w:t>
            </w:r>
          </w:p>
        </w:tc>
        <w:tc>
          <w:tcPr>
            <w:tcW w:w="1117" w:type="dxa"/>
          </w:tcPr>
          <w:p w14:paraId="7E0596F7" w14:textId="6F9382F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c>
          <w:tcPr>
            <w:tcW w:w="1117" w:type="dxa"/>
          </w:tcPr>
          <w:p w14:paraId="377D8B13" w14:textId="096CF1F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tcPr>
          <w:p w14:paraId="21D5F62B" w14:textId="2C0458A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 (1%)</w:t>
            </w:r>
          </w:p>
        </w:tc>
      </w:tr>
      <w:tr w:rsidR="00914615" w:rsidRPr="008062C5" w14:paraId="2161BFC9" w14:textId="2851A1AB" w:rsidTr="003F1033">
        <w:trPr>
          <w:trHeight w:val="300"/>
        </w:trPr>
        <w:tc>
          <w:tcPr>
            <w:tcW w:w="1675" w:type="dxa"/>
            <w:vMerge/>
          </w:tcPr>
          <w:p w14:paraId="3A2F5B0F"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tcPr>
          <w:p w14:paraId="45C51FE5" w14:textId="77777777"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LMIC</w:t>
            </w:r>
          </w:p>
        </w:tc>
        <w:tc>
          <w:tcPr>
            <w:tcW w:w="1117" w:type="dxa"/>
          </w:tcPr>
          <w:p w14:paraId="6EC77D38" w14:textId="743D8F4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c>
          <w:tcPr>
            <w:tcW w:w="1117" w:type="dxa"/>
          </w:tcPr>
          <w:p w14:paraId="761BBE55" w14:textId="76840CF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tcPr>
          <w:p w14:paraId="5EB3F2FD" w14:textId="3DCA4AC6"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r>
      <w:bookmarkEnd w:id="5"/>
      <w:tr w:rsidR="00914615" w:rsidRPr="008062C5" w14:paraId="266E7771" w14:textId="387DB3E5" w:rsidTr="003F1033">
        <w:trPr>
          <w:trHeight w:val="300"/>
        </w:trPr>
        <w:tc>
          <w:tcPr>
            <w:tcW w:w="1675" w:type="dxa"/>
            <w:vMerge w:val="restart"/>
          </w:tcPr>
          <w:p w14:paraId="097E024D" w14:textId="45EEF17A"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Measurement (“What” and “how” to measure)</w:t>
            </w:r>
          </w:p>
        </w:tc>
        <w:tc>
          <w:tcPr>
            <w:tcW w:w="3990" w:type="dxa"/>
            <w:shd w:val="clear" w:color="auto" w:fill="auto"/>
            <w:noWrap/>
            <w:vAlign w:val="bottom"/>
          </w:tcPr>
          <w:p w14:paraId="422AEB3C" w14:textId="020B45A1"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Decided what to measure and how to measure it at the same time (one stage) </w:t>
            </w:r>
          </w:p>
        </w:tc>
        <w:tc>
          <w:tcPr>
            <w:tcW w:w="1117" w:type="dxa"/>
          </w:tcPr>
          <w:p w14:paraId="293850FE" w14:textId="0ED9788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7 (41%)</w:t>
            </w:r>
          </w:p>
        </w:tc>
        <w:tc>
          <w:tcPr>
            <w:tcW w:w="1117" w:type="dxa"/>
          </w:tcPr>
          <w:p w14:paraId="7087D7CB" w14:textId="15B3EF8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4 (45%)</w:t>
            </w:r>
          </w:p>
        </w:tc>
        <w:tc>
          <w:tcPr>
            <w:tcW w:w="1117" w:type="dxa"/>
          </w:tcPr>
          <w:p w14:paraId="496B25D1" w14:textId="14A35FA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1 (42%)</w:t>
            </w:r>
          </w:p>
        </w:tc>
      </w:tr>
      <w:tr w:rsidR="00914615" w:rsidRPr="008062C5" w14:paraId="09CC1CDB" w14:textId="2E96A3A9" w:rsidTr="003F1033">
        <w:trPr>
          <w:trHeight w:val="300"/>
        </w:trPr>
        <w:tc>
          <w:tcPr>
            <w:tcW w:w="1675" w:type="dxa"/>
            <w:vMerge/>
          </w:tcPr>
          <w:p w14:paraId="16B417A6"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15FC04D0" w14:textId="019F25B3"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Only decided what to measure</w:t>
            </w:r>
          </w:p>
        </w:tc>
        <w:tc>
          <w:tcPr>
            <w:tcW w:w="1117" w:type="dxa"/>
          </w:tcPr>
          <w:p w14:paraId="4C024BC2" w14:textId="3B9E817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8 (23%)</w:t>
            </w:r>
          </w:p>
        </w:tc>
        <w:tc>
          <w:tcPr>
            <w:tcW w:w="1117" w:type="dxa"/>
          </w:tcPr>
          <w:p w14:paraId="0F214120" w14:textId="77B2687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9 (30%)</w:t>
            </w:r>
          </w:p>
        </w:tc>
        <w:tc>
          <w:tcPr>
            <w:tcW w:w="1117" w:type="dxa"/>
          </w:tcPr>
          <w:p w14:paraId="641150FA" w14:textId="5A9A5034"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7 (26%)</w:t>
            </w:r>
          </w:p>
        </w:tc>
      </w:tr>
      <w:tr w:rsidR="00914615" w:rsidRPr="008062C5" w14:paraId="23106D42" w14:textId="075C64B6" w:rsidTr="003F1033">
        <w:trPr>
          <w:trHeight w:val="300"/>
        </w:trPr>
        <w:tc>
          <w:tcPr>
            <w:tcW w:w="1675" w:type="dxa"/>
            <w:vMerge/>
          </w:tcPr>
          <w:p w14:paraId="5830F518"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693783F7" w14:textId="5175FFD2"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Decided what to measure and then how to measure it (two stages)</w:t>
            </w:r>
          </w:p>
        </w:tc>
        <w:tc>
          <w:tcPr>
            <w:tcW w:w="1117" w:type="dxa"/>
          </w:tcPr>
          <w:p w14:paraId="3B9C7135" w14:textId="311C6453"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32 (20%)</w:t>
            </w:r>
          </w:p>
        </w:tc>
        <w:tc>
          <w:tcPr>
            <w:tcW w:w="1117" w:type="dxa"/>
          </w:tcPr>
          <w:p w14:paraId="7BAFD1CC" w14:textId="730169F5"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4 (14%)</w:t>
            </w:r>
          </w:p>
        </w:tc>
        <w:tc>
          <w:tcPr>
            <w:tcW w:w="1117" w:type="dxa"/>
          </w:tcPr>
          <w:p w14:paraId="7E903E14" w14:textId="6D03CB5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46 (18%) </w:t>
            </w:r>
          </w:p>
        </w:tc>
      </w:tr>
      <w:tr w:rsidR="00914615" w:rsidRPr="008062C5" w14:paraId="126E8F2A" w14:textId="7EAA8CA8" w:rsidTr="003F1033">
        <w:trPr>
          <w:trHeight w:val="300"/>
        </w:trPr>
        <w:tc>
          <w:tcPr>
            <w:tcW w:w="1675" w:type="dxa"/>
            <w:vMerge/>
          </w:tcPr>
          <w:p w14:paraId="28C57ECB"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B9DFB54" w14:textId="36E3F32F"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Decided what to measure, with some discussion of how to measure it but no recommendations</w:t>
            </w:r>
          </w:p>
        </w:tc>
        <w:tc>
          <w:tcPr>
            <w:tcW w:w="1117" w:type="dxa"/>
          </w:tcPr>
          <w:p w14:paraId="6CB3A15F" w14:textId="5A9510F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5 (9%)</w:t>
            </w:r>
          </w:p>
        </w:tc>
        <w:tc>
          <w:tcPr>
            <w:tcW w:w="1117" w:type="dxa"/>
          </w:tcPr>
          <w:p w14:paraId="4242A988" w14:textId="09C0DCA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9 (9%)</w:t>
            </w:r>
          </w:p>
        </w:tc>
        <w:tc>
          <w:tcPr>
            <w:tcW w:w="1117" w:type="dxa"/>
          </w:tcPr>
          <w:p w14:paraId="6FE311EC" w14:textId="459D548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4 (9%)</w:t>
            </w:r>
          </w:p>
        </w:tc>
      </w:tr>
      <w:tr w:rsidR="00914615" w:rsidRPr="008062C5" w14:paraId="3F8BDFCB" w14:textId="7533858A" w:rsidTr="003F1033">
        <w:trPr>
          <w:trHeight w:val="300"/>
        </w:trPr>
        <w:tc>
          <w:tcPr>
            <w:tcW w:w="1675" w:type="dxa"/>
            <w:vMerge/>
          </w:tcPr>
          <w:p w14:paraId="5E49215D"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691CD38" w14:textId="68F1C3CE"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Unclear</w:t>
            </w:r>
            <w:r w:rsidRPr="008062C5">
              <w:rPr>
                <w:rFonts w:ascii="Calibri" w:eastAsia="Times New Roman" w:hAnsi="Calibri" w:cs="Calibri"/>
                <w:color w:val="000000"/>
                <w:vertAlign w:val="superscript"/>
                <w:lang w:eastAsia="en-GB"/>
              </w:rPr>
              <w:t xml:space="preserve"> 8</w:t>
            </w:r>
          </w:p>
        </w:tc>
        <w:tc>
          <w:tcPr>
            <w:tcW w:w="1117" w:type="dxa"/>
          </w:tcPr>
          <w:p w14:paraId="078206E2" w14:textId="4379AEC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2 (7%)</w:t>
            </w:r>
          </w:p>
        </w:tc>
        <w:tc>
          <w:tcPr>
            <w:tcW w:w="1117" w:type="dxa"/>
          </w:tcPr>
          <w:p w14:paraId="224EAE92" w14:textId="499BDF2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5496F43F" w14:textId="3FC16DA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4 (5%)</w:t>
            </w:r>
          </w:p>
        </w:tc>
      </w:tr>
      <w:tr w:rsidR="00914615" w:rsidRPr="008062C5" w14:paraId="2B6178A4" w14:textId="3E24EB21" w:rsidTr="003F1033">
        <w:trPr>
          <w:trHeight w:val="300"/>
        </w:trPr>
        <w:tc>
          <w:tcPr>
            <w:tcW w:w="1675" w:type="dxa"/>
            <w:vMerge w:val="restart"/>
          </w:tcPr>
          <w:p w14:paraId="63676BE6" w14:textId="11F96BD8"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Document type</w:t>
            </w:r>
          </w:p>
        </w:tc>
        <w:tc>
          <w:tcPr>
            <w:tcW w:w="3990" w:type="dxa"/>
            <w:shd w:val="clear" w:color="auto" w:fill="auto"/>
            <w:noWrap/>
            <w:vAlign w:val="bottom"/>
          </w:tcPr>
          <w:p w14:paraId="11A3386A" w14:textId="28AAF13F" w:rsidR="00914615" w:rsidRPr="008062C5" w:rsidRDefault="00914615"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COS was</w:t>
            </w:r>
            <w:r w:rsidR="00137C21" w:rsidRPr="008062C5">
              <w:rPr>
                <w:rFonts w:ascii="Calibri" w:eastAsia="Times New Roman" w:hAnsi="Calibri" w:cs="Calibri"/>
                <w:color w:val="000000"/>
                <w:lang w:eastAsia="en-GB"/>
              </w:rPr>
              <w:t xml:space="preserve"> not part of a wider</w:t>
            </w:r>
            <w:r w:rsidRPr="008062C5">
              <w:rPr>
                <w:rFonts w:ascii="Calibri" w:eastAsia="Times New Roman" w:hAnsi="Calibri" w:cs="Calibri"/>
                <w:color w:val="000000"/>
                <w:lang w:eastAsia="en-GB"/>
              </w:rPr>
              <w:t xml:space="preserve"> document</w:t>
            </w:r>
          </w:p>
        </w:tc>
        <w:tc>
          <w:tcPr>
            <w:tcW w:w="1117" w:type="dxa"/>
          </w:tcPr>
          <w:p w14:paraId="55795F79" w14:textId="7C97BFBE" w:rsidR="00914615" w:rsidRPr="008062C5" w:rsidRDefault="00137C21"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89</w:t>
            </w:r>
            <w:r w:rsidR="00914615" w:rsidRPr="008062C5">
              <w:rPr>
                <w:rFonts w:ascii="Calibri" w:eastAsia="Times New Roman" w:hAnsi="Calibri" w:cs="Calibri"/>
                <w:color w:val="000000"/>
                <w:lang w:eastAsia="en-GB"/>
              </w:rPr>
              <w:t xml:space="preserve"> (</w:t>
            </w:r>
            <w:r w:rsidRPr="008062C5">
              <w:rPr>
                <w:rFonts w:ascii="Calibri" w:eastAsia="Times New Roman" w:hAnsi="Calibri" w:cs="Calibri"/>
                <w:color w:val="000000"/>
                <w:lang w:eastAsia="en-GB"/>
              </w:rPr>
              <w:t>54</w:t>
            </w:r>
            <w:r w:rsidR="00914615" w:rsidRPr="008062C5">
              <w:rPr>
                <w:rFonts w:ascii="Calibri" w:eastAsia="Times New Roman" w:hAnsi="Calibri" w:cs="Calibri"/>
                <w:color w:val="000000"/>
                <w:lang w:eastAsia="en-GB"/>
              </w:rPr>
              <w:t>%)</w:t>
            </w:r>
          </w:p>
        </w:tc>
        <w:tc>
          <w:tcPr>
            <w:tcW w:w="1117" w:type="dxa"/>
          </w:tcPr>
          <w:p w14:paraId="2C509B45" w14:textId="579512B1" w:rsidR="00914615" w:rsidRPr="008062C5" w:rsidRDefault="00FB2BCB"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w:t>
            </w:r>
            <w:r w:rsidR="00137C21" w:rsidRPr="008062C5">
              <w:rPr>
                <w:rFonts w:ascii="Calibri" w:eastAsia="Times New Roman" w:hAnsi="Calibri" w:cs="Calibri"/>
                <w:color w:val="000000"/>
                <w:lang w:eastAsia="en-GB"/>
              </w:rPr>
              <w:t>0</w:t>
            </w:r>
            <w:r w:rsidR="00667A7F" w:rsidRPr="008062C5">
              <w:rPr>
                <w:rFonts w:ascii="Calibri" w:eastAsia="Times New Roman" w:hAnsi="Calibri" w:cs="Calibri"/>
                <w:color w:val="000000"/>
                <w:lang w:eastAsia="en-GB"/>
              </w:rPr>
              <w:t xml:space="preserve"> </w:t>
            </w:r>
            <w:r w:rsidR="00914615" w:rsidRPr="008062C5">
              <w:rPr>
                <w:rFonts w:ascii="Calibri" w:eastAsia="Times New Roman" w:hAnsi="Calibri" w:cs="Calibri"/>
                <w:color w:val="000000"/>
                <w:lang w:eastAsia="en-GB"/>
              </w:rPr>
              <w:t>(</w:t>
            </w:r>
            <w:r w:rsidRPr="008062C5">
              <w:rPr>
                <w:rFonts w:ascii="Calibri" w:eastAsia="Times New Roman" w:hAnsi="Calibri" w:cs="Calibri"/>
                <w:color w:val="000000"/>
                <w:lang w:eastAsia="en-GB"/>
              </w:rPr>
              <w:t>7</w:t>
            </w:r>
            <w:r w:rsidR="00137C21" w:rsidRPr="008062C5">
              <w:rPr>
                <w:rFonts w:ascii="Calibri" w:eastAsia="Times New Roman" w:hAnsi="Calibri" w:cs="Calibri"/>
                <w:color w:val="000000"/>
                <w:lang w:eastAsia="en-GB"/>
              </w:rPr>
              <w:t>1</w:t>
            </w:r>
            <w:r w:rsidR="00914615" w:rsidRPr="008062C5">
              <w:rPr>
                <w:rFonts w:ascii="Calibri" w:eastAsia="Times New Roman" w:hAnsi="Calibri" w:cs="Calibri"/>
                <w:color w:val="000000"/>
                <w:lang w:eastAsia="en-GB"/>
              </w:rPr>
              <w:t>%)</w:t>
            </w:r>
          </w:p>
        </w:tc>
        <w:tc>
          <w:tcPr>
            <w:tcW w:w="1117" w:type="dxa"/>
          </w:tcPr>
          <w:p w14:paraId="295D2D74" w14:textId="713B53A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w:t>
            </w:r>
            <w:r w:rsidR="00137C21" w:rsidRPr="008062C5">
              <w:rPr>
                <w:rFonts w:ascii="Calibri" w:eastAsia="Times New Roman" w:hAnsi="Calibri" w:cs="Calibri"/>
                <w:color w:val="000000"/>
                <w:lang w:eastAsia="en-GB"/>
              </w:rPr>
              <w:t>59</w:t>
            </w:r>
            <w:r w:rsidRPr="008062C5">
              <w:rPr>
                <w:rFonts w:ascii="Calibri" w:eastAsia="Times New Roman" w:hAnsi="Calibri" w:cs="Calibri"/>
                <w:color w:val="000000"/>
                <w:lang w:eastAsia="en-GB"/>
              </w:rPr>
              <w:t xml:space="preserve"> (</w:t>
            </w:r>
            <w:r w:rsidR="00137C21" w:rsidRPr="008062C5">
              <w:rPr>
                <w:rFonts w:ascii="Calibri" w:eastAsia="Times New Roman" w:hAnsi="Calibri" w:cs="Calibri"/>
                <w:color w:val="000000"/>
                <w:lang w:eastAsia="en-GB"/>
              </w:rPr>
              <w:t>6</w:t>
            </w:r>
            <w:r w:rsidRPr="008062C5">
              <w:rPr>
                <w:rFonts w:ascii="Calibri" w:eastAsia="Times New Roman" w:hAnsi="Calibri" w:cs="Calibri"/>
                <w:color w:val="000000"/>
                <w:lang w:eastAsia="en-GB"/>
              </w:rPr>
              <w:t>1%)</w:t>
            </w:r>
          </w:p>
        </w:tc>
      </w:tr>
      <w:tr w:rsidR="00914615" w:rsidRPr="008062C5" w14:paraId="3B3B8683" w14:textId="76A57428" w:rsidTr="003F1033">
        <w:trPr>
          <w:trHeight w:val="300"/>
        </w:trPr>
        <w:tc>
          <w:tcPr>
            <w:tcW w:w="1675" w:type="dxa"/>
            <w:vMerge/>
          </w:tcPr>
          <w:p w14:paraId="64DAEF0C"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3E118FFA" w14:textId="61C1BAA3" w:rsidR="00914615" w:rsidRPr="008062C5" w:rsidRDefault="00137C21"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COS was within a </w:t>
            </w:r>
            <w:r w:rsidR="00914615" w:rsidRPr="008062C5">
              <w:rPr>
                <w:rFonts w:ascii="Calibri" w:eastAsia="Times New Roman" w:hAnsi="Calibri" w:cs="Calibri"/>
                <w:color w:val="000000"/>
                <w:lang w:eastAsia="en-GB"/>
              </w:rPr>
              <w:t xml:space="preserve">Minimum </w:t>
            </w:r>
            <w:r w:rsidRPr="008062C5">
              <w:rPr>
                <w:rFonts w:ascii="Calibri" w:eastAsia="Times New Roman" w:hAnsi="Calibri" w:cs="Calibri"/>
                <w:color w:val="000000"/>
                <w:lang w:eastAsia="en-GB"/>
              </w:rPr>
              <w:t>D</w:t>
            </w:r>
            <w:r w:rsidR="00914615" w:rsidRPr="008062C5">
              <w:rPr>
                <w:rFonts w:ascii="Calibri" w:eastAsia="Times New Roman" w:hAnsi="Calibri" w:cs="Calibri"/>
                <w:color w:val="000000"/>
                <w:lang w:eastAsia="en-GB"/>
              </w:rPr>
              <w:t xml:space="preserve">ata </w:t>
            </w:r>
            <w:r w:rsidRPr="008062C5">
              <w:rPr>
                <w:rFonts w:ascii="Calibri" w:eastAsia="Times New Roman" w:hAnsi="Calibri" w:cs="Calibri"/>
                <w:color w:val="000000"/>
                <w:lang w:eastAsia="en-GB"/>
              </w:rPr>
              <w:t>S</w:t>
            </w:r>
            <w:r w:rsidR="00914615" w:rsidRPr="008062C5">
              <w:rPr>
                <w:rFonts w:ascii="Calibri" w:eastAsia="Times New Roman" w:hAnsi="Calibri" w:cs="Calibri"/>
                <w:color w:val="000000"/>
                <w:lang w:eastAsia="en-GB"/>
              </w:rPr>
              <w:t>et</w:t>
            </w:r>
            <w:r w:rsidRPr="008062C5">
              <w:rPr>
                <w:rFonts w:ascii="Calibri" w:eastAsia="Times New Roman" w:hAnsi="Calibri" w:cs="Calibri"/>
                <w:color w:val="000000"/>
                <w:lang w:eastAsia="en-GB"/>
              </w:rPr>
              <w:t xml:space="preserve"> (MDS)</w:t>
            </w:r>
            <w:r w:rsidR="00914615" w:rsidRPr="008062C5">
              <w:rPr>
                <w:rFonts w:ascii="Calibri" w:eastAsia="Times New Roman" w:hAnsi="Calibri" w:cs="Calibri"/>
                <w:color w:val="000000"/>
                <w:vertAlign w:val="superscript"/>
                <w:lang w:eastAsia="en-GB"/>
              </w:rPr>
              <w:t>2</w:t>
            </w:r>
          </w:p>
        </w:tc>
        <w:tc>
          <w:tcPr>
            <w:tcW w:w="1117" w:type="dxa"/>
          </w:tcPr>
          <w:p w14:paraId="57B21BAD" w14:textId="09EA238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56 (34%)</w:t>
            </w:r>
          </w:p>
        </w:tc>
        <w:tc>
          <w:tcPr>
            <w:tcW w:w="1117" w:type="dxa"/>
          </w:tcPr>
          <w:p w14:paraId="66DCAF3C" w14:textId="36470C02"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5 (26%)</w:t>
            </w:r>
          </w:p>
        </w:tc>
        <w:tc>
          <w:tcPr>
            <w:tcW w:w="1117" w:type="dxa"/>
          </w:tcPr>
          <w:p w14:paraId="44662B80" w14:textId="6CB029CD"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81 (31%)</w:t>
            </w:r>
          </w:p>
        </w:tc>
      </w:tr>
      <w:tr w:rsidR="00914615" w:rsidRPr="008062C5" w14:paraId="44E71C90" w14:textId="1E9FA8D7" w:rsidTr="003F1033">
        <w:trPr>
          <w:trHeight w:val="300"/>
        </w:trPr>
        <w:tc>
          <w:tcPr>
            <w:tcW w:w="1675" w:type="dxa"/>
            <w:vMerge/>
          </w:tcPr>
          <w:p w14:paraId="75F8BA1F"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620927BA" w14:textId="0FC70649" w:rsidR="00914615" w:rsidRPr="008062C5" w:rsidRDefault="00137C21"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COS was within a </w:t>
            </w:r>
            <w:r w:rsidR="00914615" w:rsidRPr="008062C5">
              <w:rPr>
                <w:rFonts w:ascii="Calibri" w:eastAsia="Times New Roman" w:hAnsi="Calibri" w:cs="Calibri"/>
                <w:color w:val="000000"/>
                <w:lang w:eastAsia="en-GB"/>
              </w:rPr>
              <w:t xml:space="preserve">Nursing </w:t>
            </w:r>
            <w:r w:rsidRPr="008062C5">
              <w:rPr>
                <w:rFonts w:ascii="Calibri" w:eastAsia="Times New Roman" w:hAnsi="Calibri" w:cs="Calibri"/>
                <w:color w:val="000000"/>
                <w:lang w:eastAsia="en-GB"/>
              </w:rPr>
              <w:t>O</w:t>
            </w:r>
            <w:r w:rsidR="00914615" w:rsidRPr="008062C5">
              <w:rPr>
                <w:rFonts w:ascii="Calibri" w:eastAsia="Times New Roman" w:hAnsi="Calibri" w:cs="Calibri"/>
                <w:color w:val="000000"/>
                <w:lang w:eastAsia="en-GB"/>
              </w:rPr>
              <w:t xml:space="preserve">utcomes </w:t>
            </w:r>
            <w:r w:rsidRPr="008062C5">
              <w:rPr>
                <w:rFonts w:ascii="Calibri" w:eastAsia="Times New Roman" w:hAnsi="Calibri" w:cs="Calibri"/>
                <w:color w:val="000000"/>
                <w:lang w:eastAsia="en-GB"/>
              </w:rPr>
              <w:t>C</w:t>
            </w:r>
            <w:r w:rsidR="00914615" w:rsidRPr="008062C5">
              <w:rPr>
                <w:rFonts w:ascii="Calibri" w:eastAsia="Times New Roman" w:hAnsi="Calibri" w:cs="Calibri"/>
                <w:color w:val="000000"/>
                <w:lang w:eastAsia="en-GB"/>
              </w:rPr>
              <w:t xml:space="preserve">lassification </w:t>
            </w:r>
            <w:r w:rsidRPr="008062C5">
              <w:rPr>
                <w:rFonts w:ascii="Calibri" w:eastAsia="Times New Roman" w:hAnsi="Calibri" w:cs="Calibri"/>
                <w:color w:val="000000"/>
                <w:lang w:eastAsia="en-GB"/>
              </w:rPr>
              <w:t xml:space="preserve">(NOC) </w:t>
            </w:r>
            <w:r w:rsidR="00914615" w:rsidRPr="008062C5">
              <w:rPr>
                <w:rFonts w:ascii="Calibri" w:eastAsia="Times New Roman" w:hAnsi="Calibri" w:cs="Calibri"/>
                <w:color w:val="000000"/>
                <w:lang w:eastAsia="en-GB"/>
              </w:rPr>
              <w:t>set</w:t>
            </w:r>
            <w:r w:rsidR="00914615" w:rsidRPr="008062C5">
              <w:rPr>
                <w:rFonts w:ascii="Calibri" w:eastAsia="Times New Roman" w:hAnsi="Calibri" w:cs="Calibri"/>
                <w:color w:val="000000"/>
                <w:vertAlign w:val="superscript"/>
                <w:lang w:eastAsia="en-GB"/>
              </w:rPr>
              <w:t>2</w:t>
            </w:r>
          </w:p>
        </w:tc>
        <w:tc>
          <w:tcPr>
            <w:tcW w:w="1117" w:type="dxa"/>
          </w:tcPr>
          <w:p w14:paraId="5C0CF723" w14:textId="19A41F08"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 (</w:t>
            </w:r>
            <w:r w:rsidR="00953C57" w:rsidRPr="008062C5">
              <w:rPr>
                <w:rFonts w:ascii="Calibri" w:eastAsia="Times New Roman" w:hAnsi="Calibri" w:cs="Calibri"/>
                <w:color w:val="000000"/>
                <w:lang w:eastAsia="en-GB"/>
              </w:rPr>
              <w:t>7</w:t>
            </w:r>
            <w:r w:rsidRPr="008062C5">
              <w:rPr>
                <w:rFonts w:ascii="Calibri" w:eastAsia="Times New Roman" w:hAnsi="Calibri" w:cs="Calibri"/>
                <w:color w:val="000000"/>
                <w:lang w:eastAsia="en-GB"/>
              </w:rPr>
              <w:t>%)</w:t>
            </w:r>
          </w:p>
        </w:tc>
        <w:tc>
          <w:tcPr>
            <w:tcW w:w="1117" w:type="dxa"/>
          </w:tcPr>
          <w:p w14:paraId="7871E83B" w14:textId="6751906F"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0 (0%)</w:t>
            </w:r>
          </w:p>
        </w:tc>
        <w:tc>
          <w:tcPr>
            <w:tcW w:w="1117" w:type="dxa"/>
          </w:tcPr>
          <w:p w14:paraId="6E1D03B0" w14:textId="4C26A300"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1 (4%)</w:t>
            </w:r>
          </w:p>
        </w:tc>
      </w:tr>
      <w:tr w:rsidR="00914615" w:rsidRPr="008062C5" w14:paraId="12CD5C5E" w14:textId="6A2370FE" w:rsidTr="003F1033">
        <w:trPr>
          <w:trHeight w:val="300"/>
        </w:trPr>
        <w:tc>
          <w:tcPr>
            <w:tcW w:w="1675" w:type="dxa"/>
            <w:vMerge/>
          </w:tcPr>
          <w:p w14:paraId="22B83380"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0F9C7DE2" w14:textId="6148CB53" w:rsidR="00914615" w:rsidRPr="008062C5" w:rsidRDefault="00137C21"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COS was within a </w:t>
            </w:r>
            <w:r w:rsidR="00914615" w:rsidRPr="008062C5">
              <w:rPr>
                <w:rFonts w:ascii="Calibri" w:eastAsia="Times New Roman" w:hAnsi="Calibri" w:cs="Calibri"/>
                <w:color w:val="000000"/>
                <w:lang w:eastAsia="en-GB"/>
              </w:rPr>
              <w:t>Clinical Guideline</w:t>
            </w:r>
            <w:r w:rsidR="00914615" w:rsidRPr="008062C5">
              <w:rPr>
                <w:rFonts w:ascii="Calibri" w:eastAsia="Times New Roman" w:hAnsi="Calibri" w:cs="Calibri"/>
                <w:color w:val="000000"/>
                <w:vertAlign w:val="superscript"/>
                <w:lang w:eastAsia="en-GB"/>
              </w:rPr>
              <w:t>2</w:t>
            </w:r>
          </w:p>
        </w:tc>
        <w:tc>
          <w:tcPr>
            <w:tcW w:w="1117" w:type="dxa"/>
          </w:tcPr>
          <w:p w14:paraId="7466F2A8" w14:textId="1C3BD4CB"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6 (4%)</w:t>
            </w:r>
          </w:p>
        </w:tc>
        <w:tc>
          <w:tcPr>
            <w:tcW w:w="1117" w:type="dxa"/>
          </w:tcPr>
          <w:p w14:paraId="2C78010F" w14:textId="1DA7A09E"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1 (1%)</w:t>
            </w:r>
          </w:p>
        </w:tc>
        <w:tc>
          <w:tcPr>
            <w:tcW w:w="1117" w:type="dxa"/>
          </w:tcPr>
          <w:p w14:paraId="6CB2BC6D" w14:textId="6FAC2D1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7 (3%)</w:t>
            </w:r>
          </w:p>
        </w:tc>
      </w:tr>
      <w:tr w:rsidR="00914615" w:rsidRPr="008062C5" w14:paraId="33A74085" w14:textId="1FF3A0FA" w:rsidTr="003F1033">
        <w:trPr>
          <w:trHeight w:val="300"/>
        </w:trPr>
        <w:tc>
          <w:tcPr>
            <w:tcW w:w="1675" w:type="dxa"/>
            <w:vMerge/>
          </w:tcPr>
          <w:p w14:paraId="473A9109" w14:textId="77777777" w:rsidR="00914615" w:rsidRPr="008062C5" w:rsidRDefault="00914615" w:rsidP="00914615">
            <w:pPr>
              <w:spacing w:after="0" w:line="480" w:lineRule="auto"/>
              <w:rPr>
                <w:rFonts w:ascii="Calibri" w:eastAsia="Times New Roman" w:hAnsi="Calibri" w:cs="Calibri"/>
                <w:color w:val="000000"/>
                <w:lang w:eastAsia="en-GB"/>
              </w:rPr>
            </w:pPr>
          </w:p>
        </w:tc>
        <w:tc>
          <w:tcPr>
            <w:tcW w:w="3990" w:type="dxa"/>
            <w:shd w:val="clear" w:color="auto" w:fill="auto"/>
            <w:noWrap/>
            <w:vAlign w:val="bottom"/>
          </w:tcPr>
          <w:p w14:paraId="2CDAE222" w14:textId="4CD0E0D2" w:rsidR="00914615" w:rsidRPr="008062C5" w:rsidRDefault="00137C21" w:rsidP="00914615">
            <w:pPr>
              <w:spacing w:after="0" w:line="480" w:lineRule="auto"/>
              <w:rPr>
                <w:rFonts w:ascii="Calibri" w:eastAsia="Times New Roman" w:hAnsi="Calibri" w:cs="Calibri"/>
                <w:color w:val="000000"/>
                <w:lang w:eastAsia="en-GB"/>
              </w:rPr>
            </w:pPr>
            <w:r w:rsidRPr="008062C5">
              <w:rPr>
                <w:rFonts w:ascii="Calibri" w:eastAsia="Times New Roman" w:hAnsi="Calibri" w:cs="Calibri"/>
                <w:color w:val="000000"/>
                <w:lang w:eastAsia="en-GB"/>
              </w:rPr>
              <w:t xml:space="preserve">COS was within </w:t>
            </w:r>
            <w:r w:rsidR="00914615" w:rsidRPr="008062C5">
              <w:rPr>
                <w:rFonts w:ascii="Calibri" w:eastAsia="Times New Roman" w:hAnsi="Calibri" w:cs="Calibri"/>
                <w:color w:val="000000"/>
                <w:lang w:eastAsia="en-GB"/>
              </w:rPr>
              <w:t xml:space="preserve">Common </w:t>
            </w:r>
            <w:r w:rsidRPr="008062C5">
              <w:rPr>
                <w:rFonts w:ascii="Calibri" w:eastAsia="Times New Roman" w:hAnsi="Calibri" w:cs="Calibri"/>
                <w:color w:val="000000"/>
                <w:lang w:eastAsia="en-GB"/>
              </w:rPr>
              <w:t>D</w:t>
            </w:r>
            <w:r w:rsidR="00914615" w:rsidRPr="008062C5">
              <w:rPr>
                <w:rFonts w:ascii="Calibri" w:eastAsia="Times New Roman" w:hAnsi="Calibri" w:cs="Calibri"/>
                <w:color w:val="000000"/>
                <w:lang w:eastAsia="en-GB"/>
              </w:rPr>
              <w:t xml:space="preserve">ata </w:t>
            </w:r>
            <w:r w:rsidRPr="008062C5">
              <w:rPr>
                <w:rFonts w:ascii="Calibri" w:eastAsia="Times New Roman" w:hAnsi="Calibri" w:cs="Calibri"/>
                <w:color w:val="000000"/>
                <w:lang w:eastAsia="en-GB"/>
              </w:rPr>
              <w:t>E</w:t>
            </w:r>
            <w:r w:rsidR="00914615" w:rsidRPr="008062C5">
              <w:rPr>
                <w:rFonts w:ascii="Calibri" w:eastAsia="Times New Roman" w:hAnsi="Calibri" w:cs="Calibri"/>
                <w:color w:val="000000"/>
                <w:lang w:eastAsia="en-GB"/>
              </w:rPr>
              <w:t>lement</w:t>
            </w:r>
            <w:r w:rsidRPr="008062C5">
              <w:rPr>
                <w:rFonts w:ascii="Calibri" w:eastAsia="Times New Roman" w:hAnsi="Calibri" w:cs="Calibri"/>
                <w:color w:val="000000"/>
                <w:lang w:eastAsia="en-GB"/>
              </w:rPr>
              <w:t xml:space="preserve"> (CDE)</w:t>
            </w:r>
            <w:r w:rsidR="00914615" w:rsidRPr="008062C5">
              <w:rPr>
                <w:rFonts w:ascii="Calibri" w:eastAsia="Times New Roman" w:hAnsi="Calibri" w:cs="Calibri"/>
                <w:color w:val="000000"/>
                <w:vertAlign w:val="superscript"/>
                <w:lang w:eastAsia="en-GB"/>
              </w:rPr>
              <w:t>2</w:t>
            </w:r>
          </w:p>
        </w:tc>
        <w:tc>
          <w:tcPr>
            <w:tcW w:w="1117" w:type="dxa"/>
          </w:tcPr>
          <w:p w14:paraId="077459E9" w14:textId="05D885D7"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1%)</w:t>
            </w:r>
          </w:p>
        </w:tc>
        <w:tc>
          <w:tcPr>
            <w:tcW w:w="1117" w:type="dxa"/>
          </w:tcPr>
          <w:p w14:paraId="15A9F1A0" w14:textId="4BF0EE8A"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2 (2%)</w:t>
            </w:r>
          </w:p>
        </w:tc>
        <w:tc>
          <w:tcPr>
            <w:tcW w:w="1117" w:type="dxa"/>
          </w:tcPr>
          <w:p w14:paraId="60736891" w14:textId="3B4AFE49" w:rsidR="00914615" w:rsidRPr="008062C5" w:rsidRDefault="00914615" w:rsidP="00914615">
            <w:pPr>
              <w:spacing w:after="0" w:line="480" w:lineRule="auto"/>
              <w:jc w:val="right"/>
              <w:rPr>
                <w:rFonts w:ascii="Calibri" w:eastAsia="Times New Roman" w:hAnsi="Calibri" w:cs="Calibri"/>
                <w:color w:val="000000"/>
                <w:lang w:eastAsia="en-GB"/>
              </w:rPr>
            </w:pPr>
            <w:r w:rsidRPr="008062C5">
              <w:rPr>
                <w:rFonts w:ascii="Calibri" w:eastAsia="Times New Roman" w:hAnsi="Calibri" w:cs="Calibri"/>
                <w:color w:val="000000"/>
                <w:lang w:eastAsia="en-GB"/>
              </w:rPr>
              <w:t>4 (2%)</w:t>
            </w:r>
          </w:p>
        </w:tc>
      </w:tr>
    </w:tbl>
    <w:p w14:paraId="3D50EFDE" w14:textId="3A6487F5" w:rsidR="0025310F" w:rsidRPr="008062C5" w:rsidRDefault="00717F09" w:rsidP="00196D53">
      <w:pPr>
        <w:spacing w:line="276" w:lineRule="auto"/>
        <w:rPr>
          <w:i/>
          <w:sz w:val="18"/>
          <w:szCs w:val="18"/>
        </w:rPr>
      </w:pPr>
      <w:r w:rsidRPr="008062C5">
        <w:rPr>
          <w:rFonts w:ascii="Calibri" w:eastAsia="Times New Roman" w:hAnsi="Calibri" w:cs="Calibri"/>
          <w:i/>
          <w:color w:val="000000"/>
          <w:sz w:val="18"/>
          <w:szCs w:val="18"/>
          <w:vertAlign w:val="superscript"/>
          <w:lang w:eastAsia="en-GB"/>
        </w:rPr>
        <w:t xml:space="preserve">1 </w:t>
      </w:r>
      <w:r w:rsidR="00626EC3" w:rsidRPr="008062C5">
        <w:rPr>
          <w:i/>
          <w:sz w:val="18"/>
          <w:szCs w:val="18"/>
        </w:rPr>
        <w:t>Areas shown with &gt;=4%</w:t>
      </w:r>
      <w:r w:rsidR="006233A3" w:rsidRPr="008062C5">
        <w:rPr>
          <w:i/>
          <w:sz w:val="18"/>
          <w:szCs w:val="18"/>
        </w:rPr>
        <w:t>. A</w:t>
      </w:r>
      <w:r w:rsidR="00626EC3" w:rsidRPr="008062C5">
        <w:rPr>
          <w:i/>
          <w:sz w:val="18"/>
          <w:szCs w:val="18"/>
        </w:rPr>
        <w:t xml:space="preserve"> full set of results for health area are available in </w:t>
      </w:r>
      <w:r w:rsidR="006233A3" w:rsidRPr="008062C5">
        <w:rPr>
          <w:i/>
          <w:sz w:val="18"/>
          <w:szCs w:val="18"/>
        </w:rPr>
        <w:t>s</w:t>
      </w:r>
      <w:r w:rsidR="00626EC3" w:rsidRPr="008062C5">
        <w:rPr>
          <w:i/>
          <w:sz w:val="18"/>
          <w:szCs w:val="18"/>
        </w:rPr>
        <w:t xml:space="preserve">upplementary </w:t>
      </w:r>
      <w:r w:rsidR="006233A3" w:rsidRPr="008062C5">
        <w:rPr>
          <w:i/>
          <w:sz w:val="18"/>
          <w:szCs w:val="18"/>
        </w:rPr>
        <w:t>t</w:t>
      </w:r>
      <w:r w:rsidR="00626EC3" w:rsidRPr="008062C5">
        <w:rPr>
          <w:i/>
          <w:sz w:val="18"/>
          <w:szCs w:val="18"/>
        </w:rPr>
        <w:t xml:space="preserve">able </w:t>
      </w:r>
      <w:r w:rsidR="000D66FC" w:rsidRPr="008062C5">
        <w:rPr>
          <w:i/>
          <w:sz w:val="18"/>
          <w:szCs w:val="18"/>
        </w:rPr>
        <w:t>2</w:t>
      </w:r>
      <w:r w:rsidRPr="008062C5">
        <w:rPr>
          <w:i/>
          <w:sz w:val="18"/>
          <w:szCs w:val="18"/>
        </w:rPr>
        <w:t>.</w:t>
      </w:r>
      <w:r w:rsidRPr="008062C5">
        <w:rPr>
          <w:rFonts w:ascii="Calibri" w:eastAsia="Times New Roman" w:hAnsi="Calibri" w:cs="Calibri"/>
          <w:i/>
          <w:color w:val="000000"/>
          <w:sz w:val="18"/>
          <w:szCs w:val="18"/>
          <w:vertAlign w:val="superscript"/>
          <w:lang w:eastAsia="en-GB"/>
        </w:rPr>
        <w:t xml:space="preserve"> 2</w:t>
      </w:r>
      <w:r w:rsidR="0022324B" w:rsidRPr="008062C5">
        <w:rPr>
          <w:i/>
          <w:sz w:val="18"/>
          <w:szCs w:val="18"/>
        </w:rPr>
        <w:t>COS could be classified as more than one health area and document type.</w:t>
      </w:r>
      <w:r w:rsidR="0076082A" w:rsidRPr="008062C5">
        <w:rPr>
          <w:i/>
          <w:sz w:val="18"/>
          <w:szCs w:val="18"/>
        </w:rPr>
        <w:t xml:space="preserve"> </w:t>
      </w:r>
      <w:r w:rsidR="009550F4" w:rsidRPr="008062C5">
        <w:rPr>
          <w:i/>
          <w:sz w:val="18"/>
          <w:szCs w:val="18"/>
        </w:rPr>
        <w:t xml:space="preserve">Two COS covered three health conditions and 15 COS covered two health areas. </w:t>
      </w:r>
      <w:r w:rsidR="0076082A" w:rsidRPr="008062C5">
        <w:rPr>
          <w:i/>
          <w:sz w:val="18"/>
          <w:szCs w:val="18"/>
        </w:rPr>
        <w:t xml:space="preserve">Six COS were </w:t>
      </w:r>
      <w:r w:rsidR="009550F4" w:rsidRPr="008062C5">
        <w:rPr>
          <w:i/>
          <w:sz w:val="18"/>
          <w:szCs w:val="18"/>
        </w:rPr>
        <w:t xml:space="preserve">within two </w:t>
      </w:r>
      <w:r w:rsidR="0076082A" w:rsidRPr="008062C5">
        <w:rPr>
          <w:i/>
          <w:sz w:val="18"/>
          <w:szCs w:val="18"/>
        </w:rPr>
        <w:t>different</w:t>
      </w:r>
      <w:r w:rsidR="009550F4" w:rsidRPr="008062C5">
        <w:rPr>
          <w:i/>
          <w:sz w:val="18"/>
          <w:szCs w:val="18"/>
        </w:rPr>
        <w:t xml:space="preserve"> document</w:t>
      </w:r>
      <w:r w:rsidR="0076082A" w:rsidRPr="008062C5">
        <w:rPr>
          <w:i/>
          <w:sz w:val="18"/>
          <w:szCs w:val="18"/>
        </w:rPr>
        <w:t xml:space="preserve"> type</w:t>
      </w:r>
      <w:r w:rsidR="00D55374" w:rsidRPr="008062C5">
        <w:rPr>
          <w:i/>
          <w:sz w:val="18"/>
          <w:szCs w:val="18"/>
        </w:rPr>
        <w:t xml:space="preserve">s. </w:t>
      </w:r>
      <w:r w:rsidR="00D55374" w:rsidRPr="008062C5">
        <w:rPr>
          <w:rFonts w:ascii="Calibri" w:eastAsia="Times New Roman" w:hAnsi="Calibri" w:cs="Calibri"/>
          <w:i/>
          <w:color w:val="000000"/>
          <w:sz w:val="18"/>
          <w:szCs w:val="18"/>
          <w:vertAlign w:val="superscript"/>
          <w:lang w:eastAsia="en-GB"/>
        </w:rPr>
        <w:t>3</w:t>
      </w:r>
      <w:r w:rsidR="00061A45" w:rsidRPr="008062C5">
        <w:rPr>
          <w:rFonts w:ascii="Calibri" w:eastAsia="Times New Roman" w:hAnsi="Calibri" w:cs="Calibri"/>
          <w:i/>
          <w:color w:val="000000"/>
          <w:sz w:val="18"/>
          <w:szCs w:val="18"/>
          <w:lang w:eastAsia="en-GB"/>
        </w:rPr>
        <w:t xml:space="preserve">See supplementary </w:t>
      </w:r>
      <w:r w:rsidR="006233A3" w:rsidRPr="008062C5">
        <w:rPr>
          <w:rFonts w:ascii="Calibri" w:eastAsia="Times New Roman" w:hAnsi="Calibri" w:cs="Calibri"/>
          <w:i/>
          <w:color w:val="000000"/>
          <w:sz w:val="18"/>
          <w:szCs w:val="18"/>
          <w:lang w:eastAsia="en-GB"/>
        </w:rPr>
        <w:t>t</w:t>
      </w:r>
      <w:r w:rsidR="00061A45" w:rsidRPr="008062C5">
        <w:rPr>
          <w:rFonts w:ascii="Calibri" w:eastAsia="Times New Roman" w:hAnsi="Calibri" w:cs="Calibri"/>
          <w:i/>
          <w:color w:val="000000"/>
          <w:sz w:val="18"/>
          <w:szCs w:val="18"/>
          <w:lang w:eastAsia="en-GB"/>
        </w:rPr>
        <w:t xml:space="preserve">able </w:t>
      </w:r>
      <w:r w:rsidR="000D66FC" w:rsidRPr="008062C5">
        <w:rPr>
          <w:rFonts w:ascii="Calibri" w:eastAsia="Times New Roman" w:hAnsi="Calibri" w:cs="Calibri"/>
          <w:i/>
          <w:color w:val="000000"/>
          <w:sz w:val="18"/>
          <w:szCs w:val="18"/>
          <w:lang w:eastAsia="en-GB"/>
        </w:rPr>
        <w:t>3</w:t>
      </w:r>
      <w:r w:rsidR="00061A45" w:rsidRPr="008062C5">
        <w:rPr>
          <w:rFonts w:ascii="Calibri" w:eastAsia="Times New Roman" w:hAnsi="Calibri" w:cs="Calibri"/>
          <w:i/>
          <w:color w:val="000000"/>
          <w:sz w:val="18"/>
          <w:szCs w:val="18"/>
          <w:lang w:eastAsia="en-GB"/>
        </w:rPr>
        <w:t xml:space="preserve"> for a breakdown of other interventions</w:t>
      </w:r>
      <w:r w:rsidR="006541A8" w:rsidRPr="008062C5">
        <w:rPr>
          <w:rFonts w:ascii="Calibri" w:eastAsia="Times New Roman" w:hAnsi="Calibri" w:cs="Calibri"/>
          <w:i/>
          <w:color w:val="000000"/>
          <w:sz w:val="18"/>
          <w:szCs w:val="18"/>
          <w:lang w:eastAsia="en-GB"/>
        </w:rPr>
        <w:t xml:space="preserve"> and multiple interventions</w:t>
      </w:r>
      <w:r w:rsidR="004F6239" w:rsidRPr="008062C5">
        <w:rPr>
          <w:rFonts w:ascii="Calibri" w:eastAsia="Times New Roman" w:hAnsi="Calibri" w:cs="Calibri"/>
          <w:i/>
          <w:color w:val="000000"/>
          <w:sz w:val="18"/>
          <w:szCs w:val="18"/>
          <w:lang w:eastAsia="en-GB"/>
        </w:rPr>
        <w:t>.</w:t>
      </w:r>
      <w:r w:rsidR="00061A45" w:rsidRPr="008062C5">
        <w:rPr>
          <w:rFonts w:ascii="Calibri" w:eastAsia="Times New Roman" w:hAnsi="Calibri" w:cs="Calibri"/>
          <w:i/>
          <w:color w:val="000000"/>
          <w:sz w:val="18"/>
          <w:szCs w:val="18"/>
          <w:lang w:eastAsia="en-GB"/>
        </w:rPr>
        <w:t xml:space="preserve"> </w:t>
      </w:r>
      <w:r w:rsidR="00D55374" w:rsidRPr="008062C5">
        <w:rPr>
          <w:rFonts w:ascii="Calibri" w:eastAsia="Times New Roman" w:hAnsi="Calibri" w:cs="Calibri"/>
          <w:i/>
          <w:color w:val="000000"/>
          <w:sz w:val="18"/>
          <w:szCs w:val="18"/>
          <w:vertAlign w:val="superscript"/>
          <w:lang w:eastAsia="en-GB"/>
        </w:rPr>
        <w:t xml:space="preserve"> </w:t>
      </w:r>
      <w:r w:rsidR="00061A45" w:rsidRPr="008062C5">
        <w:rPr>
          <w:rFonts w:ascii="Calibri" w:eastAsia="Times New Roman" w:hAnsi="Calibri" w:cs="Calibri"/>
          <w:i/>
          <w:color w:val="000000"/>
          <w:sz w:val="18"/>
          <w:szCs w:val="18"/>
          <w:vertAlign w:val="superscript"/>
          <w:lang w:eastAsia="en-GB"/>
        </w:rPr>
        <w:t>4</w:t>
      </w:r>
      <w:r w:rsidR="00D55374" w:rsidRPr="008062C5">
        <w:rPr>
          <w:rFonts w:ascii="Calibri" w:eastAsia="Times New Roman" w:hAnsi="Calibri" w:cs="Calibri"/>
          <w:i/>
          <w:color w:val="000000"/>
          <w:sz w:val="18"/>
          <w:szCs w:val="18"/>
          <w:lang w:eastAsia="en-GB"/>
        </w:rPr>
        <w:t xml:space="preserve">See </w:t>
      </w:r>
      <w:r w:rsidR="006233A3" w:rsidRPr="008062C5">
        <w:rPr>
          <w:rFonts w:ascii="Calibri" w:eastAsia="Times New Roman" w:hAnsi="Calibri" w:cs="Calibri"/>
          <w:i/>
          <w:color w:val="000000"/>
          <w:sz w:val="18"/>
          <w:szCs w:val="18"/>
          <w:lang w:eastAsia="en-GB"/>
        </w:rPr>
        <w:t>s</w:t>
      </w:r>
      <w:r w:rsidR="00D55374" w:rsidRPr="008062C5">
        <w:rPr>
          <w:rFonts w:ascii="Calibri" w:eastAsia="Times New Roman" w:hAnsi="Calibri" w:cs="Calibri"/>
          <w:i/>
          <w:color w:val="000000"/>
          <w:sz w:val="18"/>
          <w:szCs w:val="18"/>
          <w:lang w:eastAsia="en-GB"/>
        </w:rPr>
        <w:t>u</w:t>
      </w:r>
      <w:r w:rsidR="00260CDF" w:rsidRPr="008062C5">
        <w:rPr>
          <w:rFonts w:ascii="Calibri" w:eastAsia="Times New Roman" w:hAnsi="Calibri" w:cs="Calibri"/>
          <w:i/>
          <w:color w:val="000000" w:themeColor="text1"/>
          <w:sz w:val="18"/>
          <w:szCs w:val="18"/>
          <w:lang w:eastAsia="en-GB"/>
        </w:rPr>
        <w:t>p</w:t>
      </w:r>
      <w:r w:rsidR="00D55374" w:rsidRPr="008062C5">
        <w:rPr>
          <w:rFonts w:ascii="Calibri" w:eastAsia="Times New Roman" w:hAnsi="Calibri" w:cs="Calibri"/>
          <w:i/>
          <w:color w:val="000000"/>
          <w:sz w:val="18"/>
          <w:szCs w:val="18"/>
          <w:lang w:eastAsia="en-GB"/>
        </w:rPr>
        <w:t xml:space="preserve">plementary table </w:t>
      </w:r>
      <w:r w:rsidR="000D66FC" w:rsidRPr="008062C5">
        <w:rPr>
          <w:rFonts w:ascii="Calibri" w:eastAsia="Times New Roman" w:hAnsi="Calibri" w:cs="Calibri"/>
          <w:i/>
          <w:color w:val="000000"/>
          <w:sz w:val="18"/>
          <w:szCs w:val="18"/>
          <w:lang w:eastAsia="en-GB"/>
        </w:rPr>
        <w:t>4</w:t>
      </w:r>
      <w:r w:rsidR="00D55374" w:rsidRPr="008062C5">
        <w:rPr>
          <w:rFonts w:ascii="Calibri" w:eastAsia="Times New Roman" w:hAnsi="Calibri" w:cs="Calibri"/>
          <w:i/>
          <w:color w:val="000000"/>
          <w:sz w:val="18"/>
          <w:szCs w:val="18"/>
          <w:lang w:eastAsia="en-GB"/>
        </w:rPr>
        <w:t xml:space="preserve"> for a breakdown of countries   </w:t>
      </w:r>
      <w:r w:rsidR="00834F8E" w:rsidRPr="008062C5">
        <w:rPr>
          <w:rFonts w:ascii="Calibri" w:eastAsia="Times New Roman" w:hAnsi="Calibri" w:cs="Calibri"/>
          <w:i/>
          <w:color w:val="000000"/>
          <w:sz w:val="18"/>
          <w:szCs w:val="18"/>
          <w:vertAlign w:val="superscript"/>
          <w:lang w:eastAsia="en-GB"/>
        </w:rPr>
        <w:t>5</w:t>
      </w:r>
      <w:r w:rsidR="00D55374" w:rsidRPr="008062C5">
        <w:rPr>
          <w:rFonts w:ascii="Calibri" w:eastAsia="Times New Roman" w:hAnsi="Calibri" w:cs="Calibri"/>
          <w:i/>
          <w:color w:val="000000"/>
          <w:sz w:val="18"/>
          <w:szCs w:val="18"/>
          <w:lang w:eastAsia="en-GB"/>
        </w:rPr>
        <w:t>One COS for use in routine care that was to be used in North America. The remaining five COS were for use in Europe</w:t>
      </w:r>
      <w:r w:rsidR="00834F8E" w:rsidRPr="008062C5">
        <w:rPr>
          <w:rFonts w:ascii="Calibri" w:eastAsia="Times New Roman" w:hAnsi="Calibri" w:cs="Calibri"/>
          <w:i/>
          <w:color w:val="000000"/>
          <w:sz w:val="18"/>
          <w:szCs w:val="18"/>
          <w:lang w:eastAsia="en-GB"/>
        </w:rPr>
        <w:t xml:space="preserve"> </w:t>
      </w:r>
      <w:r w:rsidR="00834F8E" w:rsidRPr="008062C5">
        <w:rPr>
          <w:rFonts w:ascii="Calibri" w:eastAsia="Times New Roman" w:hAnsi="Calibri" w:cs="Calibri"/>
          <w:i/>
          <w:color w:val="000000"/>
          <w:sz w:val="18"/>
          <w:szCs w:val="18"/>
          <w:vertAlign w:val="superscript"/>
          <w:lang w:eastAsia="en-GB"/>
        </w:rPr>
        <w:t>6</w:t>
      </w:r>
      <w:r w:rsidR="00D55374" w:rsidRPr="008062C5">
        <w:rPr>
          <w:rFonts w:ascii="Calibri" w:eastAsia="Times New Roman" w:hAnsi="Calibri" w:cs="Calibri"/>
          <w:i/>
          <w:color w:val="000000"/>
          <w:sz w:val="18"/>
          <w:szCs w:val="18"/>
          <w:lang w:eastAsia="en-GB"/>
        </w:rPr>
        <w:t xml:space="preserve"> 3 COS for routine care were to be used in </w:t>
      </w:r>
      <w:r w:rsidR="00B05E7A" w:rsidRPr="008062C5">
        <w:rPr>
          <w:rFonts w:ascii="Calibri" w:eastAsia="Times New Roman" w:hAnsi="Calibri" w:cs="Calibri"/>
          <w:i/>
          <w:color w:val="000000"/>
          <w:sz w:val="18"/>
          <w:szCs w:val="18"/>
          <w:lang w:eastAsia="en-GB"/>
        </w:rPr>
        <w:t>Colorado</w:t>
      </w:r>
      <w:r w:rsidR="00D55374" w:rsidRPr="008062C5">
        <w:rPr>
          <w:rFonts w:ascii="Calibri" w:eastAsia="Times New Roman" w:hAnsi="Calibri" w:cs="Calibri"/>
          <w:i/>
          <w:color w:val="000000"/>
          <w:sz w:val="18"/>
          <w:szCs w:val="18"/>
          <w:lang w:eastAsia="en-GB"/>
        </w:rPr>
        <w:t xml:space="preserve"> and two Iranian Provinces. One COS for research and routine care was for use in South West UK.</w:t>
      </w:r>
      <w:r w:rsidR="00834F8E" w:rsidRPr="008062C5">
        <w:rPr>
          <w:rFonts w:ascii="Calibri" w:eastAsia="Times New Roman" w:hAnsi="Calibri" w:cs="Calibri"/>
          <w:i/>
          <w:color w:val="000000"/>
          <w:sz w:val="18"/>
          <w:szCs w:val="18"/>
          <w:vertAlign w:val="superscript"/>
          <w:lang w:eastAsia="en-GB"/>
        </w:rPr>
        <w:t>7</w:t>
      </w:r>
      <w:r w:rsidR="00D55374" w:rsidRPr="008062C5">
        <w:rPr>
          <w:rFonts w:ascii="Calibri" w:eastAsia="Times New Roman" w:hAnsi="Calibri" w:cs="Calibri"/>
          <w:i/>
          <w:color w:val="000000"/>
          <w:sz w:val="18"/>
          <w:szCs w:val="18"/>
          <w:lang w:eastAsia="en-GB"/>
        </w:rPr>
        <w:t xml:space="preserve"> 2 COS were to be used in Australia and New Zealand (1 for routine care only and 1 for routine care and research). 1 COS for routine care was for use in Sweden, Denmark, Norway, Finland and The Netherlands.</w:t>
      </w:r>
      <w:r w:rsidR="00834F8E" w:rsidRPr="008062C5">
        <w:rPr>
          <w:rFonts w:ascii="Calibri" w:eastAsia="Times New Roman" w:hAnsi="Calibri" w:cs="Calibri"/>
          <w:i/>
          <w:color w:val="000000"/>
          <w:sz w:val="18"/>
          <w:szCs w:val="18"/>
          <w:vertAlign w:val="superscript"/>
          <w:lang w:eastAsia="en-GB"/>
        </w:rPr>
        <w:t>8</w:t>
      </w:r>
      <w:r w:rsidRPr="008062C5">
        <w:rPr>
          <w:rFonts w:ascii="Calibri" w:eastAsia="Times New Roman" w:hAnsi="Calibri" w:cs="Calibri"/>
          <w:i/>
          <w:color w:val="000000"/>
          <w:sz w:val="18"/>
          <w:szCs w:val="18"/>
          <w:vertAlign w:val="superscript"/>
          <w:lang w:eastAsia="en-GB"/>
        </w:rPr>
        <w:t xml:space="preserve"> </w:t>
      </w:r>
      <w:r w:rsidR="00626EC3" w:rsidRPr="008062C5">
        <w:rPr>
          <w:rFonts w:ascii="Calibri" w:eastAsia="Times New Roman" w:hAnsi="Calibri" w:cs="Calibri"/>
          <w:i/>
          <w:color w:val="000000"/>
          <w:sz w:val="18"/>
          <w:szCs w:val="18"/>
          <w:lang w:eastAsia="en-GB"/>
        </w:rPr>
        <w:t>For 14 COS we were unable to ascertain whether the COS included definition</w:t>
      </w:r>
      <w:r w:rsidR="00B05E7A" w:rsidRPr="008062C5">
        <w:rPr>
          <w:rFonts w:ascii="Calibri" w:eastAsia="Times New Roman" w:hAnsi="Calibri" w:cs="Calibri"/>
          <w:i/>
          <w:color w:val="000000"/>
          <w:sz w:val="18"/>
          <w:szCs w:val="18"/>
          <w:lang w:eastAsia="en-GB"/>
        </w:rPr>
        <w:t>s</w:t>
      </w:r>
      <w:r w:rsidR="00626EC3" w:rsidRPr="008062C5">
        <w:rPr>
          <w:rFonts w:ascii="Calibri" w:eastAsia="Times New Roman" w:hAnsi="Calibri" w:cs="Calibri"/>
          <w:i/>
          <w:color w:val="000000"/>
          <w:sz w:val="18"/>
          <w:szCs w:val="18"/>
          <w:lang w:eastAsia="en-GB"/>
        </w:rPr>
        <w:t xml:space="preserve"> of how to measure the outcomes due to poor reporting. </w:t>
      </w:r>
      <w:r w:rsidRPr="008062C5">
        <w:rPr>
          <w:rFonts w:ascii="Calibri" w:eastAsia="Times New Roman" w:hAnsi="Calibri" w:cs="Calibri"/>
          <w:i/>
          <w:color w:val="000000"/>
          <w:sz w:val="18"/>
          <w:szCs w:val="18"/>
          <w:lang w:eastAsia="en-GB"/>
        </w:rPr>
        <w:t xml:space="preserve"> </w:t>
      </w:r>
    </w:p>
    <w:p w14:paraId="3529C613" w14:textId="2AE919CE" w:rsidR="00196D53" w:rsidRPr="008062C5" w:rsidRDefault="00196D53" w:rsidP="00196D53">
      <w:pPr>
        <w:spacing w:line="480" w:lineRule="auto"/>
      </w:pPr>
      <w:r w:rsidRPr="008062C5">
        <w:t>Sixty percent of all COS (157/262) included recommendations on how the outcomes should be measured</w:t>
      </w:r>
      <w:r w:rsidR="00287B08" w:rsidRPr="008062C5">
        <w:t>.</w:t>
      </w:r>
    </w:p>
    <w:p w14:paraId="4130D7A8" w14:textId="7431D7C5" w:rsidR="006E19B2" w:rsidRPr="008062C5" w:rsidRDefault="003E4E08" w:rsidP="00196D53">
      <w:pPr>
        <w:pStyle w:val="Heading3"/>
        <w:spacing w:line="480" w:lineRule="auto"/>
      </w:pPr>
      <w:r w:rsidRPr="008062C5">
        <w:t>COS development methods</w:t>
      </w:r>
    </w:p>
    <w:p w14:paraId="253CBC20" w14:textId="76ED797D" w:rsidR="00EF3C17" w:rsidRDefault="00752596" w:rsidP="00196D53">
      <w:pPr>
        <w:spacing w:line="480" w:lineRule="auto"/>
      </w:pPr>
      <w:r w:rsidRPr="008062C5">
        <w:t>A published protocol was cited in 18/262 (7%) of COS, 4/164 (2%) for routine care and 14/98 (14%) for routine care and research</w:t>
      </w:r>
      <w:r w:rsidR="0070558E" w:rsidRPr="008062C5">
        <w:t xml:space="preserve">. </w:t>
      </w:r>
      <w:r w:rsidR="00366C52">
        <w:t xml:space="preserve">Four studies did not report methods for developing COS. Over three quarters (198/258,77%) used multiple methods to decide which outcomes should be in the set. However, the </w:t>
      </w:r>
      <w:r w:rsidR="00804445">
        <w:t>D</w:t>
      </w:r>
      <w:r w:rsidR="00366C52">
        <w:t xml:space="preserve">elphi survey was the most frequently reported consensus method </w:t>
      </w:r>
      <w:r w:rsidR="00804445">
        <w:t xml:space="preserve">for studies that </w:t>
      </w:r>
      <w:r w:rsidR="00366C52">
        <w:t xml:space="preserve">used a single method (21/60, 35%) </w:t>
      </w:r>
      <w:r w:rsidR="00804445">
        <w:t>and studies using</w:t>
      </w:r>
      <w:r w:rsidR="00366C52">
        <w:t xml:space="preserve"> multiple methods (</w:t>
      </w:r>
      <w:r w:rsidR="00804445">
        <w:t>137/198, 70%) (Supplementary Table 5)</w:t>
      </w:r>
      <w:r w:rsidR="00C474C7">
        <w:t>.</w:t>
      </w:r>
    </w:p>
    <w:p w14:paraId="32C7CB57" w14:textId="1C9C27A1" w:rsidR="00C474C7" w:rsidRPr="000E1D21" w:rsidRDefault="00C474C7" w:rsidP="00196D53">
      <w:pPr>
        <w:spacing w:line="480" w:lineRule="auto"/>
        <w:rPr>
          <w:rFonts w:ascii="Calibri" w:eastAsia="Times New Roman" w:hAnsi="Calibri" w:cs="Calibri"/>
          <w:color w:val="000000"/>
          <w:lang w:eastAsia="en-GB"/>
        </w:rPr>
      </w:pPr>
      <w:r w:rsidRPr="008062C5">
        <w:t xml:space="preserve">Of </w:t>
      </w:r>
      <w:r w:rsidRPr="008062C5">
        <w:rPr>
          <w:color w:val="000000" w:themeColor="text1"/>
        </w:rPr>
        <w:t xml:space="preserve">the 198 (76%) studies that reported </w:t>
      </w:r>
      <w:r w:rsidRPr="008062C5">
        <w:t>methods for generating the initial list of outcomes for consideration, searching research publications was the most frequent approach (</w:t>
      </w:r>
      <w:r w:rsidRPr="008062C5">
        <w:rPr>
          <w:rFonts w:ascii="Calibri" w:eastAsia="Times New Roman" w:hAnsi="Calibri" w:cs="Calibri"/>
          <w:color w:val="000000" w:themeColor="text1"/>
          <w:lang w:eastAsia="en-GB"/>
        </w:rPr>
        <w:t xml:space="preserve">115/198, 58%) (Table </w:t>
      </w:r>
      <w:r>
        <w:rPr>
          <w:rFonts w:ascii="Calibri" w:eastAsia="Times New Roman" w:hAnsi="Calibri" w:cs="Calibri"/>
          <w:color w:val="000000" w:themeColor="text1"/>
          <w:lang w:eastAsia="en-GB"/>
        </w:rPr>
        <w:t>2</w:t>
      </w:r>
      <w:r w:rsidRPr="008062C5">
        <w:rPr>
          <w:rFonts w:ascii="Calibri" w:eastAsia="Times New Roman" w:hAnsi="Calibri" w:cs="Calibri"/>
          <w:color w:val="000000" w:themeColor="text1"/>
          <w:lang w:eastAsia="en-GB"/>
        </w:rPr>
        <w:t xml:space="preserve">). COS for routine care only were more than twice as likely to search routine care records but this was still low at only 30% (38/127 COS). Patient perspectives were more frequently incorporated within COS for research and routine care (24/71, 34% compared to 23/127, 18%) through interviews, focus groups or review of qualitative literature. </w:t>
      </w:r>
    </w:p>
    <w:p w14:paraId="7B25E069" w14:textId="6DC41ECD" w:rsidR="00AA20F0" w:rsidRPr="008062C5" w:rsidRDefault="00FF5FEF" w:rsidP="00196D53">
      <w:pPr>
        <w:spacing w:line="276" w:lineRule="auto"/>
        <w:rPr>
          <w:b/>
        </w:rPr>
      </w:pPr>
      <w:r w:rsidRPr="008062C5">
        <w:rPr>
          <w:b/>
        </w:rPr>
        <w:t xml:space="preserve">Table </w:t>
      </w:r>
      <w:r w:rsidR="00804445">
        <w:rPr>
          <w:b/>
        </w:rPr>
        <w:t>2</w:t>
      </w:r>
      <w:r w:rsidRPr="008062C5">
        <w:rPr>
          <w:b/>
        </w:rPr>
        <w:t xml:space="preserve">: </w:t>
      </w:r>
      <w:r w:rsidR="0046300B" w:rsidRPr="008062C5">
        <w:rPr>
          <w:b/>
        </w:rPr>
        <w:t xml:space="preserve">Reporting of consensus </w:t>
      </w:r>
      <w:r w:rsidRPr="008062C5">
        <w:rPr>
          <w:b/>
        </w:rPr>
        <w:t>methods by subgroup</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1"/>
        <w:gridCol w:w="1795"/>
        <w:gridCol w:w="1796"/>
        <w:gridCol w:w="1796"/>
      </w:tblGrid>
      <w:tr w:rsidR="00FF5FEF" w:rsidRPr="008062C5" w14:paraId="4DCC6E72" w14:textId="77777777" w:rsidTr="00197B80">
        <w:trPr>
          <w:trHeight w:val="300"/>
        </w:trPr>
        <w:tc>
          <w:tcPr>
            <w:tcW w:w="4531" w:type="dxa"/>
            <w:tcBorders>
              <w:top w:val="single" w:sz="12" w:space="0" w:color="auto"/>
              <w:left w:val="single" w:sz="12" w:space="0" w:color="auto"/>
              <w:bottom w:val="single" w:sz="4" w:space="0" w:color="auto"/>
            </w:tcBorders>
            <w:shd w:val="clear" w:color="auto" w:fill="auto"/>
          </w:tcPr>
          <w:p w14:paraId="50A3B3BC" w14:textId="77777777" w:rsidR="00FF5FEF" w:rsidRPr="008062C5" w:rsidRDefault="00FF5FEF" w:rsidP="00FF5FEF">
            <w:pPr>
              <w:spacing w:after="0" w:line="480" w:lineRule="auto"/>
              <w:rPr>
                <w:rFonts w:ascii="Calibri" w:eastAsia="Times New Roman" w:hAnsi="Calibri" w:cs="Calibri"/>
                <w:b/>
                <w:bCs/>
                <w:color w:val="000000"/>
                <w:lang w:eastAsia="en-GB"/>
              </w:rPr>
            </w:pPr>
          </w:p>
        </w:tc>
        <w:tc>
          <w:tcPr>
            <w:tcW w:w="1795" w:type="dxa"/>
            <w:tcBorders>
              <w:top w:val="single" w:sz="12" w:space="0" w:color="auto"/>
            </w:tcBorders>
            <w:shd w:val="clear" w:color="auto" w:fill="auto"/>
            <w:noWrap/>
          </w:tcPr>
          <w:p w14:paraId="33331C59" w14:textId="78C183A0"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Routine care only (n=164)</w:t>
            </w:r>
          </w:p>
        </w:tc>
        <w:tc>
          <w:tcPr>
            <w:tcW w:w="1796" w:type="dxa"/>
            <w:tcBorders>
              <w:top w:val="single" w:sz="12" w:space="0" w:color="auto"/>
              <w:right w:val="single" w:sz="12" w:space="0" w:color="auto"/>
            </w:tcBorders>
            <w:shd w:val="clear" w:color="auto" w:fill="auto"/>
            <w:noWrap/>
          </w:tcPr>
          <w:p w14:paraId="4AD34F22" w14:textId="32E38A23"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Routine care and research (n=98)</w:t>
            </w:r>
          </w:p>
        </w:tc>
        <w:tc>
          <w:tcPr>
            <w:tcW w:w="1796" w:type="dxa"/>
            <w:tcBorders>
              <w:top w:val="single" w:sz="12" w:space="0" w:color="auto"/>
              <w:right w:val="single" w:sz="12" w:space="0" w:color="auto"/>
            </w:tcBorders>
            <w:shd w:val="clear" w:color="auto" w:fill="auto"/>
          </w:tcPr>
          <w:p w14:paraId="278FAC29" w14:textId="5E3721AD"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All (n=262)</w:t>
            </w:r>
          </w:p>
        </w:tc>
      </w:tr>
      <w:tr w:rsidR="00FF5FEF" w:rsidRPr="008062C5" w14:paraId="6046CE17" w14:textId="77777777" w:rsidTr="00197B80">
        <w:trPr>
          <w:trHeight w:val="300"/>
        </w:trPr>
        <w:tc>
          <w:tcPr>
            <w:tcW w:w="4531" w:type="dxa"/>
            <w:tcBorders>
              <w:top w:val="single" w:sz="12" w:space="0" w:color="auto"/>
              <w:left w:val="single" w:sz="12" w:space="0" w:color="auto"/>
              <w:bottom w:val="single" w:sz="4" w:space="0" w:color="auto"/>
            </w:tcBorders>
            <w:shd w:val="clear" w:color="auto" w:fill="auto"/>
          </w:tcPr>
          <w:p w14:paraId="3C995498" w14:textId="77777777" w:rsidR="00FF5FEF" w:rsidRPr="008062C5" w:rsidRDefault="00FF5FEF" w:rsidP="00FF5FEF">
            <w:pPr>
              <w:spacing w:after="0" w:line="480" w:lineRule="auto"/>
              <w:rPr>
                <w:rFonts w:ascii="Calibri" w:eastAsia="Times New Roman" w:hAnsi="Calibri" w:cs="Calibri"/>
                <w:b/>
                <w:bCs/>
                <w:color w:val="000000"/>
                <w:lang w:eastAsia="en-GB"/>
              </w:rPr>
            </w:pPr>
            <w:r w:rsidRPr="008062C5">
              <w:rPr>
                <w:rFonts w:ascii="Calibri" w:eastAsia="Times New Roman" w:hAnsi="Calibri" w:cs="Calibri"/>
                <w:b/>
                <w:bCs/>
                <w:color w:val="000000"/>
                <w:lang w:eastAsia="en-GB"/>
              </w:rPr>
              <w:t>Reported how an initial list of outcomes was created. If yes:</w:t>
            </w:r>
          </w:p>
        </w:tc>
        <w:tc>
          <w:tcPr>
            <w:tcW w:w="1795" w:type="dxa"/>
            <w:tcBorders>
              <w:top w:val="single" w:sz="12" w:space="0" w:color="auto"/>
            </w:tcBorders>
            <w:shd w:val="clear" w:color="auto" w:fill="auto"/>
            <w:noWrap/>
          </w:tcPr>
          <w:p w14:paraId="614F1F96" w14:textId="44D46509"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127 (7</w:t>
            </w:r>
            <w:r w:rsidR="00230656" w:rsidRPr="008062C5">
              <w:rPr>
                <w:rFonts w:ascii="Calibri" w:eastAsia="Times New Roman" w:hAnsi="Calibri" w:cs="Calibri"/>
                <w:b/>
                <w:color w:val="000000"/>
                <w:lang w:eastAsia="en-GB"/>
              </w:rPr>
              <w:t>7</w:t>
            </w:r>
            <w:r w:rsidRPr="008062C5">
              <w:rPr>
                <w:rFonts w:ascii="Calibri" w:eastAsia="Times New Roman" w:hAnsi="Calibri" w:cs="Calibri"/>
                <w:b/>
                <w:color w:val="000000"/>
                <w:lang w:eastAsia="en-GB"/>
              </w:rPr>
              <w:t>%)</w:t>
            </w:r>
          </w:p>
        </w:tc>
        <w:tc>
          <w:tcPr>
            <w:tcW w:w="1796" w:type="dxa"/>
            <w:tcBorders>
              <w:top w:val="single" w:sz="12" w:space="0" w:color="auto"/>
              <w:right w:val="single" w:sz="12" w:space="0" w:color="auto"/>
            </w:tcBorders>
            <w:shd w:val="clear" w:color="auto" w:fill="auto"/>
            <w:noWrap/>
          </w:tcPr>
          <w:p w14:paraId="337BAB90" w14:textId="2334D892"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71 (7</w:t>
            </w:r>
            <w:r w:rsidR="00230656" w:rsidRPr="008062C5">
              <w:rPr>
                <w:rFonts w:ascii="Calibri" w:eastAsia="Times New Roman" w:hAnsi="Calibri" w:cs="Calibri"/>
                <w:b/>
                <w:color w:val="000000"/>
                <w:lang w:eastAsia="en-GB"/>
              </w:rPr>
              <w:t>2</w:t>
            </w:r>
            <w:r w:rsidRPr="008062C5">
              <w:rPr>
                <w:rFonts w:ascii="Calibri" w:eastAsia="Times New Roman" w:hAnsi="Calibri" w:cs="Calibri"/>
                <w:b/>
                <w:color w:val="000000"/>
                <w:lang w:eastAsia="en-GB"/>
              </w:rPr>
              <w:t>%)</w:t>
            </w:r>
          </w:p>
        </w:tc>
        <w:tc>
          <w:tcPr>
            <w:tcW w:w="1796" w:type="dxa"/>
            <w:tcBorders>
              <w:top w:val="single" w:sz="12" w:space="0" w:color="auto"/>
              <w:right w:val="single" w:sz="12" w:space="0" w:color="auto"/>
            </w:tcBorders>
            <w:shd w:val="clear" w:color="auto" w:fill="auto"/>
          </w:tcPr>
          <w:p w14:paraId="2A7186A2"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198 (76%)</w:t>
            </w:r>
          </w:p>
        </w:tc>
      </w:tr>
      <w:tr w:rsidR="00FF5FEF" w:rsidRPr="008062C5" w14:paraId="28CF339E" w14:textId="77777777" w:rsidTr="00AA20F0">
        <w:trPr>
          <w:trHeight w:val="300"/>
        </w:trPr>
        <w:tc>
          <w:tcPr>
            <w:tcW w:w="4531" w:type="dxa"/>
            <w:tcBorders>
              <w:top w:val="single" w:sz="4" w:space="0" w:color="auto"/>
              <w:left w:val="single" w:sz="12" w:space="0" w:color="auto"/>
              <w:bottom w:val="single" w:sz="4" w:space="0" w:color="auto"/>
            </w:tcBorders>
            <w:shd w:val="clear" w:color="auto" w:fill="auto"/>
          </w:tcPr>
          <w:p w14:paraId="175D2F03" w14:textId="6D4C9FB2" w:rsidR="00FF5FEF" w:rsidRPr="008062C5" w:rsidRDefault="00FF5FEF" w:rsidP="00FF5FEF">
            <w:pPr>
              <w:pStyle w:val="ListParagraph"/>
              <w:numPr>
                <w:ilvl w:val="0"/>
                <w:numId w:val="11"/>
              </w:numPr>
              <w:spacing w:after="0" w:line="480" w:lineRule="auto"/>
              <w:rPr>
                <w:rFonts w:ascii="Calibri" w:eastAsia="Times New Roman" w:hAnsi="Calibri" w:cs="Calibri"/>
                <w:bCs/>
                <w:color w:val="000000"/>
                <w:lang w:eastAsia="en-GB"/>
              </w:rPr>
            </w:pPr>
            <w:r w:rsidRPr="008062C5">
              <w:rPr>
                <w:rFonts w:ascii="Calibri" w:eastAsia="Times New Roman" w:hAnsi="Calibri" w:cs="Calibri"/>
                <w:bCs/>
                <w:color w:val="000000"/>
                <w:lang w:eastAsia="en-GB"/>
              </w:rPr>
              <w:t xml:space="preserve">Were outcomes identified from routine care records? </w:t>
            </w:r>
            <w:r w:rsidRPr="008062C5">
              <w:rPr>
                <w:rFonts w:ascii="Calibri" w:eastAsia="Times New Roman" w:hAnsi="Calibri" w:cs="Calibri"/>
                <w:bCs/>
                <w:color w:val="000000"/>
                <w:vertAlign w:val="superscript"/>
                <w:lang w:eastAsia="en-GB"/>
              </w:rPr>
              <w:t>1</w:t>
            </w:r>
          </w:p>
        </w:tc>
        <w:tc>
          <w:tcPr>
            <w:tcW w:w="1795" w:type="dxa"/>
            <w:shd w:val="clear" w:color="auto" w:fill="auto"/>
            <w:noWrap/>
          </w:tcPr>
          <w:p w14:paraId="6CE133B8"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38 (30%)</w:t>
            </w:r>
          </w:p>
        </w:tc>
        <w:tc>
          <w:tcPr>
            <w:tcW w:w="1796" w:type="dxa"/>
            <w:tcBorders>
              <w:right w:val="single" w:sz="12" w:space="0" w:color="auto"/>
            </w:tcBorders>
            <w:shd w:val="clear" w:color="auto" w:fill="auto"/>
            <w:noWrap/>
          </w:tcPr>
          <w:p w14:paraId="168A0B70"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9 (13%)</w:t>
            </w:r>
          </w:p>
        </w:tc>
        <w:tc>
          <w:tcPr>
            <w:tcW w:w="1796" w:type="dxa"/>
            <w:tcBorders>
              <w:right w:val="single" w:sz="12" w:space="0" w:color="auto"/>
            </w:tcBorders>
          </w:tcPr>
          <w:p w14:paraId="48E58940"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47 (24%)</w:t>
            </w:r>
          </w:p>
        </w:tc>
      </w:tr>
      <w:tr w:rsidR="00FF5FEF" w:rsidRPr="008062C5" w14:paraId="16602C42" w14:textId="77777777" w:rsidTr="00AA20F0">
        <w:trPr>
          <w:trHeight w:val="300"/>
        </w:trPr>
        <w:tc>
          <w:tcPr>
            <w:tcW w:w="4531" w:type="dxa"/>
            <w:tcBorders>
              <w:top w:val="single" w:sz="4" w:space="0" w:color="auto"/>
              <w:left w:val="single" w:sz="12" w:space="0" w:color="auto"/>
              <w:bottom w:val="single" w:sz="4" w:space="0" w:color="auto"/>
            </w:tcBorders>
            <w:shd w:val="clear" w:color="auto" w:fill="auto"/>
          </w:tcPr>
          <w:p w14:paraId="2FFC064C" w14:textId="2F9750EC" w:rsidR="00FF5FEF" w:rsidRPr="008062C5" w:rsidRDefault="00FF5FEF" w:rsidP="00FF5FEF">
            <w:pPr>
              <w:pStyle w:val="ListParagraph"/>
              <w:numPr>
                <w:ilvl w:val="0"/>
                <w:numId w:val="11"/>
              </w:numPr>
              <w:spacing w:after="0" w:line="480" w:lineRule="auto"/>
              <w:rPr>
                <w:rFonts w:ascii="Calibri" w:eastAsia="Times New Roman" w:hAnsi="Calibri" w:cs="Calibri"/>
                <w:bCs/>
                <w:color w:val="000000"/>
                <w:lang w:eastAsia="en-GB"/>
              </w:rPr>
            </w:pPr>
            <w:r w:rsidRPr="008062C5">
              <w:rPr>
                <w:rFonts w:ascii="Calibri" w:eastAsia="Times New Roman" w:hAnsi="Calibri" w:cs="Calibri"/>
                <w:bCs/>
                <w:color w:val="000000"/>
                <w:lang w:eastAsia="en-GB"/>
              </w:rPr>
              <w:t xml:space="preserve">Were outcomes identified from research? </w:t>
            </w:r>
            <w:r w:rsidRPr="008062C5">
              <w:rPr>
                <w:rFonts w:ascii="Calibri" w:eastAsia="Times New Roman" w:hAnsi="Calibri" w:cs="Calibri"/>
                <w:bCs/>
                <w:color w:val="000000"/>
                <w:vertAlign w:val="superscript"/>
                <w:lang w:eastAsia="en-GB"/>
              </w:rPr>
              <w:t>2</w:t>
            </w:r>
          </w:p>
        </w:tc>
        <w:tc>
          <w:tcPr>
            <w:tcW w:w="1795" w:type="dxa"/>
            <w:shd w:val="clear" w:color="auto" w:fill="auto"/>
            <w:noWrap/>
          </w:tcPr>
          <w:p w14:paraId="728A598A"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68 (54%)</w:t>
            </w:r>
          </w:p>
        </w:tc>
        <w:tc>
          <w:tcPr>
            <w:tcW w:w="1796" w:type="dxa"/>
            <w:tcBorders>
              <w:right w:val="single" w:sz="12" w:space="0" w:color="auto"/>
            </w:tcBorders>
            <w:shd w:val="clear" w:color="auto" w:fill="auto"/>
            <w:noWrap/>
          </w:tcPr>
          <w:p w14:paraId="4099EB5C"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47 (66%)</w:t>
            </w:r>
          </w:p>
        </w:tc>
        <w:tc>
          <w:tcPr>
            <w:tcW w:w="1796" w:type="dxa"/>
            <w:tcBorders>
              <w:right w:val="single" w:sz="12" w:space="0" w:color="auto"/>
            </w:tcBorders>
          </w:tcPr>
          <w:p w14:paraId="6BE6F55F"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15 (58%)</w:t>
            </w:r>
          </w:p>
        </w:tc>
      </w:tr>
      <w:tr w:rsidR="00FF5FEF" w:rsidRPr="008062C5" w14:paraId="56CABD41" w14:textId="77777777" w:rsidTr="00AA20F0">
        <w:trPr>
          <w:trHeight w:val="300"/>
        </w:trPr>
        <w:tc>
          <w:tcPr>
            <w:tcW w:w="4531" w:type="dxa"/>
            <w:tcBorders>
              <w:top w:val="single" w:sz="4" w:space="0" w:color="auto"/>
              <w:left w:val="single" w:sz="12" w:space="0" w:color="auto"/>
              <w:bottom w:val="single" w:sz="12" w:space="0" w:color="auto"/>
            </w:tcBorders>
            <w:shd w:val="clear" w:color="auto" w:fill="auto"/>
          </w:tcPr>
          <w:p w14:paraId="028EA570" w14:textId="5B083EE1" w:rsidR="00FF5FEF" w:rsidRPr="008062C5" w:rsidRDefault="00FF5FEF" w:rsidP="00FF5FEF">
            <w:pPr>
              <w:pStyle w:val="ListParagraph"/>
              <w:numPr>
                <w:ilvl w:val="0"/>
                <w:numId w:val="11"/>
              </w:numPr>
              <w:spacing w:after="0" w:line="480" w:lineRule="auto"/>
              <w:rPr>
                <w:rFonts w:ascii="Calibri" w:eastAsia="Times New Roman" w:hAnsi="Calibri" w:cs="Calibri"/>
                <w:bCs/>
                <w:color w:val="000000"/>
                <w:lang w:eastAsia="en-GB"/>
              </w:rPr>
            </w:pPr>
            <w:r w:rsidRPr="008062C5">
              <w:rPr>
                <w:rFonts w:ascii="Calibri" w:eastAsia="Times New Roman" w:hAnsi="Calibri" w:cs="Calibri"/>
                <w:bCs/>
                <w:color w:val="000000"/>
                <w:lang w:eastAsia="en-GB"/>
              </w:rPr>
              <w:t xml:space="preserve">Were patient views included? </w:t>
            </w:r>
            <w:r w:rsidRPr="008062C5">
              <w:rPr>
                <w:rFonts w:ascii="Calibri" w:eastAsia="Times New Roman" w:hAnsi="Calibri" w:cs="Calibri"/>
                <w:bCs/>
                <w:color w:val="000000"/>
                <w:vertAlign w:val="superscript"/>
                <w:lang w:eastAsia="en-GB"/>
              </w:rPr>
              <w:t>3</w:t>
            </w:r>
          </w:p>
        </w:tc>
        <w:tc>
          <w:tcPr>
            <w:tcW w:w="1795" w:type="dxa"/>
            <w:tcBorders>
              <w:bottom w:val="single" w:sz="12" w:space="0" w:color="auto"/>
            </w:tcBorders>
            <w:shd w:val="clear" w:color="auto" w:fill="auto"/>
            <w:noWrap/>
          </w:tcPr>
          <w:p w14:paraId="356D7BC6"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3 (18%)</w:t>
            </w:r>
          </w:p>
        </w:tc>
        <w:tc>
          <w:tcPr>
            <w:tcW w:w="1796" w:type="dxa"/>
            <w:tcBorders>
              <w:bottom w:val="single" w:sz="12" w:space="0" w:color="auto"/>
              <w:right w:val="single" w:sz="12" w:space="0" w:color="auto"/>
            </w:tcBorders>
            <w:shd w:val="clear" w:color="auto" w:fill="auto"/>
            <w:noWrap/>
          </w:tcPr>
          <w:p w14:paraId="44323CB7"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4 (34%)</w:t>
            </w:r>
          </w:p>
        </w:tc>
        <w:tc>
          <w:tcPr>
            <w:tcW w:w="1796" w:type="dxa"/>
            <w:tcBorders>
              <w:bottom w:val="single" w:sz="12" w:space="0" w:color="auto"/>
              <w:right w:val="single" w:sz="12" w:space="0" w:color="auto"/>
            </w:tcBorders>
          </w:tcPr>
          <w:p w14:paraId="56500488"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47 (24%)</w:t>
            </w:r>
          </w:p>
        </w:tc>
      </w:tr>
      <w:tr w:rsidR="00FF5FEF" w:rsidRPr="008062C5" w14:paraId="0E3755D6" w14:textId="77777777" w:rsidTr="00197B80">
        <w:trPr>
          <w:trHeight w:val="300"/>
        </w:trPr>
        <w:tc>
          <w:tcPr>
            <w:tcW w:w="4531" w:type="dxa"/>
            <w:tcBorders>
              <w:top w:val="single" w:sz="12" w:space="0" w:color="auto"/>
              <w:left w:val="single" w:sz="12" w:space="0" w:color="auto"/>
              <w:bottom w:val="single" w:sz="4" w:space="0" w:color="auto"/>
            </w:tcBorders>
            <w:shd w:val="clear" w:color="auto" w:fill="auto"/>
          </w:tcPr>
          <w:p w14:paraId="3ACB5D60" w14:textId="77777777" w:rsidR="00FF5FEF" w:rsidRPr="008062C5" w:rsidRDefault="00FF5FEF" w:rsidP="00FF5FEF">
            <w:pPr>
              <w:spacing w:after="0" w:line="480" w:lineRule="auto"/>
              <w:rPr>
                <w:rFonts w:ascii="Calibri" w:eastAsia="Times New Roman" w:hAnsi="Calibri" w:cs="Calibri"/>
                <w:b/>
                <w:bCs/>
                <w:color w:val="000000"/>
                <w:lang w:eastAsia="en-GB"/>
              </w:rPr>
            </w:pPr>
            <w:r w:rsidRPr="008062C5">
              <w:rPr>
                <w:rFonts w:ascii="Calibri" w:eastAsia="Times New Roman" w:hAnsi="Calibri" w:cs="Calibri"/>
                <w:b/>
                <w:bCs/>
                <w:color w:val="000000"/>
                <w:lang w:eastAsia="en-GB"/>
              </w:rPr>
              <w:t>Consensus definition reported</w:t>
            </w:r>
          </w:p>
        </w:tc>
        <w:tc>
          <w:tcPr>
            <w:tcW w:w="1795" w:type="dxa"/>
            <w:tcBorders>
              <w:top w:val="single" w:sz="12" w:space="0" w:color="auto"/>
            </w:tcBorders>
            <w:shd w:val="clear" w:color="auto" w:fill="auto"/>
            <w:noWrap/>
          </w:tcPr>
          <w:p w14:paraId="26CA01E5"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93 (57%)</w:t>
            </w:r>
          </w:p>
        </w:tc>
        <w:tc>
          <w:tcPr>
            <w:tcW w:w="1796" w:type="dxa"/>
            <w:tcBorders>
              <w:top w:val="single" w:sz="12" w:space="0" w:color="auto"/>
              <w:right w:val="single" w:sz="12" w:space="0" w:color="auto"/>
            </w:tcBorders>
            <w:shd w:val="clear" w:color="auto" w:fill="auto"/>
            <w:noWrap/>
          </w:tcPr>
          <w:p w14:paraId="2EB775C0"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58 (59%)</w:t>
            </w:r>
          </w:p>
        </w:tc>
        <w:tc>
          <w:tcPr>
            <w:tcW w:w="1796" w:type="dxa"/>
            <w:tcBorders>
              <w:top w:val="single" w:sz="12" w:space="0" w:color="auto"/>
              <w:right w:val="single" w:sz="12" w:space="0" w:color="auto"/>
            </w:tcBorders>
            <w:shd w:val="clear" w:color="auto" w:fill="auto"/>
          </w:tcPr>
          <w:p w14:paraId="4F2D0C22"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151 (58%)</w:t>
            </w:r>
          </w:p>
        </w:tc>
      </w:tr>
      <w:tr w:rsidR="00FF5FEF" w:rsidRPr="008062C5" w14:paraId="014E66B8" w14:textId="77777777" w:rsidTr="00197B80">
        <w:trPr>
          <w:trHeight w:val="300"/>
        </w:trPr>
        <w:tc>
          <w:tcPr>
            <w:tcW w:w="4531" w:type="dxa"/>
            <w:tcBorders>
              <w:top w:val="single" w:sz="4" w:space="0" w:color="auto"/>
              <w:left w:val="single" w:sz="12" w:space="0" w:color="auto"/>
              <w:bottom w:val="single" w:sz="12" w:space="0" w:color="auto"/>
            </w:tcBorders>
            <w:shd w:val="clear" w:color="auto" w:fill="auto"/>
          </w:tcPr>
          <w:p w14:paraId="7BE4B247" w14:textId="77777777" w:rsidR="00FF5FEF" w:rsidRPr="008062C5" w:rsidRDefault="00FF5FEF" w:rsidP="00FF5FEF">
            <w:pPr>
              <w:spacing w:after="0" w:line="480" w:lineRule="auto"/>
              <w:rPr>
                <w:rFonts w:ascii="Calibri" w:eastAsia="Times New Roman" w:hAnsi="Calibri" w:cs="Calibri"/>
                <w:b/>
                <w:bCs/>
                <w:color w:val="000000"/>
                <w:lang w:eastAsia="en-GB"/>
              </w:rPr>
            </w:pPr>
            <w:r w:rsidRPr="008062C5">
              <w:rPr>
                <w:rFonts w:ascii="Calibri" w:eastAsia="Times New Roman" w:hAnsi="Calibri" w:cs="Calibri"/>
                <w:b/>
                <w:bCs/>
                <w:color w:val="000000"/>
                <w:lang w:eastAsia="en-GB"/>
              </w:rPr>
              <w:t>Criteria reported for adding / dropping domains</w:t>
            </w:r>
          </w:p>
        </w:tc>
        <w:tc>
          <w:tcPr>
            <w:tcW w:w="1795" w:type="dxa"/>
            <w:tcBorders>
              <w:bottom w:val="single" w:sz="12" w:space="0" w:color="auto"/>
            </w:tcBorders>
            <w:shd w:val="clear" w:color="auto" w:fill="auto"/>
            <w:noWrap/>
          </w:tcPr>
          <w:p w14:paraId="0F984F33"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65 (40%)</w:t>
            </w:r>
          </w:p>
        </w:tc>
        <w:tc>
          <w:tcPr>
            <w:tcW w:w="1796" w:type="dxa"/>
            <w:tcBorders>
              <w:bottom w:val="single" w:sz="12" w:space="0" w:color="auto"/>
              <w:right w:val="single" w:sz="12" w:space="0" w:color="auto"/>
            </w:tcBorders>
            <w:shd w:val="clear" w:color="auto" w:fill="auto"/>
            <w:noWrap/>
          </w:tcPr>
          <w:p w14:paraId="6122FF50"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45 (46%)</w:t>
            </w:r>
          </w:p>
        </w:tc>
        <w:tc>
          <w:tcPr>
            <w:tcW w:w="1796" w:type="dxa"/>
            <w:tcBorders>
              <w:bottom w:val="single" w:sz="12" w:space="0" w:color="auto"/>
              <w:right w:val="single" w:sz="12" w:space="0" w:color="auto"/>
            </w:tcBorders>
            <w:shd w:val="clear" w:color="auto" w:fill="auto"/>
          </w:tcPr>
          <w:p w14:paraId="16A98B36" w14:textId="77777777"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110 (42%)</w:t>
            </w:r>
          </w:p>
        </w:tc>
      </w:tr>
      <w:tr w:rsidR="00FF5FEF" w:rsidRPr="008062C5" w14:paraId="76402C9F" w14:textId="77777777" w:rsidTr="00197B80">
        <w:trPr>
          <w:trHeight w:val="300"/>
        </w:trPr>
        <w:tc>
          <w:tcPr>
            <w:tcW w:w="4531" w:type="dxa"/>
            <w:tcBorders>
              <w:top w:val="single" w:sz="12" w:space="0" w:color="auto"/>
              <w:left w:val="single" w:sz="12" w:space="0" w:color="auto"/>
              <w:bottom w:val="single" w:sz="4" w:space="0" w:color="auto"/>
            </w:tcBorders>
            <w:shd w:val="clear" w:color="auto" w:fill="auto"/>
          </w:tcPr>
          <w:p w14:paraId="37C75AFD" w14:textId="66613313" w:rsidR="00FF5FEF" w:rsidRPr="008062C5" w:rsidRDefault="00FF5FEF" w:rsidP="00FF5FEF">
            <w:pPr>
              <w:spacing w:after="0" w:line="480" w:lineRule="auto"/>
              <w:rPr>
                <w:rFonts w:ascii="Calibri" w:eastAsia="Times New Roman" w:hAnsi="Calibri" w:cs="Calibri"/>
                <w:b/>
                <w:bCs/>
                <w:color w:val="000000"/>
                <w:lang w:eastAsia="en-GB"/>
              </w:rPr>
            </w:pPr>
            <w:r w:rsidRPr="008062C5">
              <w:rPr>
                <w:rFonts w:ascii="Calibri" w:eastAsia="Times New Roman" w:hAnsi="Calibri" w:cs="Calibri"/>
                <w:b/>
                <w:bCs/>
                <w:color w:val="000000"/>
                <w:lang w:eastAsia="en-GB"/>
              </w:rPr>
              <w:t>COS development considered factors other than the importance of the outcome</w:t>
            </w:r>
          </w:p>
        </w:tc>
        <w:tc>
          <w:tcPr>
            <w:tcW w:w="1795" w:type="dxa"/>
            <w:tcBorders>
              <w:top w:val="single" w:sz="12" w:space="0" w:color="auto"/>
            </w:tcBorders>
            <w:shd w:val="clear" w:color="auto" w:fill="auto"/>
            <w:noWrap/>
          </w:tcPr>
          <w:p w14:paraId="75FA73F3" w14:textId="39F14AFA"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61 (3</w:t>
            </w:r>
            <w:r w:rsidR="00176FA3" w:rsidRPr="008062C5">
              <w:rPr>
                <w:rFonts w:ascii="Calibri" w:eastAsia="Times New Roman" w:hAnsi="Calibri" w:cs="Calibri"/>
                <w:b/>
                <w:color w:val="000000"/>
                <w:lang w:eastAsia="en-GB"/>
              </w:rPr>
              <w:t>7</w:t>
            </w:r>
            <w:r w:rsidRPr="008062C5">
              <w:rPr>
                <w:rFonts w:ascii="Calibri" w:eastAsia="Times New Roman" w:hAnsi="Calibri" w:cs="Calibri"/>
                <w:b/>
                <w:color w:val="000000"/>
                <w:lang w:eastAsia="en-GB"/>
              </w:rPr>
              <w:t>%)</w:t>
            </w:r>
          </w:p>
        </w:tc>
        <w:tc>
          <w:tcPr>
            <w:tcW w:w="1796" w:type="dxa"/>
            <w:tcBorders>
              <w:top w:val="single" w:sz="12" w:space="0" w:color="auto"/>
              <w:right w:val="single" w:sz="12" w:space="0" w:color="auto"/>
            </w:tcBorders>
            <w:shd w:val="clear" w:color="auto" w:fill="auto"/>
            <w:noWrap/>
          </w:tcPr>
          <w:p w14:paraId="243F26FE" w14:textId="78D621F2"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21 (2</w:t>
            </w:r>
            <w:r w:rsidR="00176FA3" w:rsidRPr="008062C5">
              <w:rPr>
                <w:rFonts w:ascii="Calibri" w:eastAsia="Times New Roman" w:hAnsi="Calibri" w:cs="Calibri"/>
                <w:b/>
                <w:color w:val="000000"/>
                <w:lang w:eastAsia="en-GB"/>
              </w:rPr>
              <w:t>1</w:t>
            </w:r>
            <w:r w:rsidRPr="008062C5">
              <w:rPr>
                <w:rFonts w:ascii="Calibri" w:eastAsia="Times New Roman" w:hAnsi="Calibri" w:cs="Calibri"/>
                <w:b/>
                <w:color w:val="000000"/>
                <w:lang w:eastAsia="en-GB"/>
              </w:rPr>
              <w:t>%)</w:t>
            </w:r>
          </w:p>
        </w:tc>
        <w:tc>
          <w:tcPr>
            <w:tcW w:w="1796" w:type="dxa"/>
            <w:tcBorders>
              <w:top w:val="single" w:sz="12" w:space="0" w:color="auto"/>
              <w:right w:val="single" w:sz="12" w:space="0" w:color="auto"/>
            </w:tcBorders>
            <w:shd w:val="clear" w:color="auto" w:fill="auto"/>
          </w:tcPr>
          <w:p w14:paraId="25C79F8A" w14:textId="49E14BE8" w:rsidR="00FF5FEF" w:rsidRPr="008062C5" w:rsidRDefault="00FF5FEF" w:rsidP="00FF5FEF">
            <w:pPr>
              <w:spacing w:after="0" w:line="480" w:lineRule="auto"/>
              <w:jc w:val="center"/>
              <w:rPr>
                <w:rFonts w:ascii="Calibri" w:eastAsia="Times New Roman" w:hAnsi="Calibri" w:cs="Calibri"/>
                <w:b/>
                <w:color w:val="000000"/>
                <w:lang w:eastAsia="en-GB"/>
              </w:rPr>
            </w:pPr>
            <w:r w:rsidRPr="008062C5">
              <w:rPr>
                <w:rFonts w:ascii="Calibri" w:eastAsia="Times New Roman" w:hAnsi="Calibri" w:cs="Calibri"/>
                <w:b/>
                <w:color w:val="000000"/>
                <w:lang w:eastAsia="en-GB"/>
              </w:rPr>
              <w:t>82 (3</w:t>
            </w:r>
            <w:r w:rsidR="00176FA3" w:rsidRPr="008062C5">
              <w:rPr>
                <w:rFonts w:ascii="Calibri" w:eastAsia="Times New Roman" w:hAnsi="Calibri" w:cs="Calibri"/>
                <w:b/>
                <w:color w:val="000000"/>
                <w:lang w:eastAsia="en-GB"/>
              </w:rPr>
              <w:t>1</w:t>
            </w:r>
            <w:r w:rsidRPr="008062C5">
              <w:rPr>
                <w:rFonts w:ascii="Calibri" w:eastAsia="Times New Roman" w:hAnsi="Calibri" w:cs="Calibri"/>
                <w:b/>
                <w:color w:val="000000"/>
                <w:lang w:eastAsia="en-GB"/>
              </w:rPr>
              <w:t>%)</w:t>
            </w:r>
          </w:p>
        </w:tc>
      </w:tr>
      <w:tr w:rsidR="00FF5FEF" w:rsidRPr="008062C5" w14:paraId="35B2B09F" w14:textId="77777777" w:rsidTr="00AA20F0">
        <w:trPr>
          <w:trHeight w:val="300"/>
        </w:trPr>
        <w:tc>
          <w:tcPr>
            <w:tcW w:w="4531" w:type="dxa"/>
            <w:tcBorders>
              <w:top w:val="single" w:sz="4" w:space="0" w:color="auto"/>
              <w:left w:val="single" w:sz="12" w:space="0" w:color="auto"/>
            </w:tcBorders>
            <w:shd w:val="clear" w:color="auto" w:fill="auto"/>
          </w:tcPr>
          <w:p w14:paraId="16FCD882"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Feasibility of data collection</w:t>
            </w:r>
          </w:p>
        </w:tc>
        <w:tc>
          <w:tcPr>
            <w:tcW w:w="1795" w:type="dxa"/>
            <w:shd w:val="clear" w:color="auto" w:fill="auto"/>
            <w:noWrap/>
            <w:vAlign w:val="center"/>
          </w:tcPr>
          <w:p w14:paraId="7D0AB9BB" w14:textId="57C4438E"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47 (77%)</w:t>
            </w:r>
          </w:p>
        </w:tc>
        <w:tc>
          <w:tcPr>
            <w:tcW w:w="1796" w:type="dxa"/>
            <w:tcBorders>
              <w:right w:val="single" w:sz="12" w:space="0" w:color="auto"/>
            </w:tcBorders>
            <w:shd w:val="clear" w:color="auto" w:fill="auto"/>
            <w:noWrap/>
            <w:vAlign w:val="center"/>
          </w:tcPr>
          <w:p w14:paraId="1F843837" w14:textId="52F2FF8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2 (57%)</w:t>
            </w:r>
          </w:p>
        </w:tc>
        <w:tc>
          <w:tcPr>
            <w:tcW w:w="1796" w:type="dxa"/>
            <w:tcBorders>
              <w:right w:val="single" w:sz="12" w:space="0" w:color="auto"/>
            </w:tcBorders>
          </w:tcPr>
          <w:p w14:paraId="2E6D646F" w14:textId="28631D53"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59 (72%)</w:t>
            </w:r>
          </w:p>
        </w:tc>
      </w:tr>
      <w:tr w:rsidR="00FF5FEF" w:rsidRPr="008062C5" w14:paraId="7B257C46" w14:textId="77777777" w:rsidTr="00AA20F0">
        <w:trPr>
          <w:trHeight w:val="300"/>
        </w:trPr>
        <w:tc>
          <w:tcPr>
            <w:tcW w:w="4531" w:type="dxa"/>
            <w:tcBorders>
              <w:top w:val="single" w:sz="4" w:space="0" w:color="auto"/>
              <w:left w:val="single" w:sz="12" w:space="0" w:color="auto"/>
              <w:bottom w:val="single" w:sz="4" w:space="0" w:color="auto"/>
            </w:tcBorders>
            <w:shd w:val="clear" w:color="auto" w:fill="auto"/>
          </w:tcPr>
          <w:p w14:paraId="232E8361"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Availability of acceptable measures</w:t>
            </w:r>
          </w:p>
        </w:tc>
        <w:tc>
          <w:tcPr>
            <w:tcW w:w="1795" w:type="dxa"/>
            <w:shd w:val="clear" w:color="auto" w:fill="auto"/>
            <w:noWrap/>
            <w:vAlign w:val="center"/>
          </w:tcPr>
          <w:p w14:paraId="4A72DBE2"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4 (23%)</w:t>
            </w:r>
          </w:p>
        </w:tc>
        <w:tc>
          <w:tcPr>
            <w:tcW w:w="1796" w:type="dxa"/>
            <w:tcBorders>
              <w:right w:val="single" w:sz="12" w:space="0" w:color="auto"/>
            </w:tcBorders>
            <w:shd w:val="clear" w:color="auto" w:fill="auto"/>
            <w:noWrap/>
            <w:vAlign w:val="center"/>
          </w:tcPr>
          <w:p w14:paraId="336A370F"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6 (29%)</w:t>
            </w:r>
          </w:p>
        </w:tc>
        <w:tc>
          <w:tcPr>
            <w:tcW w:w="1796" w:type="dxa"/>
            <w:tcBorders>
              <w:right w:val="single" w:sz="12" w:space="0" w:color="auto"/>
            </w:tcBorders>
          </w:tcPr>
          <w:p w14:paraId="0CCEF8A5"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0 (24%)</w:t>
            </w:r>
          </w:p>
        </w:tc>
      </w:tr>
      <w:tr w:rsidR="00FF5FEF" w:rsidRPr="008062C5" w14:paraId="46112A8D" w14:textId="77777777" w:rsidTr="00AA20F0">
        <w:trPr>
          <w:trHeight w:val="300"/>
        </w:trPr>
        <w:tc>
          <w:tcPr>
            <w:tcW w:w="4531" w:type="dxa"/>
            <w:tcBorders>
              <w:top w:val="single" w:sz="4" w:space="0" w:color="auto"/>
              <w:left w:val="single" w:sz="12" w:space="0" w:color="auto"/>
              <w:bottom w:val="single" w:sz="4" w:space="0" w:color="auto"/>
              <w:right w:val="single" w:sz="4" w:space="0" w:color="auto"/>
            </w:tcBorders>
            <w:shd w:val="clear" w:color="auto" w:fill="auto"/>
          </w:tcPr>
          <w:p w14:paraId="681D7B52"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Frequency of outcome</w:t>
            </w:r>
          </w:p>
        </w:tc>
        <w:tc>
          <w:tcPr>
            <w:tcW w:w="17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10D639"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2 (20%)</w:t>
            </w:r>
          </w:p>
        </w:tc>
        <w:tc>
          <w:tcPr>
            <w:tcW w:w="1796"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76F735F3"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 (5%)</w:t>
            </w:r>
          </w:p>
        </w:tc>
        <w:tc>
          <w:tcPr>
            <w:tcW w:w="1796" w:type="dxa"/>
            <w:tcBorders>
              <w:top w:val="single" w:sz="4" w:space="0" w:color="auto"/>
              <w:left w:val="single" w:sz="4" w:space="0" w:color="auto"/>
              <w:bottom w:val="single" w:sz="4" w:space="0" w:color="auto"/>
              <w:right w:val="single" w:sz="12" w:space="0" w:color="auto"/>
            </w:tcBorders>
          </w:tcPr>
          <w:p w14:paraId="04DDA50A"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3 (16%)</w:t>
            </w:r>
          </w:p>
        </w:tc>
      </w:tr>
      <w:tr w:rsidR="00FF5FEF" w:rsidRPr="008062C5" w14:paraId="4B216CE1" w14:textId="77777777" w:rsidTr="00AA20F0">
        <w:trPr>
          <w:trHeight w:val="300"/>
        </w:trPr>
        <w:tc>
          <w:tcPr>
            <w:tcW w:w="4531" w:type="dxa"/>
            <w:tcBorders>
              <w:top w:val="single" w:sz="4" w:space="0" w:color="auto"/>
              <w:left w:val="single" w:sz="12" w:space="0" w:color="auto"/>
              <w:bottom w:val="single" w:sz="4" w:space="0" w:color="auto"/>
              <w:right w:val="single" w:sz="4" w:space="0" w:color="auto"/>
            </w:tcBorders>
            <w:shd w:val="clear" w:color="auto" w:fill="auto"/>
          </w:tcPr>
          <w:p w14:paraId="1B9A4CB9"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Outcome is modifiable</w:t>
            </w:r>
          </w:p>
        </w:tc>
        <w:tc>
          <w:tcPr>
            <w:tcW w:w="17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7E2575"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8 (13%)</w:t>
            </w:r>
          </w:p>
        </w:tc>
        <w:tc>
          <w:tcPr>
            <w:tcW w:w="1796"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476FC196"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3 (14%)</w:t>
            </w:r>
          </w:p>
        </w:tc>
        <w:tc>
          <w:tcPr>
            <w:tcW w:w="1796" w:type="dxa"/>
            <w:tcBorders>
              <w:top w:val="single" w:sz="4" w:space="0" w:color="auto"/>
              <w:left w:val="single" w:sz="4" w:space="0" w:color="auto"/>
              <w:bottom w:val="single" w:sz="4" w:space="0" w:color="auto"/>
              <w:right w:val="single" w:sz="12" w:space="0" w:color="auto"/>
            </w:tcBorders>
          </w:tcPr>
          <w:p w14:paraId="2562674B"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1 (13%)</w:t>
            </w:r>
          </w:p>
        </w:tc>
      </w:tr>
      <w:tr w:rsidR="00FF5FEF" w:rsidRPr="008062C5" w14:paraId="271C0A70" w14:textId="77777777" w:rsidTr="00AA20F0">
        <w:trPr>
          <w:trHeight w:val="300"/>
        </w:trPr>
        <w:tc>
          <w:tcPr>
            <w:tcW w:w="4531" w:type="dxa"/>
            <w:tcBorders>
              <w:top w:val="single" w:sz="4" w:space="0" w:color="auto"/>
              <w:left w:val="single" w:sz="12" w:space="0" w:color="auto"/>
              <w:bottom w:val="single" w:sz="4" w:space="0" w:color="auto"/>
            </w:tcBorders>
            <w:shd w:val="clear" w:color="auto" w:fill="auto"/>
          </w:tcPr>
          <w:p w14:paraId="494830C2"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Existing measures</w:t>
            </w:r>
          </w:p>
        </w:tc>
        <w:tc>
          <w:tcPr>
            <w:tcW w:w="1795" w:type="dxa"/>
            <w:shd w:val="clear" w:color="auto" w:fill="auto"/>
            <w:noWrap/>
            <w:vAlign w:val="center"/>
          </w:tcPr>
          <w:p w14:paraId="718359EA"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8 (13%)</w:t>
            </w:r>
          </w:p>
        </w:tc>
        <w:tc>
          <w:tcPr>
            <w:tcW w:w="1796" w:type="dxa"/>
            <w:tcBorders>
              <w:right w:val="single" w:sz="12" w:space="0" w:color="auto"/>
            </w:tcBorders>
            <w:shd w:val="clear" w:color="auto" w:fill="auto"/>
            <w:noWrap/>
            <w:vAlign w:val="center"/>
          </w:tcPr>
          <w:p w14:paraId="571D653C"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 (10%)</w:t>
            </w:r>
          </w:p>
        </w:tc>
        <w:tc>
          <w:tcPr>
            <w:tcW w:w="1796" w:type="dxa"/>
            <w:tcBorders>
              <w:right w:val="single" w:sz="12" w:space="0" w:color="auto"/>
            </w:tcBorders>
          </w:tcPr>
          <w:p w14:paraId="1DC1991F"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0 (12%)</w:t>
            </w:r>
          </w:p>
        </w:tc>
      </w:tr>
      <w:tr w:rsidR="00FF5FEF" w:rsidRPr="008062C5" w14:paraId="7941F224" w14:textId="77777777" w:rsidTr="00AA20F0">
        <w:trPr>
          <w:trHeight w:val="300"/>
        </w:trPr>
        <w:tc>
          <w:tcPr>
            <w:tcW w:w="4531" w:type="dxa"/>
            <w:tcBorders>
              <w:top w:val="single" w:sz="4" w:space="0" w:color="auto"/>
              <w:left w:val="single" w:sz="12" w:space="0" w:color="auto"/>
            </w:tcBorders>
            <w:shd w:val="clear" w:color="auto" w:fill="auto"/>
          </w:tcPr>
          <w:p w14:paraId="79C92BCC"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Able to capture change</w:t>
            </w:r>
          </w:p>
        </w:tc>
        <w:tc>
          <w:tcPr>
            <w:tcW w:w="1795" w:type="dxa"/>
            <w:shd w:val="clear" w:color="auto" w:fill="auto"/>
            <w:noWrap/>
            <w:vAlign w:val="center"/>
          </w:tcPr>
          <w:p w14:paraId="35A22B65"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6 (10%)</w:t>
            </w:r>
          </w:p>
        </w:tc>
        <w:tc>
          <w:tcPr>
            <w:tcW w:w="1796" w:type="dxa"/>
            <w:tcBorders>
              <w:right w:val="single" w:sz="12" w:space="0" w:color="auto"/>
            </w:tcBorders>
            <w:shd w:val="clear" w:color="auto" w:fill="auto"/>
            <w:noWrap/>
            <w:vAlign w:val="center"/>
          </w:tcPr>
          <w:p w14:paraId="296785F4"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 (10%)</w:t>
            </w:r>
          </w:p>
        </w:tc>
        <w:tc>
          <w:tcPr>
            <w:tcW w:w="1796" w:type="dxa"/>
            <w:tcBorders>
              <w:right w:val="single" w:sz="12" w:space="0" w:color="auto"/>
            </w:tcBorders>
          </w:tcPr>
          <w:p w14:paraId="038AA754"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8 (10%)</w:t>
            </w:r>
          </w:p>
        </w:tc>
      </w:tr>
      <w:tr w:rsidR="00FF5FEF" w:rsidRPr="008062C5" w14:paraId="4112C799" w14:textId="77777777" w:rsidTr="00AA20F0">
        <w:trPr>
          <w:trHeight w:val="300"/>
        </w:trPr>
        <w:tc>
          <w:tcPr>
            <w:tcW w:w="4531" w:type="dxa"/>
            <w:tcBorders>
              <w:top w:val="single" w:sz="4" w:space="0" w:color="auto"/>
              <w:left w:val="single" w:sz="12" w:space="0" w:color="auto"/>
            </w:tcBorders>
            <w:shd w:val="clear" w:color="auto" w:fill="auto"/>
          </w:tcPr>
          <w:p w14:paraId="71F34ADB"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Clarity/ outcome is understandable</w:t>
            </w:r>
          </w:p>
        </w:tc>
        <w:tc>
          <w:tcPr>
            <w:tcW w:w="1795" w:type="dxa"/>
            <w:shd w:val="clear" w:color="auto" w:fill="auto"/>
            <w:noWrap/>
            <w:vAlign w:val="center"/>
          </w:tcPr>
          <w:p w14:paraId="1D8BB676"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3 (5%)</w:t>
            </w:r>
          </w:p>
        </w:tc>
        <w:tc>
          <w:tcPr>
            <w:tcW w:w="1796" w:type="dxa"/>
            <w:tcBorders>
              <w:right w:val="single" w:sz="12" w:space="0" w:color="auto"/>
            </w:tcBorders>
            <w:shd w:val="clear" w:color="auto" w:fill="auto"/>
            <w:noWrap/>
            <w:vAlign w:val="center"/>
          </w:tcPr>
          <w:p w14:paraId="13E38CEF"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2 (10%)</w:t>
            </w:r>
          </w:p>
        </w:tc>
        <w:tc>
          <w:tcPr>
            <w:tcW w:w="1796" w:type="dxa"/>
            <w:tcBorders>
              <w:right w:val="single" w:sz="12" w:space="0" w:color="auto"/>
            </w:tcBorders>
          </w:tcPr>
          <w:p w14:paraId="1BA26BEB"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5 (6%)</w:t>
            </w:r>
          </w:p>
        </w:tc>
      </w:tr>
      <w:tr w:rsidR="00FF5FEF" w:rsidRPr="008062C5" w14:paraId="367E57C8" w14:textId="77777777" w:rsidTr="00AA20F0">
        <w:trPr>
          <w:trHeight w:val="300"/>
        </w:trPr>
        <w:tc>
          <w:tcPr>
            <w:tcW w:w="4531" w:type="dxa"/>
            <w:tcBorders>
              <w:top w:val="single" w:sz="4" w:space="0" w:color="auto"/>
              <w:left w:val="single" w:sz="12" w:space="0" w:color="auto"/>
              <w:bottom w:val="single" w:sz="12" w:space="0" w:color="auto"/>
            </w:tcBorders>
            <w:shd w:val="clear" w:color="auto" w:fill="auto"/>
          </w:tcPr>
          <w:p w14:paraId="08801F63" w14:textId="77777777" w:rsidR="00FF5FEF" w:rsidRPr="008062C5" w:rsidRDefault="00FF5FEF" w:rsidP="00FF5FEF">
            <w:pPr>
              <w:spacing w:after="0" w:line="480" w:lineRule="auto"/>
              <w:ind w:left="720"/>
              <w:rPr>
                <w:rFonts w:ascii="Calibri" w:eastAsia="Times New Roman" w:hAnsi="Calibri" w:cs="Calibri"/>
                <w:bCs/>
                <w:color w:val="000000"/>
                <w:lang w:eastAsia="en-GB"/>
              </w:rPr>
            </w:pPr>
            <w:r w:rsidRPr="008062C5">
              <w:rPr>
                <w:rFonts w:ascii="Calibri" w:eastAsia="Times New Roman" w:hAnsi="Calibri" w:cs="Calibri"/>
                <w:bCs/>
                <w:color w:val="000000"/>
                <w:lang w:eastAsia="en-GB"/>
              </w:rPr>
              <w:t>Evidence for use of the outcome</w:t>
            </w:r>
          </w:p>
        </w:tc>
        <w:tc>
          <w:tcPr>
            <w:tcW w:w="1795" w:type="dxa"/>
            <w:tcBorders>
              <w:bottom w:val="single" w:sz="12" w:space="0" w:color="auto"/>
            </w:tcBorders>
            <w:shd w:val="clear" w:color="auto" w:fill="auto"/>
            <w:noWrap/>
            <w:vAlign w:val="center"/>
          </w:tcPr>
          <w:p w14:paraId="3640D489"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4 (7%)</w:t>
            </w:r>
          </w:p>
        </w:tc>
        <w:tc>
          <w:tcPr>
            <w:tcW w:w="1796" w:type="dxa"/>
            <w:tcBorders>
              <w:bottom w:val="single" w:sz="12" w:space="0" w:color="auto"/>
              <w:right w:val="single" w:sz="12" w:space="0" w:color="auto"/>
            </w:tcBorders>
            <w:shd w:val="clear" w:color="auto" w:fill="auto"/>
            <w:noWrap/>
            <w:vAlign w:val="center"/>
          </w:tcPr>
          <w:p w14:paraId="70264EC1"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1 (5%)</w:t>
            </w:r>
          </w:p>
        </w:tc>
        <w:tc>
          <w:tcPr>
            <w:tcW w:w="1796" w:type="dxa"/>
            <w:tcBorders>
              <w:bottom w:val="single" w:sz="12" w:space="0" w:color="auto"/>
              <w:right w:val="single" w:sz="12" w:space="0" w:color="auto"/>
            </w:tcBorders>
          </w:tcPr>
          <w:p w14:paraId="08A82ACB" w14:textId="77777777" w:rsidR="00FF5FEF" w:rsidRPr="008062C5" w:rsidRDefault="00FF5FEF" w:rsidP="00FF5FEF">
            <w:pPr>
              <w:spacing w:after="0" w:line="480" w:lineRule="auto"/>
              <w:jc w:val="center"/>
              <w:rPr>
                <w:rFonts w:ascii="Calibri" w:eastAsia="Times New Roman" w:hAnsi="Calibri" w:cs="Calibri"/>
                <w:color w:val="000000"/>
                <w:lang w:eastAsia="en-GB"/>
              </w:rPr>
            </w:pPr>
            <w:r w:rsidRPr="008062C5">
              <w:rPr>
                <w:rFonts w:ascii="Calibri" w:eastAsia="Times New Roman" w:hAnsi="Calibri" w:cs="Calibri"/>
                <w:color w:val="000000"/>
                <w:lang w:eastAsia="en-GB"/>
              </w:rPr>
              <w:t>5 (6%)</w:t>
            </w:r>
          </w:p>
        </w:tc>
      </w:tr>
    </w:tbl>
    <w:p w14:paraId="639388CF" w14:textId="00E8F5A8" w:rsidR="00E952D8" w:rsidRPr="008062C5" w:rsidRDefault="00E952D8" w:rsidP="00196D53">
      <w:pPr>
        <w:spacing w:line="276" w:lineRule="auto"/>
        <w:rPr>
          <w:i/>
          <w:sz w:val="20"/>
        </w:rPr>
      </w:pPr>
      <w:r w:rsidRPr="008062C5">
        <w:rPr>
          <w:i/>
          <w:sz w:val="20"/>
        </w:rPr>
        <w:t>Notes</w:t>
      </w:r>
      <w:r w:rsidRPr="008062C5">
        <w:rPr>
          <w:i/>
          <w:sz w:val="20"/>
          <w:vertAlign w:val="superscript"/>
        </w:rPr>
        <w:t>1</w:t>
      </w:r>
      <w:r w:rsidRPr="008062C5">
        <w:rPr>
          <w:i/>
          <w:sz w:val="20"/>
        </w:rPr>
        <w:t xml:space="preserve"> </w:t>
      </w:r>
      <w:r w:rsidR="00EF3C17" w:rsidRPr="008062C5">
        <w:rPr>
          <w:i/>
          <w:sz w:val="20"/>
        </w:rPr>
        <w:t>2 COS for routine care and 1 for routine care and research were unclear</w:t>
      </w:r>
      <w:r w:rsidR="009A2267" w:rsidRPr="008062C5">
        <w:rPr>
          <w:i/>
          <w:sz w:val="20"/>
        </w:rPr>
        <w:t>.</w:t>
      </w:r>
      <w:r w:rsidR="00EF3C17" w:rsidRPr="008062C5">
        <w:rPr>
          <w:i/>
          <w:sz w:val="20"/>
        </w:rPr>
        <w:t xml:space="preserve"> </w:t>
      </w:r>
      <w:r w:rsidR="00FF5FEF" w:rsidRPr="008062C5">
        <w:rPr>
          <w:i/>
          <w:sz w:val="20"/>
          <w:vertAlign w:val="superscript"/>
        </w:rPr>
        <w:t>2</w:t>
      </w:r>
      <w:r w:rsidR="00EF3C17" w:rsidRPr="008062C5">
        <w:rPr>
          <w:i/>
          <w:sz w:val="20"/>
        </w:rPr>
        <w:t>10 COS for routine care and 3 COS for routine care and research were unclear</w:t>
      </w:r>
      <w:r w:rsidR="009A2267" w:rsidRPr="008062C5">
        <w:rPr>
          <w:i/>
          <w:sz w:val="20"/>
        </w:rPr>
        <w:t>.</w:t>
      </w:r>
      <w:r w:rsidR="00AC1AFE" w:rsidRPr="008062C5">
        <w:rPr>
          <w:i/>
          <w:sz w:val="20"/>
        </w:rPr>
        <w:t xml:space="preserve"> </w:t>
      </w:r>
      <w:r w:rsidR="00FF5FEF" w:rsidRPr="008062C5">
        <w:rPr>
          <w:i/>
          <w:sz w:val="20"/>
        </w:rPr>
        <w:t>3</w:t>
      </w:r>
      <w:r w:rsidR="009A2267" w:rsidRPr="008062C5">
        <w:rPr>
          <w:i/>
          <w:sz w:val="20"/>
          <w:vertAlign w:val="superscript"/>
        </w:rPr>
        <w:t>5</w:t>
      </w:r>
      <w:r w:rsidR="00AC1AFE" w:rsidRPr="008062C5">
        <w:rPr>
          <w:i/>
          <w:sz w:val="20"/>
        </w:rPr>
        <w:t xml:space="preserve"> 5 COS within routine care and 1 COS within routine care and research </w:t>
      </w:r>
      <w:r w:rsidR="006233A3" w:rsidRPr="008062C5">
        <w:rPr>
          <w:i/>
          <w:sz w:val="20"/>
        </w:rPr>
        <w:t>were</w:t>
      </w:r>
      <w:r w:rsidR="00AC1AFE" w:rsidRPr="008062C5">
        <w:rPr>
          <w:i/>
          <w:sz w:val="20"/>
        </w:rPr>
        <w:t xml:space="preserve"> not clear.  </w:t>
      </w:r>
    </w:p>
    <w:p w14:paraId="112D8719" w14:textId="286D18C9" w:rsidR="00E952D8" w:rsidRPr="008062C5" w:rsidRDefault="00196D53" w:rsidP="00196D53">
      <w:pPr>
        <w:spacing w:line="480" w:lineRule="auto"/>
      </w:pPr>
      <w:r w:rsidRPr="008062C5">
        <w:t>COS for routine care only were also more likely to consider factors other than the importance of the outcome when selecting which outcomes should be included in the set (61/16</w:t>
      </w:r>
      <w:r w:rsidR="00230656" w:rsidRPr="008062C5">
        <w:t>4</w:t>
      </w:r>
      <w:r w:rsidRPr="008062C5">
        <w:t>, 3</w:t>
      </w:r>
      <w:r w:rsidR="00230656" w:rsidRPr="008062C5">
        <w:t>7</w:t>
      </w:r>
      <w:r w:rsidRPr="008062C5">
        <w:t xml:space="preserve">% compared to </w:t>
      </w:r>
      <w:r w:rsidRPr="008062C5">
        <w:lastRenderedPageBreak/>
        <w:t>21/9</w:t>
      </w:r>
      <w:r w:rsidR="00230656" w:rsidRPr="008062C5">
        <w:t>8</w:t>
      </w:r>
      <w:r w:rsidRPr="008062C5">
        <w:t>, 2</w:t>
      </w:r>
      <w:r w:rsidR="00230656" w:rsidRPr="008062C5">
        <w:t>1</w:t>
      </w:r>
      <w:r w:rsidRPr="008062C5">
        <w:t>%). Where reported</w:t>
      </w:r>
      <w:r w:rsidR="00E97D3B" w:rsidRPr="008062C5">
        <w:t>,</w:t>
      </w:r>
      <w:r w:rsidRPr="008062C5">
        <w:t xml:space="preserve"> feasibility of data collection followed by availability of acceptable measures were the most frequent considerations. </w:t>
      </w:r>
    </w:p>
    <w:p w14:paraId="09DC1BBB" w14:textId="63F79E86" w:rsidR="006E19B2" w:rsidRPr="008062C5" w:rsidRDefault="006E19B2" w:rsidP="00196D53">
      <w:pPr>
        <w:pStyle w:val="Heading3"/>
        <w:spacing w:line="480" w:lineRule="auto"/>
      </w:pPr>
      <w:r w:rsidRPr="008062C5">
        <w:t>Stakeholders</w:t>
      </w:r>
      <w:r w:rsidR="003E4E08" w:rsidRPr="008062C5">
        <w:t xml:space="preserve"> involved in COS development</w:t>
      </w:r>
    </w:p>
    <w:p w14:paraId="1B1A6471" w14:textId="4B05BA1D" w:rsidR="006B0643" w:rsidRPr="008062C5" w:rsidRDefault="00AF1E45" w:rsidP="00196D53">
      <w:pPr>
        <w:spacing w:line="480" w:lineRule="auto"/>
      </w:pPr>
      <w:r w:rsidRPr="008062C5">
        <w:t xml:space="preserve">Studies </w:t>
      </w:r>
      <w:r w:rsidR="000B113A" w:rsidRPr="008062C5">
        <w:t xml:space="preserve">involved </w:t>
      </w:r>
      <w:r w:rsidRPr="008062C5">
        <w:t>stakeholders in the COS development process</w:t>
      </w:r>
      <w:r w:rsidR="009C55FF" w:rsidRPr="008062C5">
        <w:t xml:space="preserve"> from</w:t>
      </w:r>
      <w:r w:rsidR="000B113A" w:rsidRPr="008062C5">
        <w:t xml:space="preserve"> across </w:t>
      </w:r>
      <w:r w:rsidR="009C55FF" w:rsidRPr="008062C5">
        <w:t>continents</w:t>
      </w:r>
      <w:r w:rsidR="00247129" w:rsidRPr="008062C5">
        <w:t xml:space="preserve">, </w:t>
      </w:r>
      <w:r w:rsidR="006B0643" w:rsidRPr="002F1CCC">
        <w:t xml:space="preserve">(Supplementary </w:t>
      </w:r>
      <w:r w:rsidR="000D66FC" w:rsidRPr="002F1CCC">
        <w:t>table 6</w:t>
      </w:r>
      <w:r w:rsidR="006B0643" w:rsidRPr="002F1CCC">
        <w:t>)</w:t>
      </w:r>
      <w:r w:rsidR="009C55FF" w:rsidRPr="002F1CCC">
        <w:t>.</w:t>
      </w:r>
      <w:r w:rsidR="006B0643" w:rsidRPr="008062C5">
        <w:t xml:space="preserve"> The median [IQR] of number of countries was 1</w:t>
      </w:r>
      <w:r w:rsidR="007C52D8" w:rsidRPr="008062C5">
        <w:t xml:space="preserve"> </w:t>
      </w:r>
      <w:r w:rsidR="006B0643" w:rsidRPr="008062C5">
        <w:t>[1,9]</w:t>
      </w:r>
      <w:r w:rsidR="007C52D8" w:rsidRPr="008062C5">
        <w:t>,</w:t>
      </w:r>
      <w:r w:rsidR="006B0643" w:rsidRPr="008062C5">
        <w:t xml:space="preserve"> range 1-68 countries </w:t>
      </w:r>
      <w:r w:rsidR="3AB34F23" w:rsidRPr="008062C5">
        <w:t xml:space="preserve">in COS </w:t>
      </w:r>
      <w:r w:rsidR="00287B08" w:rsidRPr="008062C5">
        <w:t xml:space="preserve">for routine care only </w:t>
      </w:r>
      <w:r w:rsidR="007C52D8" w:rsidRPr="008062C5">
        <w:t xml:space="preserve">and 5 [1,10], range 1-97 countries </w:t>
      </w:r>
      <w:r w:rsidR="17310E62" w:rsidRPr="008062C5">
        <w:t xml:space="preserve">in COS </w:t>
      </w:r>
      <w:r w:rsidR="00287B08" w:rsidRPr="008062C5">
        <w:t>for research and routine care.</w:t>
      </w:r>
      <w:r w:rsidR="006B0643" w:rsidRPr="008062C5">
        <w:t xml:space="preserve"> </w:t>
      </w:r>
    </w:p>
    <w:p w14:paraId="5394769E" w14:textId="58D5C00C" w:rsidR="009C55FF" w:rsidRPr="008062C5" w:rsidRDefault="004E20FF" w:rsidP="00196D53">
      <w:pPr>
        <w:spacing w:line="480" w:lineRule="auto"/>
      </w:pPr>
      <w:r w:rsidRPr="008062C5">
        <w:t>Eight</w:t>
      </w:r>
      <w:r w:rsidR="00327F0F" w:rsidRPr="008062C5">
        <w:t xml:space="preserve"> COS </w:t>
      </w:r>
      <w:r w:rsidR="0070558E" w:rsidRPr="008062C5">
        <w:t xml:space="preserve">(of which </w:t>
      </w:r>
      <w:r w:rsidR="00435BCE" w:rsidRPr="008062C5">
        <w:t>6</w:t>
      </w:r>
      <w:r w:rsidR="00327F0F" w:rsidRPr="008062C5">
        <w:t xml:space="preserve"> </w:t>
      </w:r>
      <w:r w:rsidR="0070558E" w:rsidRPr="008062C5">
        <w:t xml:space="preserve">were </w:t>
      </w:r>
      <w:r w:rsidR="00327F0F" w:rsidRPr="008062C5">
        <w:t>for routine care only</w:t>
      </w:r>
      <w:r w:rsidR="0070558E" w:rsidRPr="008062C5">
        <w:t xml:space="preserve">) did not report stakeholder groups. </w:t>
      </w:r>
      <w:r w:rsidR="00101289" w:rsidRPr="008062C5">
        <w:t>Clinical experts</w:t>
      </w:r>
      <w:r w:rsidR="00EB26DB" w:rsidRPr="008062C5">
        <w:t xml:space="preserve"> were involved in 245/254 (96%) COS</w:t>
      </w:r>
      <w:r w:rsidR="00101289" w:rsidRPr="008062C5">
        <w:t xml:space="preserve"> (Table </w:t>
      </w:r>
      <w:r w:rsidR="00804445">
        <w:t>3</w:t>
      </w:r>
      <w:r w:rsidR="00C474C7">
        <w:t>)</w:t>
      </w:r>
      <w:r w:rsidR="00AF1E45" w:rsidRPr="008062C5">
        <w:t>. Service providers were involved in 2</w:t>
      </w:r>
      <w:r w:rsidR="00B043A7" w:rsidRPr="008062C5">
        <w:t>2/</w:t>
      </w:r>
      <w:r w:rsidR="00AF1E45" w:rsidRPr="008062C5">
        <w:t>15</w:t>
      </w:r>
      <w:r w:rsidR="00B043A7" w:rsidRPr="008062C5">
        <w:t>8</w:t>
      </w:r>
      <w:r w:rsidR="00AF1E45" w:rsidRPr="008062C5">
        <w:t xml:space="preserve"> (1</w:t>
      </w:r>
      <w:r w:rsidR="00210DA1" w:rsidRPr="008062C5">
        <w:t>4</w:t>
      </w:r>
      <w:r w:rsidR="00AF1E45" w:rsidRPr="008062C5">
        <w:t>%) of COS for routine care</w:t>
      </w:r>
      <w:r w:rsidR="00992FAE" w:rsidRPr="008062C5">
        <w:t xml:space="preserve"> only</w:t>
      </w:r>
      <w:r w:rsidR="00AF1E45" w:rsidRPr="008062C5">
        <w:t xml:space="preserve"> but </w:t>
      </w:r>
      <w:r w:rsidR="00992FAE" w:rsidRPr="008062C5">
        <w:t xml:space="preserve">service commissioner involvement was much lower at </w:t>
      </w:r>
      <w:r w:rsidR="00B043A7" w:rsidRPr="008062C5">
        <w:t>6</w:t>
      </w:r>
      <w:r w:rsidR="00AF1E45" w:rsidRPr="008062C5">
        <w:t>/</w:t>
      </w:r>
      <w:r w:rsidR="00992FAE" w:rsidRPr="008062C5">
        <w:t>158</w:t>
      </w:r>
      <w:r w:rsidR="00AF1E45" w:rsidRPr="008062C5">
        <w:t xml:space="preserve"> (</w:t>
      </w:r>
      <w:r w:rsidR="00B043A7" w:rsidRPr="008062C5">
        <w:t>4</w:t>
      </w:r>
      <w:r w:rsidR="00AF1E45" w:rsidRPr="008062C5">
        <w:t>%).</w:t>
      </w:r>
      <w:r w:rsidR="00992FAE" w:rsidRPr="008062C5">
        <w:t xml:space="preserve"> Additional stakeholders identified in the review included information specialists, registry experts, social workers, outcomes specialists (e.g. those with experience in selecting and using </w:t>
      </w:r>
      <w:r w:rsidR="00D26970" w:rsidRPr="008062C5">
        <w:t>q</w:t>
      </w:r>
      <w:r w:rsidR="00992FAE" w:rsidRPr="008062C5">
        <w:t xml:space="preserve">uality of </w:t>
      </w:r>
      <w:r w:rsidR="00D26970" w:rsidRPr="008062C5">
        <w:t>l</w:t>
      </w:r>
      <w:r w:rsidR="00992FAE" w:rsidRPr="008062C5">
        <w:t xml:space="preserve">ife measures or patient reported outcome measures), insurance experts, legal exports and people with expertise in performance management. </w:t>
      </w:r>
    </w:p>
    <w:p w14:paraId="79DEB840" w14:textId="1B356BD2" w:rsidR="003E4E08" w:rsidRPr="008062C5" w:rsidRDefault="00101289" w:rsidP="00196D53">
      <w:pPr>
        <w:spacing w:line="480" w:lineRule="auto"/>
        <w:rPr>
          <w:b/>
        </w:rPr>
      </w:pPr>
      <w:r w:rsidRPr="008062C5">
        <w:rPr>
          <w:b/>
        </w:rPr>
        <w:t xml:space="preserve">Table </w:t>
      </w:r>
      <w:r w:rsidR="00804445">
        <w:rPr>
          <w:b/>
        </w:rPr>
        <w:t>3</w:t>
      </w:r>
      <w:r w:rsidRPr="008062C5">
        <w:rPr>
          <w:b/>
        </w:rPr>
        <w:t>: Stakeholder groups involved in COS development</w:t>
      </w:r>
    </w:p>
    <w:tbl>
      <w:tblPr>
        <w:tblStyle w:val="TableGrid"/>
        <w:tblW w:w="7563" w:type="dxa"/>
        <w:tblLook w:val="04A0" w:firstRow="1" w:lastRow="0" w:firstColumn="1" w:lastColumn="0" w:noHBand="0" w:noVBand="1"/>
      </w:tblPr>
      <w:tblGrid>
        <w:gridCol w:w="3111"/>
        <w:gridCol w:w="1557"/>
        <w:gridCol w:w="1563"/>
        <w:gridCol w:w="1332"/>
      </w:tblGrid>
      <w:tr w:rsidR="00B01223" w:rsidRPr="008062C5" w14:paraId="7763D026" w14:textId="7395CAA4" w:rsidTr="00B01223">
        <w:tc>
          <w:tcPr>
            <w:tcW w:w="3111" w:type="dxa"/>
          </w:tcPr>
          <w:p w14:paraId="2885DFD6" w14:textId="3C29AC07" w:rsidR="00B01223" w:rsidRPr="008062C5" w:rsidRDefault="00B01223" w:rsidP="00E548EC">
            <w:pPr>
              <w:spacing w:line="480" w:lineRule="auto"/>
              <w:rPr>
                <w:b/>
              </w:rPr>
            </w:pPr>
            <w:r w:rsidRPr="008062C5">
              <w:rPr>
                <w:b/>
              </w:rPr>
              <w:t>Stakeholders</w:t>
            </w:r>
          </w:p>
        </w:tc>
        <w:tc>
          <w:tcPr>
            <w:tcW w:w="1557" w:type="dxa"/>
          </w:tcPr>
          <w:p w14:paraId="452656C0" w14:textId="6FEA7E0A" w:rsidR="00B01223" w:rsidRPr="008062C5" w:rsidRDefault="00B01223" w:rsidP="00E548EC">
            <w:pPr>
              <w:spacing w:line="480" w:lineRule="auto"/>
              <w:jc w:val="center"/>
              <w:rPr>
                <w:b/>
              </w:rPr>
            </w:pPr>
            <w:r w:rsidRPr="008062C5">
              <w:rPr>
                <w:b/>
              </w:rPr>
              <w:t>Routine care</w:t>
            </w:r>
          </w:p>
          <w:p w14:paraId="32E8E01F" w14:textId="522BD562" w:rsidR="00B01223" w:rsidRPr="008062C5" w:rsidRDefault="00B01223" w:rsidP="00E548EC">
            <w:pPr>
              <w:spacing w:line="480" w:lineRule="auto"/>
              <w:jc w:val="center"/>
              <w:rPr>
                <w:b/>
              </w:rPr>
            </w:pPr>
            <w:r w:rsidRPr="008062C5">
              <w:rPr>
                <w:b/>
              </w:rPr>
              <w:t>(n=158)</w:t>
            </w:r>
            <w:r w:rsidRPr="008062C5">
              <w:rPr>
                <w:b/>
                <w:vertAlign w:val="superscript"/>
              </w:rPr>
              <w:t>1</w:t>
            </w:r>
          </w:p>
        </w:tc>
        <w:tc>
          <w:tcPr>
            <w:tcW w:w="1563" w:type="dxa"/>
          </w:tcPr>
          <w:p w14:paraId="41F3A245" w14:textId="1B6B05B4" w:rsidR="00B01223" w:rsidRPr="008062C5" w:rsidRDefault="00B01223" w:rsidP="00E548EC">
            <w:pPr>
              <w:spacing w:line="480" w:lineRule="auto"/>
              <w:jc w:val="center"/>
              <w:rPr>
                <w:b/>
              </w:rPr>
            </w:pPr>
            <w:r w:rsidRPr="008062C5">
              <w:rPr>
                <w:b/>
              </w:rPr>
              <w:t>Routine care and research</w:t>
            </w:r>
          </w:p>
          <w:p w14:paraId="2AEAD4C3" w14:textId="01C39F63" w:rsidR="00B01223" w:rsidRPr="008062C5" w:rsidRDefault="00B01223" w:rsidP="00E548EC">
            <w:pPr>
              <w:spacing w:line="480" w:lineRule="auto"/>
              <w:jc w:val="center"/>
              <w:rPr>
                <w:b/>
              </w:rPr>
            </w:pPr>
            <w:r w:rsidRPr="008062C5">
              <w:rPr>
                <w:b/>
              </w:rPr>
              <w:t>(n=96)</w:t>
            </w:r>
            <w:r w:rsidRPr="008062C5">
              <w:rPr>
                <w:b/>
                <w:vertAlign w:val="superscript"/>
              </w:rPr>
              <w:t>2</w:t>
            </w:r>
          </w:p>
        </w:tc>
        <w:tc>
          <w:tcPr>
            <w:tcW w:w="1332" w:type="dxa"/>
          </w:tcPr>
          <w:p w14:paraId="548BDA6E" w14:textId="6F7CEE5E" w:rsidR="00B01223" w:rsidRPr="008062C5" w:rsidRDefault="00B01223" w:rsidP="00E548EC">
            <w:pPr>
              <w:spacing w:line="480" w:lineRule="auto"/>
              <w:jc w:val="center"/>
              <w:rPr>
                <w:b/>
              </w:rPr>
            </w:pPr>
            <w:r w:rsidRPr="008062C5">
              <w:rPr>
                <w:b/>
              </w:rPr>
              <w:t>All (n=254)</w:t>
            </w:r>
            <w:r w:rsidRPr="008062C5">
              <w:rPr>
                <w:b/>
                <w:vertAlign w:val="superscript"/>
              </w:rPr>
              <w:t xml:space="preserve"> </w:t>
            </w:r>
          </w:p>
        </w:tc>
      </w:tr>
      <w:tr w:rsidR="00B01223" w:rsidRPr="008062C5" w14:paraId="43270553" w14:textId="14479AAF" w:rsidTr="00B01223">
        <w:tc>
          <w:tcPr>
            <w:tcW w:w="3111" w:type="dxa"/>
          </w:tcPr>
          <w:p w14:paraId="1C3F97C1" w14:textId="59A2792D" w:rsidR="00B01223" w:rsidRPr="008062C5" w:rsidRDefault="00B01223" w:rsidP="00E548EC">
            <w:pPr>
              <w:spacing w:line="480" w:lineRule="auto"/>
              <w:rPr>
                <w:b/>
              </w:rPr>
            </w:pPr>
            <w:r w:rsidRPr="008062C5">
              <w:rPr>
                <w:b/>
              </w:rPr>
              <w:t>Clinical experts (all)</w:t>
            </w:r>
          </w:p>
        </w:tc>
        <w:tc>
          <w:tcPr>
            <w:tcW w:w="1557" w:type="dxa"/>
          </w:tcPr>
          <w:p w14:paraId="7352A159" w14:textId="5F26099D" w:rsidR="00B01223" w:rsidRPr="008062C5" w:rsidRDefault="00B01223" w:rsidP="00E548EC">
            <w:pPr>
              <w:spacing w:line="480" w:lineRule="auto"/>
              <w:jc w:val="center"/>
              <w:rPr>
                <w:b/>
              </w:rPr>
            </w:pPr>
            <w:r w:rsidRPr="008062C5">
              <w:rPr>
                <w:b/>
              </w:rPr>
              <w:t>151 (96%)</w:t>
            </w:r>
          </w:p>
        </w:tc>
        <w:tc>
          <w:tcPr>
            <w:tcW w:w="1563" w:type="dxa"/>
          </w:tcPr>
          <w:p w14:paraId="00687A43" w14:textId="4C25E229" w:rsidR="00B01223" w:rsidRPr="008062C5" w:rsidRDefault="00B01223" w:rsidP="00E548EC">
            <w:pPr>
              <w:spacing w:line="480" w:lineRule="auto"/>
              <w:jc w:val="center"/>
              <w:rPr>
                <w:b/>
              </w:rPr>
            </w:pPr>
            <w:r w:rsidRPr="008062C5">
              <w:rPr>
                <w:b/>
              </w:rPr>
              <w:t>94 (98%)</w:t>
            </w:r>
          </w:p>
        </w:tc>
        <w:tc>
          <w:tcPr>
            <w:tcW w:w="1332" w:type="dxa"/>
          </w:tcPr>
          <w:p w14:paraId="1A05F48F" w14:textId="26D17A4B" w:rsidR="00B01223" w:rsidRPr="008062C5" w:rsidRDefault="00B01223" w:rsidP="00E548EC">
            <w:pPr>
              <w:spacing w:line="480" w:lineRule="auto"/>
              <w:jc w:val="center"/>
              <w:rPr>
                <w:b/>
              </w:rPr>
            </w:pPr>
            <w:r w:rsidRPr="008062C5">
              <w:rPr>
                <w:b/>
              </w:rPr>
              <w:t>245 (96%)</w:t>
            </w:r>
          </w:p>
        </w:tc>
      </w:tr>
      <w:tr w:rsidR="00B01223" w:rsidRPr="008062C5" w14:paraId="3A48673C" w14:textId="7183C246" w:rsidTr="00B01223">
        <w:tc>
          <w:tcPr>
            <w:tcW w:w="3111" w:type="dxa"/>
          </w:tcPr>
          <w:p w14:paraId="4B3546CD" w14:textId="4BF4939D" w:rsidR="00B01223" w:rsidRPr="008062C5" w:rsidRDefault="00B01223" w:rsidP="00E548EC">
            <w:pPr>
              <w:spacing w:line="480" w:lineRule="auto"/>
            </w:pPr>
            <w:r w:rsidRPr="008062C5">
              <w:t>Clinical experts</w:t>
            </w:r>
          </w:p>
        </w:tc>
        <w:tc>
          <w:tcPr>
            <w:tcW w:w="1557" w:type="dxa"/>
          </w:tcPr>
          <w:p w14:paraId="55EA1032" w14:textId="4164544D" w:rsidR="00B01223" w:rsidRPr="008062C5" w:rsidRDefault="00B01223" w:rsidP="00E548EC">
            <w:pPr>
              <w:spacing w:line="480" w:lineRule="auto"/>
              <w:jc w:val="center"/>
            </w:pPr>
            <w:r w:rsidRPr="008062C5">
              <w:t>150 (95%)</w:t>
            </w:r>
          </w:p>
        </w:tc>
        <w:tc>
          <w:tcPr>
            <w:tcW w:w="1563" w:type="dxa"/>
          </w:tcPr>
          <w:p w14:paraId="0F7C3352" w14:textId="6ADA61C2" w:rsidR="00B01223" w:rsidRPr="008062C5" w:rsidRDefault="00B01223" w:rsidP="00E548EC">
            <w:pPr>
              <w:spacing w:line="480" w:lineRule="auto"/>
              <w:jc w:val="center"/>
            </w:pPr>
            <w:r w:rsidRPr="008062C5">
              <w:t>93 (97%)</w:t>
            </w:r>
          </w:p>
        </w:tc>
        <w:tc>
          <w:tcPr>
            <w:tcW w:w="1332" w:type="dxa"/>
          </w:tcPr>
          <w:p w14:paraId="66C0FDB3" w14:textId="4D4D69AF" w:rsidR="00B01223" w:rsidRPr="008062C5" w:rsidRDefault="00B01223" w:rsidP="00E548EC">
            <w:pPr>
              <w:spacing w:line="480" w:lineRule="auto"/>
              <w:jc w:val="center"/>
            </w:pPr>
            <w:r w:rsidRPr="008062C5">
              <w:t>243 (96%)</w:t>
            </w:r>
          </w:p>
        </w:tc>
      </w:tr>
      <w:tr w:rsidR="00B01223" w:rsidRPr="008062C5" w14:paraId="2E475567" w14:textId="14D1A90D" w:rsidTr="00B01223">
        <w:tc>
          <w:tcPr>
            <w:tcW w:w="3111" w:type="dxa"/>
          </w:tcPr>
          <w:p w14:paraId="06AD30CF" w14:textId="14BBF10D" w:rsidR="00B01223" w:rsidRPr="008062C5" w:rsidRDefault="00B01223" w:rsidP="00E548EC">
            <w:pPr>
              <w:spacing w:line="480" w:lineRule="auto"/>
            </w:pPr>
            <w:r w:rsidRPr="008062C5">
              <w:t>Clinical experts with research experience</w:t>
            </w:r>
          </w:p>
        </w:tc>
        <w:tc>
          <w:tcPr>
            <w:tcW w:w="1557" w:type="dxa"/>
          </w:tcPr>
          <w:p w14:paraId="3D3617AB" w14:textId="09B7160E" w:rsidR="00B01223" w:rsidRPr="008062C5" w:rsidRDefault="00B01223" w:rsidP="00E548EC">
            <w:pPr>
              <w:spacing w:line="480" w:lineRule="auto"/>
              <w:jc w:val="center"/>
            </w:pPr>
            <w:r w:rsidRPr="008062C5">
              <w:t>28 (18%)</w:t>
            </w:r>
          </w:p>
        </w:tc>
        <w:tc>
          <w:tcPr>
            <w:tcW w:w="1563" w:type="dxa"/>
          </w:tcPr>
          <w:p w14:paraId="5F36C3E0" w14:textId="27F887F9" w:rsidR="00B01223" w:rsidRPr="008062C5" w:rsidRDefault="00B01223" w:rsidP="00E548EC">
            <w:pPr>
              <w:spacing w:line="480" w:lineRule="auto"/>
              <w:jc w:val="center"/>
            </w:pPr>
            <w:r w:rsidRPr="008062C5">
              <w:t>28 (29%)</w:t>
            </w:r>
          </w:p>
        </w:tc>
        <w:tc>
          <w:tcPr>
            <w:tcW w:w="1332" w:type="dxa"/>
          </w:tcPr>
          <w:p w14:paraId="4A4F1636" w14:textId="2DDC41A1" w:rsidR="00B01223" w:rsidRPr="008062C5" w:rsidRDefault="00B01223" w:rsidP="00E548EC">
            <w:pPr>
              <w:spacing w:line="480" w:lineRule="auto"/>
              <w:jc w:val="center"/>
            </w:pPr>
            <w:r w:rsidRPr="008062C5">
              <w:t>56 (22%)</w:t>
            </w:r>
          </w:p>
        </w:tc>
      </w:tr>
      <w:tr w:rsidR="00B01223" w:rsidRPr="008062C5" w14:paraId="36E7127B" w14:textId="57140230" w:rsidTr="00B01223">
        <w:tc>
          <w:tcPr>
            <w:tcW w:w="3111" w:type="dxa"/>
          </w:tcPr>
          <w:p w14:paraId="6995B495" w14:textId="5246BB94" w:rsidR="00B01223" w:rsidRPr="008062C5" w:rsidRDefault="00B01223" w:rsidP="00E548EC">
            <w:pPr>
              <w:spacing w:line="480" w:lineRule="auto"/>
              <w:rPr>
                <w:b/>
              </w:rPr>
            </w:pPr>
            <w:r w:rsidRPr="008062C5">
              <w:rPr>
                <w:b/>
              </w:rPr>
              <w:t>Patient representation (all)</w:t>
            </w:r>
          </w:p>
        </w:tc>
        <w:tc>
          <w:tcPr>
            <w:tcW w:w="1557" w:type="dxa"/>
          </w:tcPr>
          <w:p w14:paraId="6E1D4351" w14:textId="77777777" w:rsidR="00B01223" w:rsidRPr="008062C5" w:rsidRDefault="00B01223" w:rsidP="00E548EC">
            <w:pPr>
              <w:spacing w:line="480" w:lineRule="auto"/>
              <w:jc w:val="center"/>
              <w:rPr>
                <w:b/>
              </w:rPr>
            </w:pPr>
            <w:r w:rsidRPr="008062C5">
              <w:rPr>
                <w:b/>
              </w:rPr>
              <w:t>65 (41%)</w:t>
            </w:r>
          </w:p>
        </w:tc>
        <w:tc>
          <w:tcPr>
            <w:tcW w:w="1563" w:type="dxa"/>
          </w:tcPr>
          <w:p w14:paraId="73AC5FE0" w14:textId="19D6766A" w:rsidR="00B01223" w:rsidRPr="008062C5" w:rsidRDefault="00B01223" w:rsidP="00E548EC">
            <w:pPr>
              <w:spacing w:line="480" w:lineRule="auto"/>
              <w:jc w:val="center"/>
              <w:rPr>
                <w:b/>
              </w:rPr>
            </w:pPr>
            <w:r w:rsidRPr="008062C5">
              <w:rPr>
                <w:b/>
              </w:rPr>
              <w:t>47 (4</w:t>
            </w:r>
            <w:r w:rsidR="00A16E0A" w:rsidRPr="008062C5">
              <w:rPr>
                <w:b/>
              </w:rPr>
              <w:t>9</w:t>
            </w:r>
            <w:r w:rsidRPr="008062C5">
              <w:rPr>
                <w:b/>
              </w:rPr>
              <w:t>%)</w:t>
            </w:r>
          </w:p>
        </w:tc>
        <w:tc>
          <w:tcPr>
            <w:tcW w:w="1332" w:type="dxa"/>
          </w:tcPr>
          <w:p w14:paraId="35A4CCD8" w14:textId="75CE9C45" w:rsidR="00B01223" w:rsidRPr="008062C5" w:rsidRDefault="00B01223" w:rsidP="00E548EC">
            <w:pPr>
              <w:spacing w:line="480" w:lineRule="auto"/>
              <w:jc w:val="center"/>
              <w:rPr>
                <w:b/>
              </w:rPr>
            </w:pPr>
            <w:r w:rsidRPr="008062C5">
              <w:rPr>
                <w:b/>
              </w:rPr>
              <w:t>112 (44%)</w:t>
            </w:r>
          </w:p>
        </w:tc>
      </w:tr>
      <w:tr w:rsidR="00B01223" w:rsidRPr="008062C5" w14:paraId="02DF27CF" w14:textId="0E535968" w:rsidTr="00B01223">
        <w:tc>
          <w:tcPr>
            <w:tcW w:w="3111" w:type="dxa"/>
          </w:tcPr>
          <w:p w14:paraId="01A42E15" w14:textId="6B00E81C" w:rsidR="00B01223" w:rsidRPr="008062C5" w:rsidRDefault="00B01223" w:rsidP="00E548EC">
            <w:pPr>
              <w:spacing w:line="480" w:lineRule="auto"/>
            </w:pPr>
            <w:r w:rsidRPr="008062C5">
              <w:t>Patients</w:t>
            </w:r>
          </w:p>
        </w:tc>
        <w:tc>
          <w:tcPr>
            <w:tcW w:w="1557" w:type="dxa"/>
          </w:tcPr>
          <w:p w14:paraId="1288910E" w14:textId="6A699755" w:rsidR="00B01223" w:rsidRPr="008062C5" w:rsidRDefault="00B01223" w:rsidP="00E548EC">
            <w:pPr>
              <w:spacing w:line="480" w:lineRule="auto"/>
              <w:jc w:val="center"/>
            </w:pPr>
            <w:r w:rsidRPr="008062C5">
              <w:t>54 (34%)</w:t>
            </w:r>
          </w:p>
        </w:tc>
        <w:tc>
          <w:tcPr>
            <w:tcW w:w="1563" w:type="dxa"/>
          </w:tcPr>
          <w:p w14:paraId="1C318D1F" w14:textId="70054D5C" w:rsidR="00B01223" w:rsidRPr="008062C5" w:rsidRDefault="00B01223" w:rsidP="00E548EC">
            <w:pPr>
              <w:spacing w:line="480" w:lineRule="auto"/>
              <w:jc w:val="center"/>
            </w:pPr>
            <w:r w:rsidRPr="008062C5">
              <w:t>35 (36%)</w:t>
            </w:r>
          </w:p>
        </w:tc>
        <w:tc>
          <w:tcPr>
            <w:tcW w:w="1332" w:type="dxa"/>
          </w:tcPr>
          <w:p w14:paraId="2E99A394" w14:textId="124DFAA8" w:rsidR="00B01223" w:rsidRPr="008062C5" w:rsidRDefault="00B01223" w:rsidP="00E548EC">
            <w:pPr>
              <w:spacing w:line="480" w:lineRule="auto"/>
              <w:jc w:val="center"/>
            </w:pPr>
            <w:r w:rsidRPr="008062C5">
              <w:t>89 (35%)</w:t>
            </w:r>
          </w:p>
        </w:tc>
      </w:tr>
      <w:tr w:rsidR="00B01223" w:rsidRPr="008062C5" w14:paraId="07BA8BB9" w14:textId="57253277" w:rsidTr="00B01223">
        <w:tc>
          <w:tcPr>
            <w:tcW w:w="3111" w:type="dxa"/>
          </w:tcPr>
          <w:p w14:paraId="43E98830" w14:textId="77777777" w:rsidR="00B01223" w:rsidRPr="008062C5" w:rsidRDefault="00B01223" w:rsidP="00E548EC">
            <w:pPr>
              <w:spacing w:line="480" w:lineRule="auto"/>
            </w:pPr>
            <w:r w:rsidRPr="008062C5">
              <w:lastRenderedPageBreak/>
              <w:t>Patient support group representatives</w:t>
            </w:r>
          </w:p>
        </w:tc>
        <w:tc>
          <w:tcPr>
            <w:tcW w:w="1557" w:type="dxa"/>
          </w:tcPr>
          <w:p w14:paraId="1F692C19" w14:textId="4A692FE1" w:rsidR="00B01223" w:rsidRPr="008062C5" w:rsidRDefault="00B01223" w:rsidP="00E548EC">
            <w:pPr>
              <w:spacing w:line="480" w:lineRule="auto"/>
              <w:jc w:val="center"/>
            </w:pPr>
            <w:r w:rsidRPr="008062C5">
              <w:t>25 (16%)</w:t>
            </w:r>
          </w:p>
        </w:tc>
        <w:tc>
          <w:tcPr>
            <w:tcW w:w="1563" w:type="dxa"/>
          </w:tcPr>
          <w:p w14:paraId="20CD86D6" w14:textId="0ACB28B5" w:rsidR="00B01223" w:rsidRPr="008062C5" w:rsidRDefault="00B01223" w:rsidP="00E548EC">
            <w:pPr>
              <w:spacing w:line="480" w:lineRule="auto"/>
              <w:jc w:val="center"/>
            </w:pPr>
            <w:r w:rsidRPr="008062C5">
              <w:t>17 (18%)</w:t>
            </w:r>
          </w:p>
        </w:tc>
        <w:tc>
          <w:tcPr>
            <w:tcW w:w="1332" w:type="dxa"/>
          </w:tcPr>
          <w:p w14:paraId="490DE6EE" w14:textId="5495AE9C" w:rsidR="00B01223" w:rsidRPr="008062C5" w:rsidRDefault="00B01223" w:rsidP="00E548EC">
            <w:pPr>
              <w:spacing w:line="480" w:lineRule="auto"/>
              <w:jc w:val="center"/>
            </w:pPr>
            <w:r w:rsidRPr="008062C5">
              <w:t>42 (17%)</w:t>
            </w:r>
          </w:p>
        </w:tc>
      </w:tr>
      <w:tr w:rsidR="00B01223" w:rsidRPr="008062C5" w14:paraId="5AEBA53C" w14:textId="35612149" w:rsidTr="00B01223">
        <w:tc>
          <w:tcPr>
            <w:tcW w:w="3111" w:type="dxa"/>
          </w:tcPr>
          <w:p w14:paraId="4606E8EB" w14:textId="738EEED7" w:rsidR="00B01223" w:rsidRPr="008062C5" w:rsidRDefault="00B01223" w:rsidP="00E548EC">
            <w:pPr>
              <w:spacing w:line="480" w:lineRule="auto"/>
            </w:pPr>
            <w:r w:rsidRPr="008062C5">
              <w:t>Carers</w:t>
            </w:r>
          </w:p>
        </w:tc>
        <w:tc>
          <w:tcPr>
            <w:tcW w:w="1557" w:type="dxa"/>
          </w:tcPr>
          <w:p w14:paraId="12226C79" w14:textId="2E04D6EE" w:rsidR="00B01223" w:rsidRPr="008062C5" w:rsidRDefault="00B01223" w:rsidP="00E548EC">
            <w:pPr>
              <w:spacing w:line="480" w:lineRule="auto"/>
              <w:jc w:val="center"/>
            </w:pPr>
            <w:r w:rsidRPr="008062C5">
              <w:t>14 (9%)</w:t>
            </w:r>
          </w:p>
        </w:tc>
        <w:tc>
          <w:tcPr>
            <w:tcW w:w="1563" w:type="dxa"/>
          </w:tcPr>
          <w:p w14:paraId="4DA8140E" w14:textId="05E1D224" w:rsidR="00B01223" w:rsidRPr="008062C5" w:rsidRDefault="00B01223" w:rsidP="00E548EC">
            <w:pPr>
              <w:spacing w:line="480" w:lineRule="auto"/>
              <w:jc w:val="center"/>
            </w:pPr>
            <w:r w:rsidRPr="008062C5">
              <w:t>17 (18%)</w:t>
            </w:r>
          </w:p>
        </w:tc>
        <w:tc>
          <w:tcPr>
            <w:tcW w:w="1332" w:type="dxa"/>
          </w:tcPr>
          <w:p w14:paraId="6A46CBC7" w14:textId="0D587DA0" w:rsidR="00B01223" w:rsidRPr="008062C5" w:rsidRDefault="00B01223" w:rsidP="00E548EC">
            <w:pPr>
              <w:spacing w:line="480" w:lineRule="auto"/>
              <w:jc w:val="center"/>
            </w:pPr>
            <w:r w:rsidRPr="008062C5">
              <w:t>31 (12%)</w:t>
            </w:r>
          </w:p>
        </w:tc>
      </w:tr>
      <w:tr w:rsidR="00B01223" w:rsidRPr="008062C5" w14:paraId="3C728380" w14:textId="39047E77" w:rsidTr="00B01223">
        <w:tc>
          <w:tcPr>
            <w:tcW w:w="3111" w:type="dxa"/>
          </w:tcPr>
          <w:p w14:paraId="1D2EC27F" w14:textId="09CF2E57" w:rsidR="00B01223" w:rsidRPr="008062C5" w:rsidRDefault="00B01223" w:rsidP="00E548EC">
            <w:pPr>
              <w:spacing w:line="480" w:lineRule="auto"/>
            </w:pPr>
            <w:r w:rsidRPr="008062C5">
              <w:t>Children</w:t>
            </w:r>
          </w:p>
        </w:tc>
        <w:tc>
          <w:tcPr>
            <w:tcW w:w="1557" w:type="dxa"/>
          </w:tcPr>
          <w:p w14:paraId="25E8317E" w14:textId="0C6AFD89" w:rsidR="00B01223" w:rsidRPr="008062C5" w:rsidRDefault="00B01223" w:rsidP="00E548EC">
            <w:pPr>
              <w:spacing w:line="480" w:lineRule="auto"/>
              <w:jc w:val="center"/>
            </w:pPr>
            <w:r w:rsidRPr="008062C5">
              <w:t>6 (4%)</w:t>
            </w:r>
          </w:p>
        </w:tc>
        <w:tc>
          <w:tcPr>
            <w:tcW w:w="1563" w:type="dxa"/>
          </w:tcPr>
          <w:p w14:paraId="57BF80D2" w14:textId="23A85E41" w:rsidR="00B01223" w:rsidRPr="008062C5" w:rsidRDefault="00B01223" w:rsidP="00E548EC">
            <w:pPr>
              <w:spacing w:line="480" w:lineRule="auto"/>
              <w:jc w:val="center"/>
            </w:pPr>
            <w:r w:rsidRPr="008062C5">
              <w:t>7 (7%)</w:t>
            </w:r>
          </w:p>
        </w:tc>
        <w:tc>
          <w:tcPr>
            <w:tcW w:w="1332" w:type="dxa"/>
          </w:tcPr>
          <w:p w14:paraId="7C7467A7" w14:textId="16D82CA2" w:rsidR="00B01223" w:rsidRPr="008062C5" w:rsidRDefault="00B01223" w:rsidP="00E548EC">
            <w:pPr>
              <w:spacing w:line="480" w:lineRule="auto"/>
              <w:jc w:val="center"/>
            </w:pPr>
            <w:r w:rsidRPr="008062C5">
              <w:t>13 (5%)</w:t>
            </w:r>
          </w:p>
        </w:tc>
      </w:tr>
      <w:tr w:rsidR="00B01223" w:rsidRPr="008062C5" w14:paraId="2B3E31F1" w14:textId="18B97C5D" w:rsidTr="00B01223">
        <w:tc>
          <w:tcPr>
            <w:tcW w:w="3111" w:type="dxa"/>
          </w:tcPr>
          <w:p w14:paraId="63765F2D" w14:textId="334B5B2C" w:rsidR="00B01223" w:rsidRPr="008062C5" w:rsidRDefault="00B01223" w:rsidP="00E548EC">
            <w:pPr>
              <w:spacing w:line="480" w:lineRule="auto"/>
            </w:pPr>
            <w:r w:rsidRPr="008062C5">
              <w:t>Service users</w:t>
            </w:r>
          </w:p>
        </w:tc>
        <w:tc>
          <w:tcPr>
            <w:tcW w:w="1557" w:type="dxa"/>
          </w:tcPr>
          <w:p w14:paraId="4F2E19FD" w14:textId="7DC2D0DD" w:rsidR="00B01223" w:rsidRPr="008062C5" w:rsidRDefault="00B01223" w:rsidP="00E548EC">
            <w:pPr>
              <w:spacing w:line="480" w:lineRule="auto"/>
              <w:jc w:val="center"/>
            </w:pPr>
            <w:r w:rsidRPr="008062C5">
              <w:t>2 (1%)</w:t>
            </w:r>
          </w:p>
        </w:tc>
        <w:tc>
          <w:tcPr>
            <w:tcW w:w="1563" w:type="dxa"/>
          </w:tcPr>
          <w:p w14:paraId="36A7D42E" w14:textId="257E7ADD" w:rsidR="00B01223" w:rsidRPr="008062C5" w:rsidRDefault="00B01223" w:rsidP="00E548EC">
            <w:pPr>
              <w:spacing w:line="480" w:lineRule="auto"/>
              <w:jc w:val="center"/>
            </w:pPr>
            <w:r w:rsidRPr="008062C5">
              <w:t>3 (3%)</w:t>
            </w:r>
          </w:p>
        </w:tc>
        <w:tc>
          <w:tcPr>
            <w:tcW w:w="1332" w:type="dxa"/>
          </w:tcPr>
          <w:p w14:paraId="1EE4B7A8" w14:textId="7E34FD98" w:rsidR="00B01223" w:rsidRPr="008062C5" w:rsidRDefault="00B01223" w:rsidP="00E548EC">
            <w:pPr>
              <w:spacing w:line="480" w:lineRule="auto"/>
              <w:jc w:val="center"/>
            </w:pPr>
            <w:r w:rsidRPr="008062C5">
              <w:t>5 (2%)</w:t>
            </w:r>
          </w:p>
        </w:tc>
      </w:tr>
      <w:tr w:rsidR="00B01223" w:rsidRPr="008062C5" w14:paraId="3A64C06B" w14:textId="77777777" w:rsidTr="00B01223">
        <w:tc>
          <w:tcPr>
            <w:tcW w:w="7563" w:type="dxa"/>
            <w:gridSpan w:val="4"/>
          </w:tcPr>
          <w:p w14:paraId="16579E68" w14:textId="5ABD4481" w:rsidR="00B01223" w:rsidRPr="008062C5" w:rsidRDefault="00B01223" w:rsidP="00B01223">
            <w:pPr>
              <w:spacing w:line="480" w:lineRule="auto"/>
              <w:rPr>
                <w:b/>
              </w:rPr>
            </w:pPr>
            <w:r w:rsidRPr="008062C5">
              <w:rPr>
                <w:b/>
              </w:rPr>
              <w:t>Non-Clinical experts</w:t>
            </w:r>
          </w:p>
        </w:tc>
      </w:tr>
      <w:tr w:rsidR="00B01223" w:rsidRPr="008062C5" w14:paraId="5F9532B8" w14:textId="232D169F" w:rsidTr="00B01223">
        <w:tc>
          <w:tcPr>
            <w:tcW w:w="3111" w:type="dxa"/>
          </w:tcPr>
          <w:p w14:paraId="5FBDE164" w14:textId="67D97FA7" w:rsidR="00B01223" w:rsidRPr="008062C5" w:rsidRDefault="00B01223" w:rsidP="00E548EC">
            <w:pPr>
              <w:spacing w:line="480" w:lineRule="auto"/>
            </w:pPr>
            <w:r w:rsidRPr="008062C5">
              <w:t>Non-clinical researchers</w:t>
            </w:r>
          </w:p>
        </w:tc>
        <w:tc>
          <w:tcPr>
            <w:tcW w:w="1557" w:type="dxa"/>
          </w:tcPr>
          <w:p w14:paraId="127CB078" w14:textId="03D66013" w:rsidR="00B01223" w:rsidRPr="008062C5" w:rsidRDefault="00B01223" w:rsidP="00E548EC">
            <w:pPr>
              <w:spacing w:line="480" w:lineRule="auto"/>
              <w:jc w:val="center"/>
            </w:pPr>
            <w:r w:rsidRPr="008062C5">
              <w:t>22 (14%)</w:t>
            </w:r>
          </w:p>
        </w:tc>
        <w:tc>
          <w:tcPr>
            <w:tcW w:w="1563" w:type="dxa"/>
          </w:tcPr>
          <w:p w14:paraId="548A97BA" w14:textId="5F96B341" w:rsidR="00B01223" w:rsidRPr="008062C5" w:rsidRDefault="00B01223" w:rsidP="00E548EC">
            <w:pPr>
              <w:spacing w:line="480" w:lineRule="auto"/>
              <w:jc w:val="center"/>
            </w:pPr>
            <w:r w:rsidRPr="008062C5">
              <w:t>23 (24%)</w:t>
            </w:r>
          </w:p>
        </w:tc>
        <w:tc>
          <w:tcPr>
            <w:tcW w:w="1332" w:type="dxa"/>
          </w:tcPr>
          <w:p w14:paraId="13C992BA" w14:textId="416A52E4" w:rsidR="00B01223" w:rsidRPr="008062C5" w:rsidRDefault="00B01223" w:rsidP="00E548EC">
            <w:pPr>
              <w:spacing w:line="480" w:lineRule="auto"/>
              <w:jc w:val="center"/>
            </w:pPr>
            <w:r w:rsidRPr="008062C5">
              <w:t>45 (18%)</w:t>
            </w:r>
          </w:p>
        </w:tc>
      </w:tr>
      <w:tr w:rsidR="00B01223" w:rsidRPr="008062C5" w14:paraId="459B0A15" w14:textId="370EAF8E" w:rsidTr="00B01223">
        <w:tc>
          <w:tcPr>
            <w:tcW w:w="3111" w:type="dxa"/>
          </w:tcPr>
          <w:p w14:paraId="62888FDB" w14:textId="77777777" w:rsidR="00B01223" w:rsidRPr="008062C5" w:rsidRDefault="00B01223" w:rsidP="00E548EC">
            <w:pPr>
              <w:spacing w:line="480" w:lineRule="auto"/>
            </w:pPr>
            <w:r w:rsidRPr="008062C5">
              <w:t>Epidemiologists</w:t>
            </w:r>
          </w:p>
        </w:tc>
        <w:tc>
          <w:tcPr>
            <w:tcW w:w="1557" w:type="dxa"/>
          </w:tcPr>
          <w:p w14:paraId="223C7C97" w14:textId="77777777" w:rsidR="00B01223" w:rsidRPr="008062C5" w:rsidRDefault="00B01223" w:rsidP="00E548EC">
            <w:pPr>
              <w:spacing w:line="480" w:lineRule="auto"/>
              <w:jc w:val="center"/>
            </w:pPr>
            <w:r w:rsidRPr="008062C5">
              <w:t>23 (15%)</w:t>
            </w:r>
          </w:p>
        </w:tc>
        <w:tc>
          <w:tcPr>
            <w:tcW w:w="1563" w:type="dxa"/>
          </w:tcPr>
          <w:p w14:paraId="05847577" w14:textId="63ABDC66" w:rsidR="00B01223" w:rsidRPr="008062C5" w:rsidRDefault="00B01223" w:rsidP="00E548EC">
            <w:pPr>
              <w:spacing w:line="480" w:lineRule="auto"/>
              <w:jc w:val="center"/>
            </w:pPr>
            <w:r w:rsidRPr="008062C5">
              <w:t>8 (8%)</w:t>
            </w:r>
          </w:p>
        </w:tc>
        <w:tc>
          <w:tcPr>
            <w:tcW w:w="1332" w:type="dxa"/>
          </w:tcPr>
          <w:p w14:paraId="4971A716" w14:textId="26FAD0C4" w:rsidR="00B01223" w:rsidRPr="008062C5" w:rsidRDefault="00B01223" w:rsidP="00E548EC">
            <w:pPr>
              <w:spacing w:line="480" w:lineRule="auto"/>
              <w:jc w:val="center"/>
            </w:pPr>
            <w:r w:rsidRPr="008062C5">
              <w:t>31 (12%)</w:t>
            </w:r>
          </w:p>
        </w:tc>
      </w:tr>
      <w:tr w:rsidR="00B01223" w:rsidRPr="008062C5" w14:paraId="77B241F9" w14:textId="2823E24B" w:rsidTr="00B01223">
        <w:tc>
          <w:tcPr>
            <w:tcW w:w="3111" w:type="dxa"/>
          </w:tcPr>
          <w:p w14:paraId="33373409" w14:textId="3AD99566" w:rsidR="00B01223" w:rsidRPr="008062C5" w:rsidRDefault="00B01223" w:rsidP="00E548EC">
            <w:pPr>
              <w:spacing w:line="480" w:lineRule="auto"/>
            </w:pPr>
            <w:r w:rsidRPr="008062C5">
              <w:t>Statisticians</w:t>
            </w:r>
          </w:p>
        </w:tc>
        <w:tc>
          <w:tcPr>
            <w:tcW w:w="1557" w:type="dxa"/>
          </w:tcPr>
          <w:p w14:paraId="67D40952" w14:textId="2708336C" w:rsidR="00B01223" w:rsidRPr="008062C5" w:rsidRDefault="00B01223" w:rsidP="00E548EC">
            <w:pPr>
              <w:spacing w:line="480" w:lineRule="auto"/>
              <w:jc w:val="center"/>
            </w:pPr>
            <w:r w:rsidRPr="008062C5">
              <w:t>14 (9%)</w:t>
            </w:r>
          </w:p>
        </w:tc>
        <w:tc>
          <w:tcPr>
            <w:tcW w:w="1563" w:type="dxa"/>
          </w:tcPr>
          <w:p w14:paraId="4C7676A4" w14:textId="15C2BE1F" w:rsidR="00B01223" w:rsidRPr="008062C5" w:rsidRDefault="00B01223" w:rsidP="00E548EC">
            <w:pPr>
              <w:spacing w:line="480" w:lineRule="auto"/>
              <w:jc w:val="center"/>
            </w:pPr>
            <w:r w:rsidRPr="008062C5">
              <w:t>3 (3%)</w:t>
            </w:r>
          </w:p>
        </w:tc>
        <w:tc>
          <w:tcPr>
            <w:tcW w:w="1332" w:type="dxa"/>
          </w:tcPr>
          <w:p w14:paraId="03AD0EEC" w14:textId="7F27C42B" w:rsidR="00B01223" w:rsidRPr="008062C5" w:rsidRDefault="00B01223" w:rsidP="00E548EC">
            <w:pPr>
              <w:spacing w:line="480" w:lineRule="auto"/>
              <w:jc w:val="center"/>
            </w:pPr>
            <w:r w:rsidRPr="008062C5">
              <w:t>17 (7%)</w:t>
            </w:r>
          </w:p>
        </w:tc>
      </w:tr>
      <w:tr w:rsidR="00B01223" w:rsidRPr="008062C5" w14:paraId="441CAD42" w14:textId="212225A4" w:rsidTr="00B01223">
        <w:tc>
          <w:tcPr>
            <w:tcW w:w="3111" w:type="dxa"/>
          </w:tcPr>
          <w:p w14:paraId="6D10ED57" w14:textId="6FDE2449" w:rsidR="00B01223" w:rsidRPr="008062C5" w:rsidRDefault="00B01223" w:rsidP="00E548EC">
            <w:pPr>
              <w:spacing w:line="480" w:lineRule="auto"/>
            </w:pPr>
            <w:r w:rsidRPr="008062C5">
              <w:t>Methodologists</w:t>
            </w:r>
          </w:p>
        </w:tc>
        <w:tc>
          <w:tcPr>
            <w:tcW w:w="1557" w:type="dxa"/>
          </w:tcPr>
          <w:p w14:paraId="3D6E0E0E" w14:textId="03DDF09A" w:rsidR="00B01223" w:rsidRPr="008062C5" w:rsidRDefault="00B01223" w:rsidP="00E548EC">
            <w:pPr>
              <w:spacing w:line="480" w:lineRule="auto"/>
              <w:jc w:val="center"/>
            </w:pPr>
            <w:r w:rsidRPr="008062C5">
              <w:t>8 (5%)</w:t>
            </w:r>
          </w:p>
        </w:tc>
        <w:tc>
          <w:tcPr>
            <w:tcW w:w="1563" w:type="dxa"/>
          </w:tcPr>
          <w:p w14:paraId="421DF4D8" w14:textId="1C318F31" w:rsidR="00B01223" w:rsidRPr="008062C5" w:rsidRDefault="00B01223" w:rsidP="00E548EC">
            <w:pPr>
              <w:spacing w:line="480" w:lineRule="auto"/>
              <w:jc w:val="center"/>
            </w:pPr>
            <w:r w:rsidRPr="008062C5">
              <w:t>6 (6%)</w:t>
            </w:r>
          </w:p>
        </w:tc>
        <w:tc>
          <w:tcPr>
            <w:tcW w:w="1332" w:type="dxa"/>
          </w:tcPr>
          <w:p w14:paraId="360AB701" w14:textId="339DA513" w:rsidR="00B01223" w:rsidRPr="008062C5" w:rsidRDefault="00B01223" w:rsidP="00E548EC">
            <w:pPr>
              <w:spacing w:line="480" w:lineRule="auto"/>
              <w:jc w:val="center"/>
            </w:pPr>
            <w:r w:rsidRPr="008062C5">
              <w:t>14 (6%)</w:t>
            </w:r>
          </w:p>
        </w:tc>
      </w:tr>
      <w:tr w:rsidR="00B01223" w:rsidRPr="008062C5" w14:paraId="516AC905" w14:textId="541B8491" w:rsidTr="00B01223">
        <w:tc>
          <w:tcPr>
            <w:tcW w:w="3111" w:type="dxa"/>
          </w:tcPr>
          <w:p w14:paraId="0C8884FD" w14:textId="77777777" w:rsidR="00B01223" w:rsidRPr="008062C5" w:rsidRDefault="00B01223" w:rsidP="00E548EC">
            <w:pPr>
              <w:spacing w:line="480" w:lineRule="auto"/>
            </w:pPr>
            <w:r w:rsidRPr="008062C5">
              <w:t>Academic researchers</w:t>
            </w:r>
          </w:p>
        </w:tc>
        <w:tc>
          <w:tcPr>
            <w:tcW w:w="1557" w:type="dxa"/>
          </w:tcPr>
          <w:p w14:paraId="1A98E9D9" w14:textId="68BF57DF" w:rsidR="00B01223" w:rsidRPr="008062C5" w:rsidRDefault="00B01223" w:rsidP="00E548EC">
            <w:pPr>
              <w:spacing w:line="480" w:lineRule="auto"/>
              <w:jc w:val="center"/>
            </w:pPr>
            <w:r w:rsidRPr="008062C5">
              <w:t>7 (4%)</w:t>
            </w:r>
          </w:p>
        </w:tc>
        <w:tc>
          <w:tcPr>
            <w:tcW w:w="1563" w:type="dxa"/>
          </w:tcPr>
          <w:p w14:paraId="774FF4AF" w14:textId="6F629369" w:rsidR="00B01223" w:rsidRPr="008062C5" w:rsidRDefault="00B01223" w:rsidP="00E548EC">
            <w:pPr>
              <w:spacing w:line="480" w:lineRule="auto"/>
              <w:jc w:val="center"/>
            </w:pPr>
            <w:r w:rsidRPr="008062C5">
              <w:t>6 (6%)</w:t>
            </w:r>
          </w:p>
        </w:tc>
        <w:tc>
          <w:tcPr>
            <w:tcW w:w="1332" w:type="dxa"/>
          </w:tcPr>
          <w:p w14:paraId="3EB99B66" w14:textId="41D2A2B1" w:rsidR="00B01223" w:rsidRPr="008062C5" w:rsidRDefault="00B01223" w:rsidP="00E548EC">
            <w:pPr>
              <w:spacing w:line="480" w:lineRule="auto"/>
              <w:jc w:val="center"/>
            </w:pPr>
            <w:r w:rsidRPr="008062C5">
              <w:t>13 (5%)</w:t>
            </w:r>
          </w:p>
        </w:tc>
      </w:tr>
      <w:tr w:rsidR="00B01223" w:rsidRPr="008062C5" w14:paraId="3D3BCBC9" w14:textId="718B6108" w:rsidTr="00B01223">
        <w:tc>
          <w:tcPr>
            <w:tcW w:w="3111" w:type="dxa"/>
          </w:tcPr>
          <w:p w14:paraId="442962A5" w14:textId="77777777" w:rsidR="00B01223" w:rsidRPr="008062C5" w:rsidRDefault="00B01223" w:rsidP="00E548EC">
            <w:pPr>
              <w:spacing w:line="480" w:lineRule="auto"/>
            </w:pPr>
            <w:r w:rsidRPr="008062C5">
              <w:t>Economists</w:t>
            </w:r>
          </w:p>
        </w:tc>
        <w:tc>
          <w:tcPr>
            <w:tcW w:w="1557" w:type="dxa"/>
          </w:tcPr>
          <w:p w14:paraId="3C9A9665" w14:textId="77777777" w:rsidR="00B01223" w:rsidRPr="008062C5" w:rsidRDefault="00B01223" w:rsidP="00E548EC">
            <w:pPr>
              <w:spacing w:line="480" w:lineRule="auto"/>
              <w:jc w:val="center"/>
            </w:pPr>
            <w:r w:rsidRPr="008062C5">
              <w:t>6 (4%)</w:t>
            </w:r>
          </w:p>
        </w:tc>
        <w:tc>
          <w:tcPr>
            <w:tcW w:w="1563" w:type="dxa"/>
          </w:tcPr>
          <w:p w14:paraId="118883FA" w14:textId="77777777" w:rsidR="00B01223" w:rsidRPr="008062C5" w:rsidRDefault="00B01223" w:rsidP="00E548EC">
            <w:pPr>
              <w:spacing w:line="480" w:lineRule="auto"/>
              <w:jc w:val="center"/>
            </w:pPr>
            <w:r w:rsidRPr="008062C5">
              <w:t>3 (3%)</w:t>
            </w:r>
          </w:p>
        </w:tc>
        <w:tc>
          <w:tcPr>
            <w:tcW w:w="1332" w:type="dxa"/>
          </w:tcPr>
          <w:p w14:paraId="0B166CF7" w14:textId="48B84381" w:rsidR="00B01223" w:rsidRPr="008062C5" w:rsidRDefault="00B01223" w:rsidP="00E548EC">
            <w:pPr>
              <w:spacing w:line="480" w:lineRule="auto"/>
              <w:jc w:val="center"/>
            </w:pPr>
            <w:r w:rsidRPr="008062C5">
              <w:t>9 (4%)</w:t>
            </w:r>
          </w:p>
        </w:tc>
      </w:tr>
      <w:tr w:rsidR="00B01223" w:rsidRPr="008062C5" w14:paraId="2C34CF88" w14:textId="77777777" w:rsidTr="00B01223">
        <w:tc>
          <w:tcPr>
            <w:tcW w:w="7563" w:type="dxa"/>
            <w:gridSpan w:val="4"/>
          </w:tcPr>
          <w:p w14:paraId="6112E054" w14:textId="46F9E109" w:rsidR="00B01223" w:rsidRPr="008062C5" w:rsidRDefault="00B01223" w:rsidP="00B01223">
            <w:pPr>
              <w:spacing w:line="480" w:lineRule="auto"/>
            </w:pPr>
            <w:r w:rsidRPr="008062C5">
              <w:rPr>
                <w:b/>
              </w:rPr>
              <w:t>Authorities</w:t>
            </w:r>
          </w:p>
        </w:tc>
      </w:tr>
      <w:tr w:rsidR="00B01223" w:rsidRPr="008062C5" w14:paraId="3BD563DE" w14:textId="30088D86" w:rsidTr="00B01223">
        <w:tc>
          <w:tcPr>
            <w:tcW w:w="3111" w:type="dxa"/>
          </w:tcPr>
          <w:p w14:paraId="7F8BBE4A" w14:textId="761E07E4" w:rsidR="00B01223" w:rsidRPr="008062C5" w:rsidRDefault="00B01223" w:rsidP="00E548EC">
            <w:pPr>
              <w:spacing w:line="480" w:lineRule="auto"/>
            </w:pPr>
            <w:r w:rsidRPr="008062C5">
              <w:t>Government agencies</w:t>
            </w:r>
          </w:p>
        </w:tc>
        <w:tc>
          <w:tcPr>
            <w:tcW w:w="1557" w:type="dxa"/>
          </w:tcPr>
          <w:p w14:paraId="15F120EC" w14:textId="77777777" w:rsidR="00B01223" w:rsidRPr="008062C5" w:rsidRDefault="00B01223" w:rsidP="00E548EC">
            <w:pPr>
              <w:spacing w:line="480" w:lineRule="auto"/>
              <w:jc w:val="center"/>
            </w:pPr>
            <w:r w:rsidRPr="008062C5">
              <w:t>9 (6%)</w:t>
            </w:r>
          </w:p>
        </w:tc>
        <w:tc>
          <w:tcPr>
            <w:tcW w:w="1563" w:type="dxa"/>
          </w:tcPr>
          <w:p w14:paraId="5E88A957" w14:textId="77777777" w:rsidR="00B01223" w:rsidRPr="008062C5" w:rsidRDefault="00B01223" w:rsidP="00E548EC">
            <w:pPr>
              <w:spacing w:line="480" w:lineRule="auto"/>
              <w:jc w:val="center"/>
            </w:pPr>
            <w:r w:rsidRPr="008062C5">
              <w:t>7 (7%)</w:t>
            </w:r>
          </w:p>
        </w:tc>
        <w:tc>
          <w:tcPr>
            <w:tcW w:w="1332" w:type="dxa"/>
          </w:tcPr>
          <w:p w14:paraId="532A1443" w14:textId="7F885D76" w:rsidR="00B01223" w:rsidRPr="008062C5" w:rsidRDefault="00B01223" w:rsidP="00E548EC">
            <w:pPr>
              <w:spacing w:line="480" w:lineRule="auto"/>
              <w:jc w:val="center"/>
            </w:pPr>
            <w:r w:rsidRPr="008062C5">
              <w:t>16 (6%)</w:t>
            </w:r>
          </w:p>
        </w:tc>
      </w:tr>
      <w:tr w:rsidR="00B01223" w:rsidRPr="008062C5" w14:paraId="7724CDA6" w14:textId="10582C3A" w:rsidTr="00B01223">
        <w:tc>
          <w:tcPr>
            <w:tcW w:w="3111" w:type="dxa"/>
          </w:tcPr>
          <w:p w14:paraId="1811857D" w14:textId="77777777" w:rsidR="00B01223" w:rsidRPr="008062C5" w:rsidRDefault="00B01223" w:rsidP="00E548EC">
            <w:pPr>
              <w:spacing w:line="480" w:lineRule="auto"/>
            </w:pPr>
            <w:r w:rsidRPr="008062C5">
              <w:t>Service commissioners</w:t>
            </w:r>
          </w:p>
        </w:tc>
        <w:tc>
          <w:tcPr>
            <w:tcW w:w="1557" w:type="dxa"/>
          </w:tcPr>
          <w:p w14:paraId="30789249" w14:textId="77777777" w:rsidR="00B01223" w:rsidRPr="008062C5" w:rsidRDefault="00B01223" w:rsidP="00E548EC">
            <w:pPr>
              <w:spacing w:line="480" w:lineRule="auto"/>
              <w:jc w:val="center"/>
            </w:pPr>
            <w:r w:rsidRPr="008062C5">
              <w:t>6 (4%)</w:t>
            </w:r>
          </w:p>
        </w:tc>
        <w:tc>
          <w:tcPr>
            <w:tcW w:w="1563" w:type="dxa"/>
          </w:tcPr>
          <w:p w14:paraId="1C90B963" w14:textId="05031F5A" w:rsidR="00B01223" w:rsidRPr="008062C5" w:rsidRDefault="00B01223" w:rsidP="00E548EC">
            <w:pPr>
              <w:spacing w:line="480" w:lineRule="auto"/>
              <w:jc w:val="center"/>
            </w:pPr>
            <w:r w:rsidRPr="008062C5">
              <w:t>8 (8%)</w:t>
            </w:r>
          </w:p>
        </w:tc>
        <w:tc>
          <w:tcPr>
            <w:tcW w:w="1332" w:type="dxa"/>
          </w:tcPr>
          <w:p w14:paraId="21A57767" w14:textId="2D767932" w:rsidR="00B01223" w:rsidRPr="008062C5" w:rsidRDefault="00B01223" w:rsidP="00E548EC">
            <w:pPr>
              <w:spacing w:line="480" w:lineRule="auto"/>
              <w:jc w:val="center"/>
            </w:pPr>
            <w:r w:rsidRPr="008062C5">
              <w:t>14 (6%)</w:t>
            </w:r>
          </w:p>
        </w:tc>
      </w:tr>
      <w:tr w:rsidR="00B01223" w:rsidRPr="008062C5" w14:paraId="30E8D2F8" w14:textId="63E26516" w:rsidTr="00B01223">
        <w:tc>
          <w:tcPr>
            <w:tcW w:w="3111" w:type="dxa"/>
          </w:tcPr>
          <w:p w14:paraId="45EFA828" w14:textId="77777777" w:rsidR="00B01223" w:rsidRPr="008062C5" w:rsidRDefault="00B01223" w:rsidP="00E548EC">
            <w:pPr>
              <w:spacing w:line="480" w:lineRule="auto"/>
            </w:pPr>
            <w:r w:rsidRPr="008062C5">
              <w:t>Regulatory agencies</w:t>
            </w:r>
          </w:p>
        </w:tc>
        <w:tc>
          <w:tcPr>
            <w:tcW w:w="1557" w:type="dxa"/>
          </w:tcPr>
          <w:p w14:paraId="6A6AAE62" w14:textId="77777777" w:rsidR="00B01223" w:rsidRPr="008062C5" w:rsidRDefault="00B01223" w:rsidP="00E548EC">
            <w:pPr>
              <w:spacing w:line="480" w:lineRule="auto"/>
              <w:jc w:val="center"/>
            </w:pPr>
            <w:r w:rsidRPr="008062C5">
              <w:t>2 (1%)</w:t>
            </w:r>
          </w:p>
        </w:tc>
        <w:tc>
          <w:tcPr>
            <w:tcW w:w="1563" w:type="dxa"/>
          </w:tcPr>
          <w:p w14:paraId="19B0DBB1" w14:textId="57DDA892" w:rsidR="00B01223" w:rsidRPr="008062C5" w:rsidRDefault="00B01223" w:rsidP="00E548EC">
            <w:pPr>
              <w:spacing w:line="480" w:lineRule="auto"/>
              <w:jc w:val="center"/>
            </w:pPr>
            <w:r w:rsidRPr="008062C5">
              <w:t>10 (10%)</w:t>
            </w:r>
          </w:p>
        </w:tc>
        <w:tc>
          <w:tcPr>
            <w:tcW w:w="1332" w:type="dxa"/>
          </w:tcPr>
          <w:p w14:paraId="7F4CDF72" w14:textId="35143A6C" w:rsidR="00B01223" w:rsidRPr="008062C5" w:rsidRDefault="00B01223" w:rsidP="00E548EC">
            <w:pPr>
              <w:spacing w:line="480" w:lineRule="auto"/>
              <w:jc w:val="center"/>
            </w:pPr>
            <w:r w:rsidRPr="008062C5">
              <w:t>12 (5%)</w:t>
            </w:r>
          </w:p>
        </w:tc>
      </w:tr>
      <w:tr w:rsidR="00B01223" w:rsidRPr="008062C5" w14:paraId="5892238D" w14:textId="43250C2E" w:rsidTr="00B01223">
        <w:tc>
          <w:tcPr>
            <w:tcW w:w="3111" w:type="dxa"/>
          </w:tcPr>
          <w:p w14:paraId="26E17663" w14:textId="35123DB3" w:rsidR="00B01223" w:rsidRPr="008062C5" w:rsidRDefault="00B01223" w:rsidP="00E548EC">
            <w:pPr>
              <w:spacing w:line="480" w:lineRule="auto"/>
            </w:pPr>
            <w:r w:rsidRPr="008062C5">
              <w:t>Policy makers</w:t>
            </w:r>
          </w:p>
        </w:tc>
        <w:tc>
          <w:tcPr>
            <w:tcW w:w="1557" w:type="dxa"/>
          </w:tcPr>
          <w:p w14:paraId="32876B6A" w14:textId="319461B6" w:rsidR="00B01223" w:rsidRPr="008062C5" w:rsidRDefault="00B01223" w:rsidP="00E548EC">
            <w:pPr>
              <w:spacing w:line="480" w:lineRule="auto"/>
              <w:jc w:val="center"/>
            </w:pPr>
            <w:r w:rsidRPr="008062C5">
              <w:t>4 (3%)</w:t>
            </w:r>
          </w:p>
        </w:tc>
        <w:tc>
          <w:tcPr>
            <w:tcW w:w="1563" w:type="dxa"/>
          </w:tcPr>
          <w:p w14:paraId="103084DF" w14:textId="17C0C00D" w:rsidR="00B01223" w:rsidRPr="008062C5" w:rsidRDefault="00B01223" w:rsidP="00E548EC">
            <w:pPr>
              <w:spacing w:line="480" w:lineRule="auto"/>
              <w:jc w:val="center"/>
            </w:pPr>
            <w:r w:rsidRPr="008062C5">
              <w:t>4 (4%)</w:t>
            </w:r>
          </w:p>
        </w:tc>
        <w:tc>
          <w:tcPr>
            <w:tcW w:w="1332" w:type="dxa"/>
          </w:tcPr>
          <w:p w14:paraId="7F510C9C" w14:textId="6412111B" w:rsidR="00B01223" w:rsidRPr="008062C5" w:rsidRDefault="00B01223" w:rsidP="00E548EC">
            <w:pPr>
              <w:spacing w:line="480" w:lineRule="auto"/>
              <w:jc w:val="center"/>
            </w:pPr>
            <w:r w:rsidRPr="008062C5">
              <w:t>8 (3%)</w:t>
            </w:r>
          </w:p>
        </w:tc>
      </w:tr>
      <w:tr w:rsidR="00B01223" w:rsidRPr="008062C5" w14:paraId="7FA1BC56" w14:textId="635DBCF3" w:rsidTr="00B01223">
        <w:tc>
          <w:tcPr>
            <w:tcW w:w="3111" w:type="dxa"/>
          </w:tcPr>
          <w:p w14:paraId="638A8E8F" w14:textId="31BFFA15" w:rsidR="00B01223" w:rsidRPr="008062C5" w:rsidRDefault="00B01223" w:rsidP="00E548EC">
            <w:pPr>
              <w:spacing w:line="480" w:lineRule="auto"/>
            </w:pPr>
            <w:r w:rsidRPr="008062C5">
              <w:t>Charities</w:t>
            </w:r>
          </w:p>
        </w:tc>
        <w:tc>
          <w:tcPr>
            <w:tcW w:w="1557" w:type="dxa"/>
          </w:tcPr>
          <w:p w14:paraId="558BE61B" w14:textId="38863C84" w:rsidR="00B01223" w:rsidRPr="008062C5" w:rsidRDefault="00B01223" w:rsidP="00E548EC">
            <w:pPr>
              <w:spacing w:line="480" w:lineRule="auto"/>
              <w:jc w:val="center"/>
            </w:pPr>
            <w:r w:rsidRPr="008062C5">
              <w:t>3 (2%)</w:t>
            </w:r>
          </w:p>
        </w:tc>
        <w:tc>
          <w:tcPr>
            <w:tcW w:w="1563" w:type="dxa"/>
          </w:tcPr>
          <w:p w14:paraId="730771B2" w14:textId="1A544C04" w:rsidR="00B01223" w:rsidRPr="008062C5" w:rsidRDefault="00B01223" w:rsidP="00E548EC">
            <w:pPr>
              <w:spacing w:line="480" w:lineRule="auto"/>
              <w:jc w:val="center"/>
            </w:pPr>
            <w:r w:rsidRPr="008062C5">
              <w:t>2 (2%)</w:t>
            </w:r>
          </w:p>
        </w:tc>
        <w:tc>
          <w:tcPr>
            <w:tcW w:w="1332" w:type="dxa"/>
          </w:tcPr>
          <w:p w14:paraId="1E268EEB" w14:textId="24272AC7" w:rsidR="00B01223" w:rsidRPr="008062C5" w:rsidRDefault="00B01223" w:rsidP="00E548EC">
            <w:pPr>
              <w:spacing w:line="480" w:lineRule="auto"/>
              <w:jc w:val="center"/>
            </w:pPr>
            <w:r w:rsidRPr="008062C5">
              <w:t>5 (2%)</w:t>
            </w:r>
          </w:p>
        </w:tc>
      </w:tr>
      <w:tr w:rsidR="00B01223" w:rsidRPr="008062C5" w14:paraId="30A85F75" w14:textId="77777777" w:rsidTr="00B01223">
        <w:tc>
          <w:tcPr>
            <w:tcW w:w="7563" w:type="dxa"/>
            <w:gridSpan w:val="4"/>
          </w:tcPr>
          <w:p w14:paraId="0AC7DE50" w14:textId="1BC39816" w:rsidR="00B01223" w:rsidRPr="008062C5" w:rsidRDefault="00B01223" w:rsidP="00B01223">
            <w:pPr>
              <w:spacing w:line="480" w:lineRule="auto"/>
            </w:pPr>
            <w:r w:rsidRPr="008062C5">
              <w:rPr>
                <w:b/>
              </w:rPr>
              <w:t>Industry</w:t>
            </w:r>
          </w:p>
        </w:tc>
      </w:tr>
      <w:tr w:rsidR="00B01223" w:rsidRPr="008062C5" w14:paraId="65F7D694" w14:textId="097A78F2" w:rsidTr="00B01223">
        <w:tc>
          <w:tcPr>
            <w:tcW w:w="3111" w:type="dxa"/>
          </w:tcPr>
          <w:p w14:paraId="4E934C60" w14:textId="71B7D3AE" w:rsidR="00B01223" w:rsidRPr="008062C5" w:rsidRDefault="00B01223" w:rsidP="00E548EC">
            <w:pPr>
              <w:spacing w:line="480" w:lineRule="auto"/>
            </w:pPr>
            <w:r w:rsidRPr="008062C5">
              <w:t>Pharma</w:t>
            </w:r>
          </w:p>
        </w:tc>
        <w:tc>
          <w:tcPr>
            <w:tcW w:w="1557" w:type="dxa"/>
          </w:tcPr>
          <w:p w14:paraId="03E5CBAE" w14:textId="2EBD89C7" w:rsidR="00B01223" w:rsidRPr="008062C5" w:rsidRDefault="00B01223" w:rsidP="00E548EC">
            <w:pPr>
              <w:spacing w:line="480" w:lineRule="auto"/>
              <w:jc w:val="center"/>
            </w:pPr>
            <w:r w:rsidRPr="008062C5">
              <w:t>2 (1%)</w:t>
            </w:r>
          </w:p>
        </w:tc>
        <w:tc>
          <w:tcPr>
            <w:tcW w:w="1563" w:type="dxa"/>
          </w:tcPr>
          <w:p w14:paraId="21C38CA8" w14:textId="35214FC0" w:rsidR="00B01223" w:rsidRPr="008062C5" w:rsidRDefault="00B01223" w:rsidP="00E548EC">
            <w:pPr>
              <w:spacing w:line="480" w:lineRule="auto"/>
              <w:jc w:val="center"/>
            </w:pPr>
            <w:r w:rsidRPr="008062C5">
              <w:t>8 (8%)</w:t>
            </w:r>
          </w:p>
        </w:tc>
        <w:tc>
          <w:tcPr>
            <w:tcW w:w="1332" w:type="dxa"/>
          </w:tcPr>
          <w:p w14:paraId="3A7E9349" w14:textId="3F611F3D" w:rsidR="00B01223" w:rsidRPr="008062C5" w:rsidRDefault="00B01223" w:rsidP="00E548EC">
            <w:pPr>
              <w:spacing w:line="480" w:lineRule="auto"/>
              <w:jc w:val="center"/>
            </w:pPr>
            <w:r w:rsidRPr="008062C5">
              <w:t>10 (4%)</w:t>
            </w:r>
          </w:p>
        </w:tc>
      </w:tr>
      <w:tr w:rsidR="00B01223" w:rsidRPr="008062C5" w14:paraId="17DEDD5C" w14:textId="24E53A47" w:rsidTr="00B01223">
        <w:tc>
          <w:tcPr>
            <w:tcW w:w="3111" w:type="dxa"/>
          </w:tcPr>
          <w:p w14:paraId="78A7DAC2" w14:textId="473BAD38" w:rsidR="00B01223" w:rsidRPr="008062C5" w:rsidRDefault="00B01223" w:rsidP="00E548EC">
            <w:pPr>
              <w:spacing w:line="480" w:lineRule="auto"/>
            </w:pPr>
            <w:r w:rsidRPr="008062C5">
              <w:t>Device manufacturers</w:t>
            </w:r>
          </w:p>
        </w:tc>
        <w:tc>
          <w:tcPr>
            <w:tcW w:w="1557" w:type="dxa"/>
          </w:tcPr>
          <w:p w14:paraId="5A803B16" w14:textId="53897E9F" w:rsidR="00B01223" w:rsidRPr="008062C5" w:rsidRDefault="00B01223" w:rsidP="00E548EC">
            <w:pPr>
              <w:spacing w:line="480" w:lineRule="auto"/>
              <w:jc w:val="center"/>
            </w:pPr>
            <w:r w:rsidRPr="008062C5">
              <w:t>1 (1%)</w:t>
            </w:r>
          </w:p>
        </w:tc>
        <w:tc>
          <w:tcPr>
            <w:tcW w:w="1563" w:type="dxa"/>
          </w:tcPr>
          <w:p w14:paraId="0467A984" w14:textId="265A115B" w:rsidR="00B01223" w:rsidRPr="008062C5" w:rsidRDefault="00B01223" w:rsidP="00E548EC">
            <w:pPr>
              <w:spacing w:line="480" w:lineRule="auto"/>
              <w:jc w:val="center"/>
            </w:pPr>
            <w:r w:rsidRPr="008062C5">
              <w:t>3 (3%)</w:t>
            </w:r>
          </w:p>
        </w:tc>
        <w:tc>
          <w:tcPr>
            <w:tcW w:w="1332" w:type="dxa"/>
          </w:tcPr>
          <w:p w14:paraId="08F978B5" w14:textId="0BF83756" w:rsidR="00B01223" w:rsidRPr="008062C5" w:rsidRDefault="00B01223" w:rsidP="00E548EC">
            <w:pPr>
              <w:spacing w:line="480" w:lineRule="auto"/>
              <w:jc w:val="center"/>
            </w:pPr>
            <w:r w:rsidRPr="008062C5">
              <w:t>4 (2%)</w:t>
            </w:r>
          </w:p>
        </w:tc>
      </w:tr>
      <w:tr w:rsidR="00B01223" w:rsidRPr="008062C5" w14:paraId="60A6BAC1" w14:textId="77777777" w:rsidTr="00B01223">
        <w:tc>
          <w:tcPr>
            <w:tcW w:w="7563" w:type="dxa"/>
            <w:gridSpan w:val="4"/>
          </w:tcPr>
          <w:p w14:paraId="5187C53E" w14:textId="278E0477" w:rsidR="00B01223" w:rsidRPr="008062C5" w:rsidRDefault="00B01223" w:rsidP="00B01223">
            <w:pPr>
              <w:spacing w:line="480" w:lineRule="auto"/>
            </w:pPr>
            <w:r w:rsidRPr="008062C5">
              <w:rPr>
                <w:b/>
              </w:rPr>
              <w:t>Other</w:t>
            </w:r>
          </w:p>
        </w:tc>
      </w:tr>
      <w:tr w:rsidR="00B01223" w:rsidRPr="008062C5" w14:paraId="6EDF05EA" w14:textId="0491BBB9" w:rsidTr="00B01223">
        <w:tc>
          <w:tcPr>
            <w:tcW w:w="3111" w:type="dxa"/>
          </w:tcPr>
          <w:p w14:paraId="34682D85" w14:textId="48017108" w:rsidR="00B01223" w:rsidRPr="008062C5" w:rsidRDefault="00B01223" w:rsidP="00E548EC">
            <w:pPr>
              <w:spacing w:line="480" w:lineRule="auto"/>
            </w:pPr>
            <w:r w:rsidRPr="008062C5">
              <w:t>Service providers</w:t>
            </w:r>
          </w:p>
        </w:tc>
        <w:tc>
          <w:tcPr>
            <w:tcW w:w="1557" w:type="dxa"/>
          </w:tcPr>
          <w:p w14:paraId="1BA722CE" w14:textId="362CB916" w:rsidR="00B01223" w:rsidRPr="008062C5" w:rsidRDefault="00B01223" w:rsidP="00E548EC">
            <w:pPr>
              <w:spacing w:line="480" w:lineRule="auto"/>
              <w:jc w:val="center"/>
            </w:pPr>
            <w:r w:rsidRPr="008062C5">
              <w:t>22 (14%)</w:t>
            </w:r>
          </w:p>
        </w:tc>
        <w:tc>
          <w:tcPr>
            <w:tcW w:w="1563" w:type="dxa"/>
          </w:tcPr>
          <w:p w14:paraId="75EF0A5B" w14:textId="677FEE7A" w:rsidR="00B01223" w:rsidRPr="008062C5" w:rsidRDefault="00B01223" w:rsidP="00E548EC">
            <w:pPr>
              <w:spacing w:line="480" w:lineRule="auto"/>
              <w:jc w:val="center"/>
            </w:pPr>
            <w:r w:rsidRPr="008062C5">
              <w:t>7 (7%)</w:t>
            </w:r>
          </w:p>
        </w:tc>
        <w:tc>
          <w:tcPr>
            <w:tcW w:w="1332" w:type="dxa"/>
          </w:tcPr>
          <w:p w14:paraId="65DB510A" w14:textId="6798AA1E" w:rsidR="00B01223" w:rsidRPr="008062C5" w:rsidRDefault="00B01223" w:rsidP="00E548EC">
            <w:pPr>
              <w:spacing w:line="480" w:lineRule="auto"/>
              <w:jc w:val="center"/>
            </w:pPr>
            <w:r w:rsidRPr="008062C5">
              <w:t>29 (11%)</w:t>
            </w:r>
          </w:p>
        </w:tc>
      </w:tr>
      <w:tr w:rsidR="00B01223" w:rsidRPr="008062C5" w14:paraId="7ECA1F9E" w14:textId="29C0EC9D" w:rsidTr="00B01223">
        <w:tc>
          <w:tcPr>
            <w:tcW w:w="3111" w:type="dxa"/>
          </w:tcPr>
          <w:p w14:paraId="5F65B8E3" w14:textId="77777777" w:rsidR="00B01223" w:rsidRPr="008062C5" w:rsidRDefault="00B01223" w:rsidP="00E548EC">
            <w:pPr>
              <w:spacing w:line="480" w:lineRule="auto"/>
            </w:pPr>
            <w:r w:rsidRPr="008062C5">
              <w:t>Information Specialists</w:t>
            </w:r>
          </w:p>
        </w:tc>
        <w:tc>
          <w:tcPr>
            <w:tcW w:w="1557" w:type="dxa"/>
          </w:tcPr>
          <w:p w14:paraId="39CE08BB" w14:textId="77777777" w:rsidR="00B01223" w:rsidRPr="008062C5" w:rsidRDefault="00B01223" w:rsidP="00E548EC">
            <w:pPr>
              <w:spacing w:line="480" w:lineRule="auto"/>
              <w:jc w:val="center"/>
            </w:pPr>
            <w:r w:rsidRPr="008062C5">
              <w:t>14 (9%)</w:t>
            </w:r>
          </w:p>
        </w:tc>
        <w:tc>
          <w:tcPr>
            <w:tcW w:w="1563" w:type="dxa"/>
          </w:tcPr>
          <w:p w14:paraId="3031BA70" w14:textId="2DBDBC14" w:rsidR="00B01223" w:rsidRPr="008062C5" w:rsidRDefault="00B01223" w:rsidP="00E548EC">
            <w:pPr>
              <w:spacing w:line="480" w:lineRule="auto"/>
              <w:jc w:val="center"/>
            </w:pPr>
            <w:r w:rsidRPr="008062C5">
              <w:t>8 (8%)</w:t>
            </w:r>
          </w:p>
        </w:tc>
        <w:tc>
          <w:tcPr>
            <w:tcW w:w="1332" w:type="dxa"/>
          </w:tcPr>
          <w:p w14:paraId="6941FFCD" w14:textId="66C32DFE" w:rsidR="00B01223" w:rsidRPr="008062C5" w:rsidRDefault="00B01223" w:rsidP="00E548EC">
            <w:pPr>
              <w:spacing w:line="480" w:lineRule="auto"/>
              <w:jc w:val="center"/>
            </w:pPr>
            <w:r w:rsidRPr="008062C5">
              <w:t>22 (9%)</w:t>
            </w:r>
          </w:p>
        </w:tc>
      </w:tr>
      <w:tr w:rsidR="00B01223" w:rsidRPr="008062C5" w14:paraId="5DFDE04A" w14:textId="23FF413A" w:rsidTr="00B01223">
        <w:tc>
          <w:tcPr>
            <w:tcW w:w="3111" w:type="dxa"/>
          </w:tcPr>
          <w:p w14:paraId="196645B5" w14:textId="77777777" w:rsidR="00B01223" w:rsidRPr="008062C5" w:rsidRDefault="00B01223" w:rsidP="00E548EC">
            <w:pPr>
              <w:spacing w:line="480" w:lineRule="auto"/>
            </w:pPr>
            <w:r w:rsidRPr="008062C5">
              <w:t>Registry experts</w:t>
            </w:r>
          </w:p>
        </w:tc>
        <w:tc>
          <w:tcPr>
            <w:tcW w:w="1557" w:type="dxa"/>
          </w:tcPr>
          <w:p w14:paraId="514D03E3" w14:textId="413B055B" w:rsidR="00B01223" w:rsidRPr="008062C5" w:rsidRDefault="00B01223" w:rsidP="00E548EC">
            <w:pPr>
              <w:spacing w:line="480" w:lineRule="auto"/>
              <w:jc w:val="center"/>
            </w:pPr>
            <w:r w:rsidRPr="008062C5">
              <w:t>15 (9%)</w:t>
            </w:r>
          </w:p>
        </w:tc>
        <w:tc>
          <w:tcPr>
            <w:tcW w:w="1563" w:type="dxa"/>
          </w:tcPr>
          <w:p w14:paraId="129AF6E1" w14:textId="6885F37B" w:rsidR="00B01223" w:rsidRPr="008062C5" w:rsidRDefault="00B01223" w:rsidP="00E548EC">
            <w:pPr>
              <w:spacing w:line="480" w:lineRule="auto"/>
              <w:jc w:val="center"/>
            </w:pPr>
            <w:r w:rsidRPr="008062C5">
              <w:t>6 (6%)</w:t>
            </w:r>
          </w:p>
        </w:tc>
        <w:tc>
          <w:tcPr>
            <w:tcW w:w="1332" w:type="dxa"/>
          </w:tcPr>
          <w:p w14:paraId="12761B2D" w14:textId="68C85518" w:rsidR="00B01223" w:rsidRPr="008062C5" w:rsidRDefault="00B01223" w:rsidP="00E548EC">
            <w:pPr>
              <w:spacing w:line="480" w:lineRule="auto"/>
              <w:jc w:val="center"/>
            </w:pPr>
            <w:r w:rsidRPr="008062C5">
              <w:t>21 (8%)</w:t>
            </w:r>
          </w:p>
        </w:tc>
      </w:tr>
      <w:tr w:rsidR="00B01223" w:rsidRPr="008062C5" w14:paraId="11AB4283" w14:textId="57FD3D4D" w:rsidTr="00B01223">
        <w:tc>
          <w:tcPr>
            <w:tcW w:w="3111" w:type="dxa"/>
          </w:tcPr>
          <w:p w14:paraId="02EEDE65" w14:textId="77777777" w:rsidR="00B01223" w:rsidRPr="008062C5" w:rsidRDefault="00B01223" w:rsidP="00E548EC">
            <w:pPr>
              <w:spacing w:line="480" w:lineRule="auto"/>
            </w:pPr>
            <w:r w:rsidRPr="008062C5">
              <w:lastRenderedPageBreak/>
              <w:t>Social worker</w:t>
            </w:r>
          </w:p>
        </w:tc>
        <w:tc>
          <w:tcPr>
            <w:tcW w:w="1557" w:type="dxa"/>
          </w:tcPr>
          <w:p w14:paraId="61B674A7" w14:textId="77777777" w:rsidR="00B01223" w:rsidRPr="008062C5" w:rsidRDefault="00B01223" w:rsidP="00E548EC">
            <w:pPr>
              <w:spacing w:line="480" w:lineRule="auto"/>
              <w:jc w:val="center"/>
            </w:pPr>
            <w:r w:rsidRPr="008062C5">
              <w:t>6 (4%)</w:t>
            </w:r>
          </w:p>
        </w:tc>
        <w:tc>
          <w:tcPr>
            <w:tcW w:w="1563" w:type="dxa"/>
          </w:tcPr>
          <w:p w14:paraId="2FA6161E" w14:textId="77759EFE" w:rsidR="00B01223" w:rsidRPr="008062C5" w:rsidRDefault="00B01223" w:rsidP="00E548EC">
            <w:pPr>
              <w:spacing w:line="480" w:lineRule="auto"/>
              <w:jc w:val="center"/>
            </w:pPr>
            <w:r w:rsidRPr="008062C5">
              <w:t>7 (7%)</w:t>
            </w:r>
          </w:p>
        </w:tc>
        <w:tc>
          <w:tcPr>
            <w:tcW w:w="1332" w:type="dxa"/>
          </w:tcPr>
          <w:p w14:paraId="29259667" w14:textId="6875622B" w:rsidR="00B01223" w:rsidRPr="008062C5" w:rsidRDefault="00B01223" w:rsidP="00E548EC">
            <w:pPr>
              <w:spacing w:line="480" w:lineRule="auto"/>
              <w:jc w:val="center"/>
            </w:pPr>
            <w:r w:rsidRPr="008062C5">
              <w:t>13 (5%)</w:t>
            </w:r>
          </w:p>
        </w:tc>
      </w:tr>
      <w:tr w:rsidR="00B01223" w:rsidRPr="008062C5" w14:paraId="0DE2EFA5" w14:textId="2207C8AF" w:rsidTr="00B01223">
        <w:tc>
          <w:tcPr>
            <w:tcW w:w="3111" w:type="dxa"/>
          </w:tcPr>
          <w:p w14:paraId="0393CBA1" w14:textId="1674346B" w:rsidR="00B01223" w:rsidRPr="008062C5" w:rsidRDefault="00B01223" w:rsidP="00E548EC">
            <w:pPr>
              <w:spacing w:line="480" w:lineRule="auto"/>
            </w:pPr>
            <w:r w:rsidRPr="008062C5">
              <w:t>Conference participants</w:t>
            </w:r>
            <w:r w:rsidRPr="008062C5">
              <w:rPr>
                <w:vertAlign w:val="superscript"/>
              </w:rPr>
              <w:t>3</w:t>
            </w:r>
          </w:p>
        </w:tc>
        <w:tc>
          <w:tcPr>
            <w:tcW w:w="1557" w:type="dxa"/>
          </w:tcPr>
          <w:p w14:paraId="57F7A3AC" w14:textId="3D2D7A79" w:rsidR="00B01223" w:rsidRPr="008062C5" w:rsidRDefault="00B01223" w:rsidP="00E548EC">
            <w:pPr>
              <w:spacing w:line="480" w:lineRule="auto"/>
              <w:jc w:val="center"/>
            </w:pPr>
            <w:r w:rsidRPr="008062C5">
              <w:t>7 (4%)</w:t>
            </w:r>
          </w:p>
        </w:tc>
        <w:tc>
          <w:tcPr>
            <w:tcW w:w="1563" w:type="dxa"/>
          </w:tcPr>
          <w:p w14:paraId="524EE290" w14:textId="39BDC33E" w:rsidR="00B01223" w:rsidRPr="008062C5" w:rsidRDefault="00B01223" w:rsidP="00E548EC">
            <w:pPr>
              <w:spacing w:line="480" w:lineRule="auto"/>
              <w:jc w:val="center"/>
            </w:pPr>
            <w:r w:rsidRPr="008062C5">
              <w:t>4 (4%)</w:t>
            </w:r>
          </w:p>
        </w:tc>
        <w:tc>
          <w:tcPr>
            <w:tcW w:w="1332" w:type="dxa"/>
          </w:tcPr>
          <w:p w14:paraId="1FAA9E32" w14:textId="7A43ED66" w:rsidR="00B01223" w:rsidRPr="008062C5" w:rsidRDefault="00B01223" w:rsidP="00E548EC">
            <w:pPr>
              <w:spacing w:line="480" w:lineRule="auto"/>
              <w:jc w:val="center"/>
            </w:pPr>
            <w:r w:rsidRPr="008062C5">
              <w:t>11 (4%)</w:t>
            </w:r>
          </w:p>
        </w:tc>
      </w:tr>
      <w:tr w:rsidR="00B01223" w:rsidRPr="008062C5" w14:paraId="5B65D3EE" w14:textId="6F83959D" w:rsidTr="00B01223">
        <w:tc>
          <w:tcPr>
            <w:tcW w:w="3111" w:type="dxa"/>
          </w:tcPr>
          <w:p w14:paraId="525EDD8D" w14:textId="77777777" w:rsidR="00B01223" w:rsidRPr="008062C5" w:rsidRDefault="00B01223" w:rsidP="00E548EC">
            <w:pPr>
              <w:spacing w:line="480" w:lineRule="auto"/>
            </w:pPr>
            <w:r w:rsidRPr="008062C5">
              <w:t>QOL/ PROM specialists</w:t>
            </w:r>
          </w:p>
        </w:tc>
        <w:tc>
          <w:tcPr>
            <w:tcW w:w="1557" w:type="dxa"/>
          </w:tcPr>
          <w:p w14:paraId="18C13D56" w14:textId="77777777" w:rsidR="00B01223" w:rsidRPr="008062C5" w:rsidRDefault="00B01223" w:rsidP="00E548EC">
            <w:pPr>
              <w:spacing w:line="480" w:lineRule="auto"/>
              <w:jc w:val="center"/>
            </w:pPr>
            <w:r w:rsidRPr="008062C5">
              <w:t>6 (4%)</w:t>
            </w:r>
          </w:p>
        </w:tc>
        <w:tc>
          <w:tcPr>
            <w:tcW w:w="1563" w:type="dxa"/>
          </w:tcPr>
          <w:p w14:paraId="485AB886" w14:textId="77777777" w:rsidR="00B01223" w:rsidRPr="008062C5" w:rsidRDefault="00B01223" w:rsidP="00E548EC">
            <w:pPr>
              <w:spacing w:line="480" w:lineRule="auto"/>
              <w:jc w:val="center"/>
            </w:pPr>
            <w:r w:rsidRPr="008062C5">
              <w:t>4 (4%)</w:t>
            </w:r>
          </w:p>
        </w:tc>
        <w:tc>
          <w:tcPr>
            <w:tcW w:w="1332" w:type="dxa"/>
          </w:tcPr>
          <w:p w14:paraId="260FA3BE" w14:textId="1AF763D5" w:rsidR="00B01223" w:rsidRPr="008062C5" w:rsidRDefault="00B01223" w:rsidP="00E548EC">
            <w:pPr>
              <w:spacing w:line="480" w:lineRule="auto"/>
              <w:jc w:val="center"/>
            </w:pPr>
            <w:r w:rsidRPr="008062C5">
              <w:t>10 (4%)</w:t>
            </w:r>
          </w:p>
        </w:tc>
      </w:tr>
      <w:tr w:rsidR="00B01223" w:rsidRPr="008062C5" w14:paraId="3DF79C87" w14:textId="410985AB" w:rsidTr="00B01223">
        <w:tc>
          <w:tcPr>
            <w:tcW w:w="3111" w:type="dxa"/>
          </w:tcPr>
          <w:p w14:paraId="78AAD6E1" w14:textId="77777777" w:rsidR="00B01223" w:rsidRPr="008062C5" w:rsidRDefault="00B01223" w:rsidP="00E548EC">
            <w:pPr>
              <w:spacing w:line="480" w:lineRule="auto"/>
            </w:pPr>
            <w:r w:rsidRPr="008062C5">
              <w:t>Insurance experts</w:t>
            </w:r>
          </w:p>
        </w:tc>
        <w:tc>
          <w:tcPr>
            <w:tcW w:w="1557" w:type="dxa"/>
          </w:tcPr>
          <w:p w14:paraId="70BE83F4" w14:textId="77777777" w:rsidR="00B01223" w:rsidRPr="008062C5" w:rsidRDefault="00B01223" w:rsidP="00E548EC">
            <w:pPr>
              <w:spacing w:line="480" w:lineRule="auto"/>
              <w:jc w:val="center"/>
            </w:pPr>
            <w:r w:rsidRPr="008062C5">
              <w:t>9 (6%)</w:t>
            </w:r>
          </w:p>
        </w:tc>
        <w:tc>
          <w:tcPr>
            <w:tcW w:w="1563" w:type="dxa"/>
          </w:tcPr>
          <w:p w14:paraId="57D91496" w14:textId="77777777" w:rsidR="00B01223" w:rsidRPr="008062C5" w:rsidRDefault="00B01223" w:rsidP="00E548EC">
            <w:pPr>
              <w:spacing w:line="480" w:lineRule="auto"/>
              <w:jc w:val="center"/>
            </w:pPr>
            <w:r w:rsidRPr="008062C5">
              <w:t>0 (0%)</w:t>
            </w:r>
          </w:p>
        </w:tc>
        <w:tc>
          <w:tcPr>
            <w:tcW w:w="1332" w:type="dxa"/>
          </w:tcPr>
          <w:p w14:paraId="2559BC34" w14:textId="1FBDACEF" w:rsidR="00B01223" w:rsidRPr="008062C5" w:rsidRDefault="00B01223" w:rsidP="00E548EC">
            <w:pPr>
              <w:spacing w:line="480" w:lineRule="auto"/>
              <w:jc w:val="center"/>
            </w:pPr>
            <w:r w:rsidRPr="008062C5">
              <w:t>9 (4%)</w:t>
            </w:r>
          </w:p>
        </w:tc>
      </w:tr>
      <w:tr w:rsidR="00B01223" w:rsidRPr="008062C5" w14:paraId="0F6BA986" w14:textId="7E95CA83" w:rsidTr="00B01223">
        <w:tc>
          <w:tcPr>
            <w:tcW w:w="3111" w:type="dxa"/>
          </w:tcPr>
          <w:p w14:paraId="4B6A14F4" w14:textId="4E6FA520" w:rsidR="00B01223" w:rsidRPr="008062C5" w:rsidRDefault="00B01223" w:rsidP="00E548EC">
            <w:pPr>
              <w:spacing w:line="480" w:lineRule="auto"/>
            </w:pPr>
            <w:r w:rsidRPr="008062C5">
              <w:t>Known interest</w:t>
            </w:r>
          </w:p>
        </w:tc>
        <w:tc>
          <w:tcPr>
            <w:tcW w:w="1557" w:type="dxa"/>
          </w:tcPr>
          <w:p w14:paraId="3FB2BF90" w14:textId="5E13CDAB" w:rsidR="00B01223" w:rsidRPr="008062C5" w:rsidRDefault="00B01223" w:rsidP="00E548EC">
            <w:pPr>
              <w:spacing w:line="480" w:lineRule="auto"/>
              <w:jc w:val="center"/>
            </w:pPr>
            <w:r w:rsidRPr="008062C5">
              <w:t>6 (4%)</w:t>
            </w:r>
          </w:p>
        </w:tc>
        <w:tc>
          <w:tcPr>
            <w:tcW w:w="1563" w:type="dxa"/>
          </w:tcPr>
          <w:p w14:paraId="476BD8DE" w14:textId="51C96570" w:rsidR="00B01223" w:rsidRPr="008062C5" w:rsidRDefault="00B01223" w:rsidP="00E548EC">
            <w:pPr>
              <w:spacing w:line="480" w:lineRule="auto"/>
              <w:jc w:val="center"/>
            </w:pPr>
            <w:r w:rsidRPr="008062C5">
              <w:t>2 (2%)</w:t>
            </w:r>
          </w:p>
        </w:tc>
        <w:tc>
          <w:tcPr>
            <w:tcW w:w="1332" w:type="dxa"/>
          </w:tcPr>
          <w:p w14:paraId="53870990" w14:textId="4AA01C66" w:rsidR="00B01223" w:rsidRPr="008062C5" w:rsidRDefault="00B01223" w:rsidP="00E548EC">
            <w:pPr>
              <w:spacing w:line="480" w:lineRule="auto"/>
              <w:jc w:val="center"/>
            </w:pPr>
            <w:r w:rsidRPr="008062C5">
              <w:t>8 (3%)</w:t>
            </w:r>
          </w:p>
        </w:tc>
      </w:tr>
      <w:tr w:rsidR="00B01223" w:rsidRPr="008062C5" w14:paraId="1A6BC827" w14:textId="7E86AA75" w:rsidTr="00B01223">
        <w:tc>
          <w:tcPr>
            <w:tcW w:w="3111" w:type="dxa"/>
          </w:tcPr>
          <w:p w14:paraId="52DEA8DE" w14:textId="55D36227" w:rsidR="00B01223" w:rsidRPr="008062C5" w:rsidRDefault="00B01223" w:rsidP="00E548EC">
            <w:pPr>
              <w:spacing w:line="480" w:lineRule="auto"/>
            </w:pPr>
            <w:r w:rsidRPr="008062C5">
              <w:t>Quality performance experts</w:t>
            </w:r>
          </w:p>
        </w:tc>
        <w:tc>
          <w:tcPr>
            <w:tcW w:w="1557" w:type="dxa"/>
          </w:tcPr>
          <w:p w14:paraId="43013579" w14:textId="6E45C244" w:rsidR="00B01223" w:rsidRPr="008062C5" w:rsidRDefault="00B01223" w:rsidP="00E548EC">
            <w:pPr>
              <w:spacing w:line="480" w:lineRule="auto"/>
              <w:jc w:val="center"/>
            </w:pPr>
            <w:r w:rsidRPr="008062C5">
              <w:t>7 (4%)</w:t>
            </w:r>
          </w:p>
        </w:tc>
        <w:tc>
          <w:tcPr>
            <w:tcW w:w="1563" w:type="dxa"/>
          </w:tcPr>
          <w:p w14:paraId="206D4138" w14:textId="3A6AAFC2" w:rsidR="00B01223" w:rsidRPr="008062C5" w:rsidRDefault="00B01223" w:rsidP="00E548EC">
            <w:pPr>
              <w:spacing w:line="480" w:lineRule="auto"/>
              <w:jc w:val="center"/>
            </w:pPr>
            <w:r w:rsidRPr="008062C5">
              <w:t>0 (0%)</w:t>
            </w:r>
          </w:p>
        </w:tc>
        <w:tc>
          <w:tcPr>
            <w:tcW w:w="1332" w:type="dxa"/>
          </w:tcPr>
          <w:p w14:paraId="0F463FD8" w14:textId="7B6E4B25" w:rsidR="00B01223" w:rsidRPr="008062C5" w:rsidRDefault="00B01223" w:rsidP="00E548EC">
            <w:pPr>
              <w:spacing w:line="480" w:lineRule="auto"/>
              <w:jc w:val="center"/>
            </w:pPr>
            <w:r w:rsidRPr="008062C5">
              <w:t>7 (3%)</w:t>
            </w:r>
          </w:p>
        </w:tc>
      </w:tr>
      <w:tr w:rsidR="00B01223" w:rsidRPr="008062C5" w14:paraId="7432AEC4" w14:textId="150C0655" w:rsidTr="00B01223">
        <w:tc>
          <w:tcPr>
            <w:tcW w:w="3111" w:type="dxa"/>
          </w:tcPr>
          <w:p w14:paraId="546A809D" w14:textId="01D9C8FE" w:rsidR="00B01223" w:rsidRPr="008062C5" w:rsidRDefault="00B01223" w:rsidP="00E548EC">
            <w:pPr>
              <w:spacing w:line="480" w:lineRule="auto"/>
            </w:pPr>
            <w:r w:rsidRPr="008062C5">
              <w:t>Legal experts</w:t>
            </w:r>
          </w:p>
        </w:tc>
        <w:tc>
          <w:tcPr>
            <w:tcW w:w="1557" w:type="dxa"/>
          </w:tcPr>
          <w:p w14:paraId="14D4E659" w14:textId="7CA0B0C6" w:rsidR="00B01223" w:rsidRPr="008062C5" w:rsidRDefault="00B01223" w:rsidP="00E548EC">
            <w:pPr>
              <w:spacing w:line="480" w:lineRule="auto"/>
              <w:jc w:val="center"/>
            </w:pPr>
            <w:r w:rsidRPr="008062C5">
              <w:t>3 (2%)</w:t>
            </w:r>
          </w:p>
        </w:tc>
        <w:tc>
          <w:tcPr>
            <w:tcW w:w="1563" w:type="dxa"/>
          </w:tcPr>
          <w:p w14:paraId="4695999B" w14:textId="631D11EF" w:rsidR="00B01223" w:rsidRPr="008062C5" w:rsidRDefault="00B01223" w:rsidP="00E548EC">
            <w:pPr>
              <w:spacing w:line="480" w:lineRule="auto"/>
              <w:jc w:val="center"/>
            </w:pPr>
            <w:r w:rsidRPr="008062C5">
              <w:t>0 (0%)</w:t>
            </w:r>
          </w:p>
        </w:tc>
        <w:tc>
          <w:tcPr>
            <w:tcW w:w="1332" w:type="dxa"/>
          </w:tcPr>
          <w:p w14:paraId="095B9B96" w14:textId="5145BF54" w:rsidR="00B01223" w:rsidRPr="008062C5" w:rsidRDefault="00B01223" w:rsidP="00E548EC">
            <w:pPr>
              <w:spacing w:line="480" w:lineRule="auto"/>
              <w:jc w:val="center"/>
            </w:pPr>
            <w:r w:rsidRPr="008062C5">
              <w:t>3 (1%)</w:t>
            </w:r>
          </w:p>
        </w:tc>
      </w:tr>
      <w:tr w:rsidR="00B01223" w:rsidRPr="008062C5" w14:paraId="1F649BB1" w14:textId="1A6C7F85" w:rsidTr="00B01223">
        <w:tc>
          <w:tcPr>
            <w:tcW w:w="3111" w:type="dxa"/>
          </w:tcPr>
          <w:p w14:paraId="0AFF99D4" w14:textId="77777777" w:rsidR="00B01223" w:rsidRPr="008062C5" w:rsidRDefault="00B01223" w:rsidP="00E548EC">
            <w:pPr>
              <w:spacing w:line="480" w:lineRule="auto"/>
            </w:pPr>
            <w:r w:rsidRPr="008062C5">
              <w:t>Journal editors</w:t>
            </w:r>
          </w:p>
        </w:tc>
        <w:tc>
          <w:tcPr>
            <w:tcW w:w="1557" w:type="dxa"/>
          </w:tcPr>
          <w:p w14:paraId="1516E5C8" w14:textId="5CCB89DA" w:rsidR="00B01223" w:rsidRPr="008062C5" w:rsidRDefault="00B01223" w:rsidP="00E548EC">
            <w:pPr>
              <w:spacing w:line="480" w:lineRule="auto"/>
              <w:jc w:val="center"/>
            </w:pPr>
            <w:r w:rsidRPr="008062C5">
              <w:t>1 (1%)</w:t>
            </w:r>
          </w:p>
        </w:tc>
        <w:tc>
          <w:tcPr>
            <w:tcW w:w="1563" w:type="dxa"/>
          </w:tcPr>
          <w:p w14:paraId="2A79D81D" w14:textId="1AC64623" w:rsidR="00B01223" w:rsidRPr="008062C5" w:rsidRDefault="00B01223" w:rsidP="00E548EC">
            <w:pPr>
              <w:spacing w:line="480" w:lineRule="auto"/>
              <w:jc w:val="center"/>
            </w:pPr>
            <w:r w:rsidRPr="008062C5">
              <w:t>2 (2%)</w:t>
            </w:r>
          </w:p>
        </w:tc>
        <w:tc>
          <w:tcPr>
            <w:tcW w:w="1332" w:type="dxa"/>
          </w:tcPr>
          <w:p w14:paraId="4F64C35E" w14:textId="7BC9E123" w:rsidR="00B01223" w:rsidRPr="008062C5" w:rsidRDefault="00B01223" w:rsidP="00E548EC">
            <w:pPr>
              <w:spacing w:line="480" w:lineRule="auto"/>
              <w:jc w:val="center"/>
            </w:pPr>
            <w:r w:rsidRPr="008062C5">
              <w:t>3 (1%)</w:t>
            </w:r>
          </w:p>
        </w:tc>
      </w:tr>
      <w:tr w:rsidR="00B01223" w:rsidRPr="008062C5" w14:paraId="53FFE9FD" w14:textId="67A7D3DF" w:rsidTr="00B01223">
        <w:tc>
          <w:tcPr>
            <w:tcW w:w="3111" w:type="dxa"/>
          </w:tcPr>
          <w:p w14:paraId="7BA2B746" w14:textId="77777777" w:rsidR="00B01223" w:rsidRPr="008062C5" w:rsidRDefault="00B01223" w:rsidP="00E548EC">
            <w:pPr>
              <w:spacing w:line="480" w:lineRule="auto"/>
            </w:pPr>
            <w:r w:rsidRPr="008062C5">
              <w:t>Ethicists</w:t>
            </w:r>
          </w:p>
        </w:tc>
        <w:tc>
          <w:tcPr>
            <w:tcW w:w="1557" w:type="dxa"/>
          </w:tcPr>
          <w:p w14:paraId="2B6318AC" w14:textId="77777777" w:rsidR="00B01223" w:rsidRPr="008062C5" w:rsidRDefault="00B01223" w:rsidP="00E548EC">
            <w:pPr>
              <w:spacing w:line="480" w:lineRule="auto"/>
              <w:jc w:val="center"/>
            </w:pPr>
            <w:r w:rsidRPr="008062C5">
              <w:t>0 (0%)</w:t>
            </w:r>
          </w:p>
        </w:tc>
        <w:tc>
          <w:tcPr>
            <w:tcW w:w="1563" w:type="dxa"/>
          </w:tcPr>
          <w:p w14:paraId="13B64EF6" w14:textId="77777777" w:rsidR="00B01223" w:rsidRPr="008062C5" w:rsidRDefault="00B01223" w:rsidP="00E548EC">
            <w:pPr>
              <w:spacing w:line="480" w:lineRule="auto"/>
              <w:jc w:val="center"/>
            </w:pPr>
            <w:r w:rsidRPr="008062C5">
              <w:t>0 (0%)</w:t>
            </w:r>
          </w:p>
        </w:tc>
        <w:tc>
          <w:tcPr>
            <w:tcW w:w="1332" w:type="dxa"/>
          </w:tcPr>
          <w:p w14:paraId="2C781357" w14:textId="0ACF03F0" w:rsidR="00B01223" w:rsidRPr="008062C5" w:rsidRDefault="00B01223" w:rsidP="00E548EC">
            <w:pPr>
              <w:spacing w:line="480" w:lineRule="auto"/>
              <w:jc w:val="center"/>
            </w:pPr>
            <w:r w:rsidRPr="008062C5">
              <w:t>0 (0%)</w:t>
            </w:r>
          </w:p>
        </w:tc>
      </w:tr>
    </w:tbl>
    <w:p w14:paraId="4330E2F4" w14:textId="19013E5C" w:rsidR="006E19B2" w:rsidRPr="008062C5" w:rsidRDefault="00327F0F" w:rsidP="00196D53">
      <w:pPr>
        <w:spacing w:line="276" w:lineRule="auto"/>
        <w:rPr>
          <w:i/>
          <w:sz w:val="18"/>
        </w:rPr>
      </w:pPr>
      <w:r w:rsidRPr="008062C5">
        <w:rPr>
          <w:i/>
          <w:sz w:val="18"/>
          <w:vertAlign w:val="superscript"/>
        </w:rPr>
        <w:t xml:space="preserve">1 </w:t>
      </w:r>
      <w:r w:rsidR="00435BCE" w:rsidRPr="008062C5">
        <w:rPr>
          <w:i/>
          <w:sz w:val="18"/>
        </w:rPr>
        <w:t>6</w:t>
      </w:r>
      <w:r w:rsidRPr="008062C5">
        <w:rPr>
          <w:i/>
          <w:sz w:val="18"/>
        </w:rPr>
        <w:t xml:space="preserve"> </w:t>
      </w:r>
      <w:r w:rsidR="00E02DE2" w:rsidRPr="008062C5">
        <w:rPr>
          <w:i/>
          <w:sz w:val="18"/>
        </w:rPr>
        <w:t>C</w:t>
      </w:r>
      <w:r w:rsidR="00E44E31" w:rsidRPr="008062C5">
        <w:rPr>
          <w:i/>
          <w:sz w:val="18"/>
        </w:rPr>
        <w:t>OS</w:t>
      </w:r>
      <w:r w:rsidR="00E02DE2" w:rsidRPr="008062C5">
        <w:rPr>
          <w:i/>
          <w:sz w:val="18"/>
        </w:rPr>
        <w:t xml:space="preserve"> for routine care </w:t>
      </w:r>
      <w:r w:rsidRPr="008062C5">
        <w:rPr>
          <w:i/>
          <w:sz w:val="18"/>
        </w:rPr>
        <w:t xml:space="preserve">did not report the stakeholder group </w:t>
      </w:r>
      <w:r w:rsidR="00C04562" w:rsidRPr="008062C5">
        <w:rPr>
          <w:i/>
          <w:sz w:val="18"/>
          <w:vertAlign w:val="superscript"/>
        </w:rPr>
        <w:t>2</w:t>
      </w:r>
      <w:r w:rsidR="00435BCE" w:rsidRPr="008062C5">
        <w:rPr>
          <w:i/>
          <w:sz w:val="18"/>
        </w:rPr>
        <w:t xml:space="preserve">2 </w:t>
      </w:r>
      <w:r w:rsidR="00E02DE2" w:rsidRPr="008062C5">
        <w:rPr>
          <w:i/>
          <w:sz w:val="18"/>
        </w:rPr>
        <w:t>C</w:t>
      </w:r>
      <w:r w:rsidR="00E44E31" w:rsidRPr="008062C5">
        <w:rPr>
          <w:i/>
          <w:sz w:val="18"/>
        </w:rPr>
        <w:t>OS</w:t>
      </w:r>
      <w:r w:rsidR="00E02DE2" w:rsidRPr="008062C5">
        <w:rPr>
          <w:i/>
          <w:sz w:val="18"/>
        </w:rPr>
        <w:t xml:space="preserve"> for routine care and research</w:t>
      </w:r>
      <w:r w:rsidRPr="008062C5">
        <w:rPr>
          <w:i/>
          <w:sz w:val="18"/>
        </w:rPr>
        <w:t xml:space="preserve"> did not report stakeholder group</w:t>
      </w:r>
      <w:r w:rsidR="00E02DE2" w:rsidRPr="008062C5">
        <w:rPr>
          <w:i/>
          <w:sz w:val="18"/>
        </w:rPr>
        <w:t>s</w:t>
      </w:r>
      <w:r w:rsidR="00C9044C" w:rsidRPr="008062C5">
        <w:rPr>
          <w:i/>
          <w:sz w:val="18"/>
        </w:rPr>
        <w:t xml:space="preserve"> </w:t>
      </w:r>
      <w:r w:rsidR="00E44E31" w:rsidRPr="008062C5">
        <w:rPr>
          <w:i/>
          <w:sz w:val="18"/>
          <w:vertAlign w:val="superscript"/>
        </w:rPr>
        <w:t xml:space="preserve">3 </w:t>
      </w:r>
      <w:r w:rsidR="00A14966" w:rsidRPr="008062C5">
        <w:rPr>
          <w:i/>
          <w:sz w:val="18"/>
        </w:rPr>
        <w:t xml:space="preserve">Outcomes were discussed with those attending medical conferences. </w:t>
      </w:r>
    </w:p>
    <w:p w14:paraId="019947F9" w14:textId="0DD9023C" w:rsidR="006574C5" w:rsidRPr="008062C5" w:rsidRDefault="00AE245A" w:rsidP="00196D53">
      <w:pPr>
        <w:spacing w:line="480" w:lineRule="auto"/>
      </w:pPr>
      <w:r w:rsidRPr="008062C5">
        <w:t>Just under half the COS (</w:t>
      </w:r>
      <w:r w:rsidR="001B54C4" w:rsidRPr="008062C5">
        <w:t>1</w:t>
      </w:r>
      <w:r w:rsidR="00B043A7" w:rsidRPr="008062C5">
        <w:t>12</w:t>
      </w:r>
      <w:r w:rsidR="001B54C4" w:rsidRPr="008062C5">
        <w:t>/</w:t>
      </w:r>
      <w:r w:rsidR="003D7A38" w:rsidRPr="008062C5">
        <w:t xml:space="preserve"> 2</w:t>
      </w:r>
      <w:r w:rsidR="00B043A7" w:rsidRPr="008062C5">
        <w:t>54</w:t>
      </w:r>
      <w:r w:rsidRPr="008062C5">
        <w:t xml:space="preserve">, </w:t>
      </w:r>
      <w:r w:rsidR="00B043A7" w:rsidRPr="008062C5">
        <w:t>44</w:t>
      </w:r>
      <w:r w:rsidR="003D7A38" w:rsidRPr="008062C5">
        <w:t>%) include</w:t>
      </w:r>
      <w:r w:rsidRPr="008062C5">
        <w:t>d</w:t>
      </w:r>
      <w:r w:rsidR="003D7A38" w:rsidRPr="008062C5">
        <w:t xml:space="preserve"> pa</w:t>
      </w:r>
      <w:r w:rsidR="001B54C4" w:rsidRPr="008062C5">
        <w:t>tient stakeholders</w:t>
      </w:r>
      <w:r w:rsidR="003D7A38" w:rsidRPr="008062C5">
        <w:t xml:space="preserve"> </w:t>
      </w:r>
      <w:r w:rsidR="00B043A7" w:rsidRPr="008062C5">
        <w:t xml:space="preserve">or patient representatives </w:t>
      </w:r>
      <w:r w:rsidR="003D7A38" w:rsidRPr="008062C5">
        <w:t xml:space="preserve">in the COS development process. </w:t>
      </w:r>
      <w:r w:rsidR="000540B6" w:rsidRPr="008062C5">
        <w:t>T</w:t>
      </w:r>
      <w:r w:rsidR="0087747C" w:rsidRPr="008062C5">
        <w:t xml:space="preserve">he number of COS </w:t>
      </w:r>
      <w:r w:rsidR="00992FAE" w:rsidRPr="008062C5">
        <w:t xml:space="preserve">published each year </w:t>
      </w:r>
      <w:r w:rsidR="009C55FF" w:rsidRPr="008062C5">
        <w:t>is</w:t>
      </w:r>
      <w:r w:rsidR="0087747C" w:rsidRPr="008062C5">
        <w:t xml:space="preserve"> increasing from 201</w:t>
      </w:r>
      <w:r w:rsidR="00992FAE" w:rsidRPr="008062C5">
        <w:t>3</w:t>
      </w:r>
      <w:r w:rsidR="0087747C" w:rsidRPr="008062C5">
        <w:t xml:space="preserve"> (Figure 2)</w:t>
      </w:r>
      <w:r w:rsidR="00992FAE" w:rsidRPr="008062C5">
        <w:t xml:space="preserve"> but only in 2020 and 2021 does the percentage of studies involving </w:t>
      </w:r>
      <w:r w:rsidR="009C55FF" w:rsidRPr="008062C5">
        <w:t>patients outweigh those not including patient stakeholder</w:t>
      </w:r>
      <w:r w:rsidR="0087747C" w:rsidRPr="008062C5">
        <w:t xml:space="preserve">. </w:t>
      </w:r>
      <w:r w:rsidR="008B6814" w:rsidRPr="008062C5">
        <w:rPr>
          <w:rFonts w:ascii="Calibri" w:eastAsia="Times New Roman" w:hAnsi="Calibri" w:cs="Calibri"/>
          <w:color w:val="000000" w:themeColor="text1"/>
          <w:lang w:eastAsia="en-GB"/>
        </w:rPr>
        <w:t>Of the 11</w:t>
      </w:r>
      <w:r w:rsidR="00923E10" w:rsidRPr="008062C5">
        <w:rPr>
          <w:rFonts w:ascii="Calibri" w:eastAsia="Times New Roman" w:hAnsi="Calibri" w:cs="Calibri"/>
          <w:color w:val="000000" w:themeColor="text1"/>
          <w:lang w:eastAsia="en-GB"/>
        </w:rPr>
        <w:t>2</w:t>
      </w:r>
      <w:r w:rsidR="008B6814" w:rsidRPr="008062C5">
        <w:rPr>
          <w:rFonts w:ascii="Calibri" w:eastAsia="Times New Roman" w:hAnsi="Calibri" w:cs="Calibri"/>
          <w:color w:val="000000" w:themeColor="text1"/>
          <w:lang w:eastAsia="en-GB"/>
        </w:rPr>
        <w:t xml:space="preserve"> COS with patient stakeholder</w:t>
      </w:r>
      <w:r w:rsidR="00A2720C" w:rsidRPr="008062C5">
        <w:rPr>
          <w:rFonts w:ascii="Calibri" w:eastAsia="Times New Roman" w:hAnsi="Calibri" w:cs="Calibri"/>
          <w:color w:val="000000" w:themeColor="text1"/>
          <w:lang w:eastAsia="en-GB"/>
        </w:rPr>
        <w:t>s</w:t>
      </w:r>
      <w:r w:rsidR="005F20BF" w:rsidRPr="008062C5">
        <w:rPr>
          <w:rFonts w:ascii="Calibri" w:eastAsia="Times New Roman" w:hAnsi="Calibri" w:cs="Calibri"/>
          <w:color w:val="000000" w:themeColor="text1"/>
          <w:lang w:eastAsia="en-GB"/>
        </w:rPr>
        <w:t>,</w:t>
      </w:r>
      <w:r w:rsidR="008B6814" w:rsidRPr="008062C5">
        <w:rPr>
          <w:rFonts w:ascii="Calibri" w:eastAsia="Times New Roman" w:hAnsi="Calibri" w:cs="Calibri"/>
          <w:color w:val="000000" w:themeColor="text1"/>
          <w:lang w:eastAsia="en-GB"/>
        </w:rPr>
        <w:t xml:space="preserve"> </w:t>
      </w:r>
      <w:r w:rsidR="008B6814" w:rsidRPr="008062C5">
        <w:t>21 (1</w:t>
      </w:r>
      <w:r w:rsidR="00923E10" w:rsidRPr="008062C5">
        <w:t>9</w:t>
      </w:r>
      <w:r w:rsidR="008B6814" w:rsidRPr="008062C5">
        <w:t>%) reported the demographics of patient</w:t>
      </w:r>
      <w:r w:rsidR="0032265C" w:rsidRPr="008062C5">
        <w:t xml:space="preserve"> stakeholders</w:t>
      </w:r>
      <w:r w:rsidR="008B6814" w:rsidRPr="008062C5">
        <w:t xml:space="preserve"> and only </w:t>
      </w:r>
      <w:r w:rsidR="000D70EF" w:rsidRPr="008062C5">
        <w:t>8</w:t>
      </w:r>
      <w:r w:rsidR="008B6814" w:rsidRPr="008062C5">
        <w:t xml:space="preserve"> (</w:t>
      </w:r>
      <w:r w:rsidR="000D70EF" w:rsidRPr="008062C5">
        <w:t>7</w:t>
      </w:r>
      <w:r w:rsidR="008B6814" w:rsidRPr="008062C5">
        <w:t xml:space="preserve">%) reported any methods for </w:t>
      </w:r>
      <w:r w:rsidR="000F5C57" w:rsidRPr="008062C5">
        <w:t>maximising the diversity of</w:t>
      </w:r>
      <w:r w:rsidR="008B6814" w:rsidRPr="008062C5">
        <w:t xml:space="preserve"> patient stakeholder</w:t>
      </w:r>
      <w:r w:rsidR="000F5C57" w:rsidRPr="008062C5">
        <w:t>s</w:t>
      </w:r>
      <w:r w:rsidR="0011417A" w:rsidRPr="008062C5">
        <w:t xml:space="preserve"> e.g</w:t>
      </w:r>
      <w:r w:rsidR="00EC378B" w:rsidRPr="008062C5">
        <w:t>.</w:t>
      </w:r>
      <w:r w:rsidR="0011417A" w:rsidRPr="008062C5">
        <w:t xml:space="preserve"> optional paper </w:t>
      </w:r>
      <w:r w:rsidR="00EC378B" w:rsidRPr="008062C5">
        <w:t xml:space="preserve">Delphi </w:t>
      </w:r>
      <w:r w:rsidR="1E1A3671" w:rsidRPr="008062C5">
        <w:t>or</w:t>
      </w:r>
      <w:r w:rsidR="00EC378B" w:rsidRPr="008062C5">
        <w:t xml:space="preserve"> survey</w:t>
      </w:r>
      <w:r w:rsidR="0011417A" w:rsidRPr="008062C5">
        <w:t xml:space="preserve">, use of wheelchair accessible venue, or </w:t>
      </w:r>
      <w:r w:rsidR="00EC378B" w:rsidRPr="008062C5">
        <w:t xml:space="preserve">inviting patients from a range of clinics </w:t>
      </w:r>
      <w:r w:rsidR="415A9A43" w:rsidRPr="008062C5">
        <w:t xml:space="preserve">or </w:t>
      </w:r>
      <w:r w:rsidR="00EC378B" w:rsidRPr="008062C5">
        <w:t>organisations</w:t>
      </w:r>
      <w:r w:rsidR="000D66FC" w:rsidRPr="008062C5">
        <w:t xml:space="preserve"> (Supplementary table 7)</w:t>
      </w:r>
      <w:r w:rsidR="008B6814" w:rsidRPr="008062C5">
        <w:t xml:space="preserve">.  </w:t>
      </w:r>
      <w:r w:rsidR="0011417A" w:rsidRPr="008062C5">
        <w:t xml:space="preserve"> </w:t>
      </w:r>
      <w:r w:rsidR="008C4B1B" w:rsidRPr="008062C5">
        <w:t>T</w:t>
      </w:r>
      <w:r w:rsidR="0011417A" w:rsidRPr="008062C5">
        <w:t>wo</w:t>
      </w:r>
      <w:r w:rsidR="008C4B1B" w:rsidRPr="008062C5">
        <w:t xml:space="preserve"> of these</w:t>
      </w:r>
      <w:r w:rsidR="0011417A" w:rsidRPr="008062C5">
        <w:t xml:space="preserve"> </w:t>
      </w:r>
      <w:r w:rsidR="00EC378B" w:rsidRPr="008062C5">
        <w:t>included more detailed</w:t>
      </w:r>
      <w:r w:rsidR="0011417A" w:rsidRPr="008062C5">
        <w:t xml:space="preserve"> methods for engaging patients who might traditionally struggle to be involved due to their health condition, language barriers or digital literacy.   </w:t>
      </w:r>
    </w:p>
    <w:p w14:paraId="46B7039E" w14:textId="353CB32F" w:rsidR="006E19B2" w:rsidRPr="008062C5" w:rsidRDefault="003D7A38" w:rsidP="00196D53">
      <w:pPr>
        <w:spacing w:line="480" w:lineRule="auto"/>
        <w:rPr>
          <w:noProof/>
          <w:shd w:val="clear" w:color="auto" w:fill="DBDBDB" w:themeFill="accent3" w:themeFillTint="66"/>
        </w:rPr>
      </w:pPr>
      <w:r w:rsidRPr="008062C5">
        <w:rPr>
          <w:b/>
        </w:rPr>
        <w:t>Figure 2: COS involving patients according to year the study was published</w:t>
      </w:r>
    </w:p>
    <w:p w14:paraId="2177957B" w14:textId="59377011" w:rsidR="00DA5BCD" w:rsidRPr="008062C5" w:rsidRDefault="00BA6941" w:rsidP="00196D53">
      <w:pPr>
        <w:spacing w:line="480" w:lineRule="auto"/>
        <w:rPr>
          <w:b/>
        </w:rPr>
      </w:pPr>
      <w:r w:rsidRPr="008062C5">
        <w:rPr>
          <w:noProof/>
        </w:rPr>
        <w:lastRenderedPageBreak/>
        <w:drawing>
          <wp:inline distT="0" distB="0" distL="0" distR="0" wp14:anchorId="08E44D5A" wp14:editId="203A361C">
            <wp:extent cx="5991225" cy="3579495"/>
            <wp:effectExtent l="0" t="0" r="9525" b="1905"/>
            <wp:docPr id="5" name="Chart 5">
              <a:extLst xmlns:a="http://schemas.openxmlformats.org/drawingml/2006/main">
                <a:ext uri="{FF2B5EF4-FFF2-40B4-BE49-F238E27FC236}">
                  <a16:creationId xmlns:a16="http://schemas.microsoft.com/office/drawing/2014/main" id="{3FF33055-6DB0-4465-8DF2-E6A4912EF6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032D3F6" w14:textId="6C0A5C02" w:rsidR="00197B80" w:rsidRPr="008062C5" w:rsidRDefault="006574C5" w:rsidP="006574C5">
      <w:pPr>
        <w:spacing w:line="480" w:lineRule="auto"/>
      </w:pPr>
      <w:r w:rsidRPr="008062C5">
        <w:t>Most patient stakeholders were involved through online activities during COS development (survey</w:t>
      </w:r>
      <w:r w:rsidR="00E6560C" w:rsidRPr="008062C5">
        <w:t xml:space="preserve">/ </w:t>
      </w:r>
      <w:r w:rsidR="00F861B1" w:rsidRPr="008062C5">
        <w:t>Delphi</w:t>
      </w:r>
      <w:r w:rsidRPr="008062C5">
        <w:t xml:space="preserve"> 61/112, 5</w:t>
      </w:r>
      <w:r w:rsidR="008C4B1B" w:rsidRPr="008062C5">
        <w:t>4</w:t>
      </w:r>
      <w:r w:rsidRPr="008062C5">
        <w:t>% or meetings 39/112, 3</w:t>
      </w:r>
      <w:r w:rsidR="008C4B1B" w:rsidRPr="008062C5">
        <w:t>5</w:t>
      </w:r>
      <w:r w:rsidRPr="008062C5">
        <w:t>%) (</w:t>
      </w:r>
      <w:r w:rsidR="00804445">
        <w:t>Supplementary table 8</w:t>
      </w:r>
      <w:r w:rsidRPr="008062C5">
        <w:t>).  Methods for identifying and inviting patient stakeholders were poorly reported. Where reported, patient organisations (46/71, 65%) were the most frequent means of identifying patients or patient representatives and email was the most frequent mode of invitation (15/32, 47%).</w:t>
      </w:r>
    </w:p>
    <w:bookmarkEnd w:id="2"/>
    <w:bookmarkEnd w:id="3"/>
    <w:p w14:paraId="34060AFB" w14:textId="6A99E540" w:rsidR="00724332" w:rsidRPr="008062C5" w:rsidRDefault="00724332" w:rsidP="00724332">
      <w:pPr>
        <w:pStyle w:val="Heading2"/>
      </w:pPr>
      <w:r w:rsidRPr="008062C5">
        <w:t>Discussion</w:t>
      </w:r>
      <w:r w:rsidR="001204BE" w:rsidRPr="008062C5">
        <w:t xml:space="preserve"> </w:t>
      </w:r>
    </w:p>
    <w:p w14:paraId="66E01041" w14:textId="6BA0386F" w:rsidR="00724332" w:rsidRDefault="00724332" w:rsidP="00724332">
      <w:pPr>
        <w:spacing w:line="480" w:lineRule="auto"/>
      </w:pPr>
      <w:r w:rsidRPr="008062C5">
        <w:t xml:space="preserve">A systematic review has identified 262 COS </w:t>
      </w:r>
      <w:r w:rsidR="008C5048" w:rsidRPr="008062C5">
        <w:t xml:space="preserve">developed for use in routine care </w:t>
      </w:r>
      <w:r w:rsidRPr="008062C5">
        <w:t>which have been added to the COMET database. The mapping exercise demonstrated an increas</w:t>
      </w:r>
      <w:r w:rsidR="001F3563" w:rsidRPr="008062C5">
        <w:t>e over time in the</w:t>
      </w:r>
      <w:r w:rsidRPr="008062C5">
        <w:t xml:space="preserve"> number of COS for </w:t>
      </w:r>
      <w:r w:rsidR="001F3563" w:rsidRPr="008062C5">
        <w:t>routine care</w:t>
      </w:r>
      <w:r w:rsidR="008C5048" w:rsidRPr="008062C5">
        <w:t xml:space="preserve"> but less than half included patient stakeholders. </w:t>
      </w:r>
      <w:r w:rsidRPr="008062C5">
        <w:t xml:space="preserve"> Methodology is broadly similar to COS for research but new stakeholders and additional considerations during the development process have been identified. </w:t>
      </w:r>
    </w:p>
    <w:p w14:paraId="7CA1F979" w14:textId="1AFDC270" w:rsidR="00617276" w:rsidRPr="00DA01F6" w:rsidRDefault="00617276" w:rsidP="00724332">
      <w:pPr>
        <w:spacing w:line="480" w:lineRule="auto"/>
        <w:rPr>
          <w:b/>
        </w:rPr>
      </w:pPr>
      <w:r w:rsidRPr="00DA01F6">
        <w:rPr>
          <w:b/>
        </w:rPr>
        <w:t>Effective involvement of patient stakeholders</w:t>
      </w:r>
    </w:p>
    <w:p w14:paraId="10BFF157" w14:textId="41A3046E" w:rsidR="00617276" w:rsidRPr="008062C5" w:rsidRDefault="00FB76C0" w:rsidP="00724332">
      <w:pPr>
        <w:spacing w:line="480" w:lineRule="auto"/>
      </w:pPr>
      <w:r w:rsidRPr="008062C5">
        <w:t>The number of COS developed for use in routine care has been increasing since 2013 but o</w:t>
      </w:r>
      <w:r w:rsidR="00724332" w:rsidRPr="008062C5">
        <w:t xml:space="preserve">nly 44% included patient stakeholder groups in the development of the outcome set. This review covers COS </w:t>
      </w:r>
      <w:r w:rsidR="00724332" w:rsidRPr="008062C5">
        <w:lastRenderedPageBreak/>
        <w:t xml:space="preserve">created over the last forty years and </w:t>
      </w:r>
      <w:r w:rsidR="009B6B68" w:rsidRPr="008062C5">
        <w:t xml:space="preserve">inclusion of </w:t>
      </w:r>
      <w:r w:rsidR="00724332" w:rsidRPr="008062C5">
        <w:t>patient</w:t>
      </w:r>
      <w:r w:rsidR="009B6B68" w:rsidRPr="008062C5">
        <w:t xml:space="preserve">s </w:t>
      </w:r>
      <w:r w:rsidR="008C5048" w:rsidRPr="008062C5">
        <w:t>i</w:t>
      </w:r>
      <w:r w:rsidR="00AC6E38" w:rsidRPr="008062C5">
        <w:t>n older publications i</w:t>
      </w:r>
      <w:r w:rsidR="008C5048" w:rsidRPr="008062C5">
        <w:t>s unlikely to</w:t>
      </w:r>
      <w:r w:rsidR="00724332" w:rsidRPr="008062C5">
        <w:t xml:space="preserve"> be optimal. </w:t>
      </w:r>
      <w:r w:rsidR="004B2B9B">
        <w:t>Within COS for research patient</w:t>
      </w:r>
      <w:r w:rsidR="00412F9C">
        <w:t xml:space="preserve"> involvement </w:t>
      </w:r>
      <w:r w:rsidR="004B2B9B">
        <w:t xml:space="preserve">has been strongly encouraged such that </w:t>
      </w:r>
      <w:r w:rsidR="004B2B9B" w:rsidRPr="008062C5">
        <w:t>76% of newly identified COS for researc</w:t>
      </w:r>
      <w:r w:rsidR="003937D6">
        <w:t>h</w:t>
      </w:r>
      <w:r w:rsidR="004B2B9B">
        <w:t xml:space="preserve"> include patient stakeholder groups</w:t>
      </w:r>
      <w:r w:rsidR="004B2B9B" w:rsidRPr="008062C5">
        <w:t xml:space="preserve"> </w:t>
      </w:r>
      <w:r w:rsidR="004B2B9B" w:rsidRPr="008062C5">
        <w:fldChar w:fldCharType="begin"/>
      </w:r>
      <w:r w:rsidR="0097263D">
        <w:instrText xml:space="preserve"> ADDIN EN.CITE &lt;EndNote&gt;&lt;Cite&gt;&lt;Author&gt;Gargon&lt;/Author&gt;&lt;Year&gt;2021&lt;/Year&gt;&lt;RecNum&gt;265&lt;/RecNum&gt;&lt;DisplayText&gt;(14)&lt;/DisplayText&gt;&lt;record&gt;&lt;rec-number&gt;265&lt;/rec-number&gt;&lt;foreign-keys&gt;&lt;key app="EN" db-id="e2pvfvsr10zax5ert94vs9dnv025r5xev2ee" timestamp="1667226728"&gt;265&lt;/key&gt;&lt;/foreign-keys&gt;&lt;ref-type name="Journal Article"&gt;17&lt;/ref-type&gt;&lt;contributors&gt;&lt;authors&gt;&lt;author&gt;Gargon, E.&lt;/author&gt;&lt;author&gt;Gorst, S. L.&lt;/author&gt;&lt;author&gt;Matvienko-Sikar, K.&lt;/author&gt;&lt;author&gt;Williamson, P. R.&lt;/author&gt;&lt;/authors&gt;&lt;/contributors&gt;&lt;auth-address&gt;Department of Health Data Science, University of Liverpool, Liverpool, United Kingdom.&amp;#xD;School of Public Health, University College Cork, Cork, Ireland.&lt;/auth-address&gt;&lt;titles&gt;&lt;title&gt;Choosing important health outcomes for comparative effectiveness research: 6th annual update to a systematic review of core outcome sets for research&lt;/title&gt;&lt;secondary-title&gt;PLoS One&lt;/secondary-title&gt;&lt;/titles&gt;&lt;periodical&gt;&lt;full-title&gt;PLoS One&lt;/full-title&gt;&lt;/periodical&gt;&lt;pages&gt;e0244878&lt;/pages&gt;&lt;volume&gt;16&lt;/volume&gt;&lt;number&gt;1&lt;/number&gt;&lt;edition&gt;2021/01/13&lt;/edition&gt;&lt;keywords&gt;&lt;keyword&gt;Comparative Effectiveness Research&lt;/keyword&gt;&lt;keyword&gt;*Health&lt;/keyword&gt;&lt;keyword&gt;Humans&lt;/keyword&gt;&lt;/keywords&gt;&lt;dates&gt;&lt;year&gt;2021&lt;/year&gt;&lt;/dates&gt;&lt;isbn&gt;1932-6203 (Electronic)&amp;#xD;1932-6203 (Linking)&lt;/isbn&gt;&lt;accession-num&gt;33434219&lt;/accession-num&gt;&lt;urls&gt;&lt;related-urls&gt;&lt;url&gt;https://www.ncbi.nlm.nih.gov/pubmed/33434219&lt;/url&gt;&lt;/related-urls&gt;&lt;/urls&gt;&lt;custom2&gt;PMC7802923 that no competing interests exist. This does not alter our adherence to PLOS ONE policies on sharing data and materials.&lt;/custom2&gt;&lt;electronic-resource-num&gt;10.1371/journal.pone.0244878&lt;/electronic-resource-num&gt;&lt;/record&gt;&lt;/Cite&gt;&lt;/EndNote&gt;</w:instrText>
      </w:r>
      <w:r w:rsidR="004B2B9B" w:rsidRPr="008062C5">
        <w:fldChar w:fldCharType="separate"/>
      </w:r>
      <w:r w:rsidR="0097263D">
        <w:rPr>
          <w:noProof/>
        </w:rPr>
        <w:t>(14)</w:t>
      </w:r>
      <w:r w:rsidR="004B2B9B" w:rsidRPr="008062C5">
        <w:fldChar w:fldCharType="end"/>
      </w:r>
      <w:r w:rsidR="004B2B9B">
        <w:t xml:space="preserve">. </w:t>
      </w:r>
      <w:r w:rsidR="00412F9C">
        <w:t xml:space="preserve"> </w:t>
      </w:r>
      <w:r w:rsidR="000F5C57" w:rsidRPr="008062C5">
        <w:t>F</w:t>
      </w:r>
      <w:r w:rsidR="001204BE" w:rsidRPr="008062C5">
        <w:t>uture updates</w:t>
      </w:r>
      <w:r w:rsidR="000F5C57" w:rsidRPr="008062C5">
        <w:t xml:space="preserve"> of this review</w:t>
      </w:r>
      <w:r w:rsidR="001204BE" w:rsidRPr="008062C5">
        <w:t xml:space="preserve"> will be needed to </w:t>
      </w:r>
      <w:r w:rsidR="00867F06" w:rsidRPr="008062C5">
        <w:t>confirm</w:t>
      </w:r>
      <w:r w:rsidR="001204BE" w:rsidRPr="008062C5">
        <w:t xml:space="preserve"> whether the </w:t>
      </w:r>
      <w:r w:rsidRPr="008062C5">
        <w:t xml:space="preserve">higher number of studies including patients </w:t>
      </w:r>
      <w:r w:rsidR="001204BE" w:rsidRPr="008062C5">
        <w:t>in 202</w:t>
      </w:r>
      <w:r w:rsidRPr="008062C5">
        <w:t>0</w:t>
      </w:r>
      <w:r w:rsidR="001204BE" w:rsidRPr="008062C5">
        <w:t xml:space="preserve"> </w:t>
      </w:r>
      <w:r w:rsidR="004B57ED" w:rsidRPr="008062C5">
        <w:t>and 2021</w:t>
      </w:r>
      <w:r w:rsidR="006D4B64" w:rsidRPr="008062C5">
        <w:t xml:space="preserve"> </w:t>
      </w:r>
      <w:r w:rsidR="00B01223" w:rsidRPr="008062C5">
        <w:t>can be considered</w:t>
      </w:r>
      <w:r w:rsidR="00867F06" w:rsidRPr="008062C5">
        <w:t xml:space="preserve"> a sign of</w:t>
      </w:r>
      <w:r w:rsidRPr="008062C5">
        <w:t xml:space="preserve"> improvement</w:t>
      </w:r>
      <w:r w:rsidR="00ED3C02">
        <w:t>.</w:t>
      </w:r>
    </w:p>
    <w:p w14:paraId="2970CCBC" w14:textId="18AAB448" w:rsidR="006F586D" w:rsidRDefault="00F8164A" w:rsidP="00724332">
      <w:pPr>
        <w:spacing w:line="480" w:lineRule="auto"/>
      </w:pPr>
      <w:r w:rsidRPr="008062C5">
        <w:t>C</w:t>
      </w:r>
      <w:r w:rsidR="00B6411A" w:rsidRPr="008062C5">
        <w:t>oncerns exist</w:t>
      </w:r>
      <w:r w:rsidRPr="008062C5">
        <w:t xml:space="preserve"> amongst COS developers</w:t>
      </w:r>
      <w:r w:rsidR="00B6411A" w:rsidRPr="008062C5">
        <w:t xml:space="preserve"> as to whether o</w:t>
      </w:r>
      <w:r w:rsidR="00210566" w:rsidRPr="008062C5">
        <w:t>utcome selection differ</w:t>
      </w:r>
      <w:r w:rsidR="00B6411A" w:rsidRPr="008062C5">
        <w:t>s</w:t>
      </w:r>
      <w:r w:rsidR="00210566" w:rsidRPr="008062C5">
        <w:t xml:space="preserve"> </w:t>
      </w:r>
      <w:r w:rsidR="008F456B" w:rsidRPr="008062C5">
        <w:t>depending on p</w:t>
      </w:r>
      <w:r w:rsidR="000F5C57" w:rsidRPr="008062C5">
        <w:t>atient</w:t>
      </w:r>
      <w:r w:rsidR="008F456B" w:rsidRPr="008062C5">
        <w:t xml:space="preserve"> characteristics such as</w:t>
      </w:r>
      <w:r w:rsidR="00210566" w:rsidRPr="008062C5">
        <w:t xml:space="preserve"> place of residence, gender</w:t>
      </w:r>
      <w:r w:rsidR="008F456B" w:rsidRPr="008062C5">
        <w:t xml:space="preserve"> and</w:t>
      </w:r>
      <w:r w:rsidR="00210566" w:rsidRPr="008062C5">
        <w:t xml:space="preserve"> socioeconomic status</w:t>
      </w:r>
      <w:r w:rsidR="008F456B" w:rsidRPr="008062C5">
        <w:t xml:space="preserve"> </w:t>
      </w:r>
      <w:r w:rsidR="00210566" w:rsidRPr="008062C5">
        <w:fldChar w:fldCharType="begin">
          <w:fldData xml:space="preserve">LCBQb3J0bGFuZCwgT3JlZ29uOyBEaXZpc2lvbiBvZiBSaGV1bWF0b2xvZ3ksIER1a2UgVW5pdmVy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</w:fldData>
        </w:fldChar>
      </w:r>
      <w:r w:rsidR="0097263D">
        <w:instrText xml:space="preserve"> ADDIN EN.CITE </w:instrText>
      </w:r>
      <w:r w:rsidR="0097263D">
        <w:fldChar w:fldCharType="begin">
          <w:fldData xml:space="preserve">PEVuZE5vdGU+PENpdGU+PEF1dGhvcj5QZXRrb3ZpYzwvQXV0aG9yPjxZZWFyPjIwMTc8L1llYXI+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==
</w:fldData>
        </w:fldChar>
      </w:r>
      <w:r w:rsidR="0097263D">
        <w:instrText xml:space="preserve"> ADDIN EN.CITE.DATA </w:instrText>
      </w:r>
      <w:r w:rsidR="0097263D">
        <w:fldChar w:fldCharType="end"/>
      </w:r>
      <w:r w:rsidR="0097263D">
        <w:fldChar w:fldCharType="begin">
          <w:fldData xml:space="preserve">QmlybWluZ2hhbTsgQmlybWluZ2hhbSBWZXRlcmFucyBBZmZhaXJzIE1lZGljYWwgQ2VudGVyLCBC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==
</w:fldData>
        </w:fldChar>
      </w:r>
      <w:r w:rsidR="0097263D">
        <w:instrText xml:space="preserve"> ADDIN EN.CITE.DATA </w:instrText>
      </w:r>
      <w:r w:rsidR="0097263D">
        <w:fldChar w:fldCharType="end"/>
      </w:r>
      <w:r w:rsidR="0097263D">
        <w:fldChar w:fldCharType="begin">
          <w:fldData xml:space="preserve">aHJhbmUgTXVzY3Vsb3NrZWxldGFsIEdyb3VwLCBVbml2ZXJzaXR5IG9mIE90dGF3YTsgVy4gQ2Ft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==
</w:fldData>
        </w:fldChar>
      </w:r>
      <w:r w:rsidR="0097263D">
        <w:instrText xml:space="preserve"> ADDIN EN.CITE.DATA </w:instrText>
      </w:r>
      <w:r w:rsidR="0097263D">
        <w:fldChar w:fldCharType="end"/>
      </w:r>
      <w:r w:rsidR="0097263D">
        <w:fldChar w:fldCharType="begin">
          <w:fldData xml:space="preserve">bWF0b2xvZ3kgRGl2aXNpb24sIFVuaXZlcnNpdHkgb2YgV2lzY29uc2luIFNjaG9vbCBvZiBNZWRp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==
</w:fldData>
        </w:fldChar>
      </w:r>
      <w:r w:rsidR="0097263D">
        <w:instrText xml:space="preserve"> ADDIN EN.CITE.DATA </w:instrText>
      </w:r>
      <w:r w:rsidR="0097263D">
        <w:fldChar w:fldCharType="end"/>
      </w:r>
      <w:r w:rsidR="0097263D">
        <w:fldChar w:fldCharType="begin">
          <w:fldData xml:space="preserve">OyBSLiBDaHJpc3RlbnNlbiwgTVNjLCBQaEQsIE11c2N1bG9za2VsZXRhbCBTdGF0aXN0aWNzIFVu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==
</w:fldData>
        </w:fldChar>
      </w:r>
      <w:r w:rsidR="0097263D">
        <w:instrText xml:space="preserve"> ADDIN EN.CITE.DATA </w:instrText>
      </w:r>
      <w:r w:rsidR="0097263D">
        <w:fldChar w:fldCharType="end"/>
      </w:r>
      <w:r w:rsidR="0097263D">
        <w:fldChar w:fldCharType="begin">
          <w:fldData xml:space="preserve">LCBQb3J0bGFuZCwgT3JlZ29uOyBEaXZpc2lvbiBvZiBSaGV1bWF0b2xvZ3ksIER1a2UgVW5pdmVy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</w:fldData>
        </w:fldChar>
      </w:r>
      <w:r w:rsidR="0097263D">
        <w:instrText xml:space="preserve"> ADDIN EN.CITE.DATA </w:instrText>
      </w:r>
      <w:r w:rsidR="0097263D">
        <w:fldChar w:fldCharType="end"/>
      </w:r>
      <w:r w:rsidR="00210566" w:rsidRPr="008062C5">
        <w:fldChar w:fldCharType="separate"/>
      </w:r>
      <w:r w:rsidR="0097263D">
        <w:rPr>
          <w:noProof/>
        </w:rPr>
        <w:t>(39)</w:t>
      </w:r>
      <w:r w:rsidR="00210566" w:rsidRPr="008062C5">
        <w:fldChar w:fldCharType="end"/>
      </w:r>
      <w:r w:rsidR="00DE0AC3" w:rsidRPr="008062C5">
        <w:t xml:space="preserve">. </w:t>
      </w:r>
      <w:r w:rsidR="003100ED" w:rsidRPr="008062C5">
        <w:t xml:space="preserve">Ideally </w:t>
      </w:r>
      <w:r w:rsidR="00210566" w:rsidRPr="008062C5">
        <w:t xml:space="preserve">COS </w:t>
      </w:r>
      <w:r w:rsidR="003100ED" w:rsidRPr="008062C5">
        <w:t>should</w:t>
      </w:r>
      <w:r w:rsidR="00DE0AC3" w:rsidRPr="008062C5">
        <w:t xml:space="preserve"> </w:t>
      </w:r>
      <w:r w:rsidR="00A36DAA" w:rsidRPr="008062C5">
        <w:t>includ</w:t>
      </w:r>
      <w:r w:rsidR="003100ED" w:rsidRPr="008062C5">
        <w:t>e</w:t>
      </w:r>
      <w:r w:rsidR="00A36DAA" w:rsidRPr="008062C5">
        <w:t xml:space="preserve"> a diverse range of patient</w:t>
      </w:r>
      <w:r w:rsidR="003A4FBD" w:rsidRPr="008062C5">
        <w:t xml:space="preserve"> stakeholders</w:t>
      </w:r>
      <w:r w:rsidR="008F456B" w:rsidRPr="008062C5">
        <w:t xml:space="preserve"> </w:t>
      </w:r>
      <w:r w:rsidR="008F456B" w:rsidRPr="008062C5">
        <w:fldChar w:fldCharType="begin"/>
      </w:r>
      <w:r w:rsidR="0097263D">
        <w:instrText xml:space="preserve"> ADDIN EN.CITE &lt;EndNote&gt;&lt;Cite&gt;&lt;Author&gt;de Wit&lt;/Author&gt;&lt;Year&gt;2013&lt;/Year&gt;&lt;RecNum&gt;248&lt;/RecNum&gt;&lt;DisplayText&gt;(40)&lt;/DisplayText&gt;&lt;record&gt;&lt;rec-number&gt;248&lt;/rec-number&gt;&lt;foreign-keys&gt;&lt;key app="EN" db-id="e2pvfvsr10zax5ert94vs9dnv025r5xev2ee" timestamp="1666093092"&gt;248&lt;/key&gt;&lt;/foreign-keys&gt;&lt;ref-type name="Journal Article"&gt;17&lt;/ref-type&gt;&lt;contributors&gt;&lt;authors&gt;&lt;author&gt;de Wit, Maarten&lt;/author&gt;&lt;author&gt;Abma, Tineke&lt;/author&gt;&lt;author&gt;Koelewijn-van Loon, Marije&lt;/author&gt;&lt;author&gt;Collins, Sarah&lt;/author&gt;&lt;author&gt;Kirwan, John&lt;/author&gt;&lt;/authors&gt;&lt;/contributors&gt;&lt;titles&gt;&lt;title&gt;Involving patient research partners has a significant impact on outcomes research: a responsive evaluation of the international OMERACT conferences&lt;/title&gt;&lt;secondary-title&gt;BMJ open&lt;/secondary-title&gt;&lt;/titles&gt;&lt;periodical&gt;&lt;full-title&gt;BMJ Open&lt;/full-title&gt;&lt;/periodical&gt;&lt;volume&gt;3&lt;/volume&gt;&lt;number&gt;5&lt;/number&gt;&lt;section&gt;de Wit, Maarten. Metamedica, VU Medical Centre, Amsterdam, The Netherlands.&lt;/section&gt;&lt;dates&gt;&lt;year&gt;2013&lt;/year&gt;&lt;/dates&gt;&lt;pub-location&gt;England&lt;/pub-location&gt;&lt;isbn&gt;2044-6055&lt;/isbn&gt;&lt;urls&gt;&lt;related-urls&gt;&lt;url&gt;http://ovidsp.ovid.com/ovidweb.cgi?T=JS&amp;amp;PAGE=reference&amp;amp;D=pmnm3&amp;amp;NEWS=N&amp;amp;AN=23667160&lt;/url&gt;&lt;url&gt;https://bmjopen.bmj.com/content/bmjopen/3/5/e002241.full.pdf&lt;/url&gt;&lt;/related-urls&gt;&lt;/urls&gt;&lt;custom1&gt;5474&lt;/custom1&gt;&lt;custom4&gt;RCCOS / A9 / exclude - COS connection background reading&lt;/custom4&gt;&lt;electronic-resource-num&gt;https://dx.doi.org/10.1136/bmjopen-2012-002241&lt;/electronic-resource-num&gt;&lt;remote-database-name&gt;Medline&lt;/remote-database-name&gt;&lt;/record&gt;&lt;/Cite&gt;&lt;/EndNote&gt;</w:instrText>
      </w:r>
      <w:r w:rsidR="008F456B" w:rsidRPr="008062C5">
        <w:fldChar w:fldCharType="separate"/>
      </w:r>
      <w:r w:rsidR="0097263D">
        <w:rPr>
          <w:noProof/>
        </w:rPr>
        <w:t>(40)</w:t>
      </w:r>
      <w:r w:rsidR="008F456B" w:rsidRPr="008062C5">
        <w:fldChar w:fldCharType="end"/>
      </w:r>
      <w:r w:rsidR="003A4FBD" w:rsidRPr="008062C5">
        <w:t xml:space="preserve"> that represent the patient population</w:t>
      </w:r>
      <w:r w:rsidR="003100ED" w:rsidRPr="008062C5">
        <w:t xml:space="preserve"> </w:t>
      </w:r>
      <w:r w:rsidR="00C338B7" w:rsidRPr="008062C5">
        <w:t>t</w:t>
      </w:r>
      <w:r w:rsidR="005124A4" w:rsidRPr="008062C5">
        <w:t>o help address</w:t>
      </w:r>
      <w:r w:rsidR="003100ED" w:rsidRPr="008062C5">
        <w:t xml:space="preserve"> health inequalities.</w:t>
      </w:r>
      <w:r w:rsidR="00A36DAA" w:rsidRPr="008062C5">
        <w:t xml:space="preserve"> The findings from </w:t>
      </w:r>
      <w:r w:rsidR="0070558E" w:rsidRPr="008062C5">
        <w:t>this</w:t>
      </w:r>
      <w:r w:rsidR="00A36DAA" w:rsidRPr="008062C5">
        <w:t xml:space="preserve"> review mirror </w:t>
      </w:r>
      <w:r w:rsidR="005329BC" w:rsidRPr="008062C5">
        <w:t>those from</w:t>
      </w:r>
      <w:r w:rsidR="00A36DAA" w:rsidRPr="008062C5">
        <w:t xml:space="preserve"> COS for research</w:t>
      </w:r>
      <w:r w:rsidRPr="008062C5">
        <w:t>,</w:t>
      </w:r>
      <w:r w:rsidR="00FB76C0" w:rsidRPr="008062C5">
        <w:t xml:space="preserve"> with </w:t>
      </w:r>
      <w:r w:rsidR="00A36DAA" w:rsidRPr="008062C5">
        <w:t>patient</w:t>
      </w:r>
      <w:r w:rsidR="00AA2C1A" w:rsidRPr="008062C5">
        <w:t xml:space="preserve"> stakeholders</w:t>
      </w:r>
      <w:r w:rsidR="00A36DAA" w:rsidRPr="008062C5">
        <w:t xml:space="preserve"> most frequently identified through patient organisations or health</w:t>
      </w:r>
      <w:r w:rsidR="00BA3BBF" w:rsidRPr="008062C5">
        <w:t xml:space="preserve"> </w:t>
      </w:r>
      <w:r w:rsidR="00A36DAA" w:rsidRPr="008062C5">
        <w:t>care settings, invited by email and engaged through online activities</w:t>
      </w:r>
      <w:r w:rsidR="003A4FBD" w:rsidRPr="008062C5">
        <w:t xml:space="preserve"> </w:t>
      </w:r>
      <w:r w:rsidR="003A4FBD" w:rsidRPr="008062C5">
        <w:fldChar w:fldCharType="begin"/>
      </w:r>
      <w:r w:rsidR="0097263D">
        <w:instrText xml:space="preserve"> ADDIN EN.CITE &lt;EndNote&gt;&lt;Cite&gt;&lt;Author&gt;Barrington&lt;/Author&gt;&lt;Year&gt;2021&lt;/Year&gt;&lt;RecNum&gt;200&lt;/RecNum&gt;&lt;DisplayText&gt;(41)&lt;/DisplayText&gt;&lt;record&gt;&lt;rec-number&gt;200&lt;/rec-number&gt;&lt;foreign-keys&gt;&lt;key app="EN" db-id="e2pvfvsr10zax5ert94vs9dnv025r5xev2ee" timestamp="1649325448"&gt;200&lt;/key&gt;&lt;/foreign-keys&gt;&lt;ref-type name="Journal Article"&gt;17&lt;/ref-type&gt;&lt;contributors&gt;&lt;authors&gt;&lt;author&gt;Barrington, H.&lt;/author&gt;&lt;author&gt;Young, B.&lt;/author&gt;&lt;author&gt;Williamson, P. R.&lt;/author&gt;&lt;/authors&gt;&lt;/contributors&gt;&lt;auth-address&gt;Department of Health Data Science, University of Liverpool, Liverpool, UK Heather.Barrington@liverpool.ac.uk.&amp;#xD;Department of Psychological Sciences, University of Liverpool, Liverpool, UK.&amp;#xD;Department of Health Data Science, University of Liverpool, Liverpool, UK.&lt;/auth-address&gt;&lt;titles&gt;&lt;title&gt;Patient participation in Delphi surveys to develop core outcome sets: systematic review&lt;/title&gt;&lt;secondary-title&gt;BMJ Open&lt;/secondary-title&gt;&lt;/titles&gt;&lt;periodical&gt;&lt;full-title&gt;BMJ Open&lt;/full-title&gt;&lt;/periodical&gt;&lt;pages&gt;e051066&lt;/pages&gt;&lt;volume&gt;11&lt;/volume&gt;&lt;number&gt;9&lt;/number&gt;&lt;edition&gt;2021/09/04&lt;/edition&gt;&lt;keywords&gt;&lt;keyword&gt;Consensus&lt;/keyword&gt;&lt;keyword&gt;Delphi Technique&lt;/keyword&gt;&lt;keyword&gt;Humans&lt;/keyword&gt;&lt;keyword&gt;Outcome Assessment, Health Care&lt;/keyword&gt;&lt;keyword&gt;*Patient Participation&lt;/keyword&gt;&lt;keyword&gt;*Research Design&lt;/keyword&gt;&lt;keyword&gt;Treatment Outcome&lt;/keyword&gt;&lt;keyword&gt;*general medicine (see internal medicine)&lt;/keyword&gt;&lt;keyword&gt;*statistics &amp;amp; research methods&lt;/keyword&gt;&lt;keyword&gt;*surgery&lt;/keyword&gt;&lt;keyword&gt;HB are members of the COMET PoPPIE Working Group.&lt;/keyword&gt;&lt;/keywords&gt;&lt;dates&gt;&lt;year&gt;2021&lt;/year&gt;&lt;pub-dates&gt;&lt;date&gt;Sep 2&lt;/date&gt;&lt;/pub-dates&gt;&lt;/dates&gt;&lt;isbn&gt;2044-6055 (Electronic)&amp;#xD;2044-6055 (Linking)&lt;/isbn&gt;&lt;accession-num&gt;34475183&lt;/accession-num&gt;&lt;urls&gt;&lt;related-urls&gt;&lt;url&gt;https://www.ncbi.nlm.nih.gov/pubmed/34475183&lt;/url&gt;&lt;/related-urls&gt;&lt;/urls&gt;&lt;custom2&gt;PMC8413947&lt;/custom2&gt;&lt;electronic-resource-num&gt;10.1136/bmjopen-2021-051066&lt;/electronic-resource-num&gt;&lt;/record&gt;&lt;/Cite&gt;&lt;/EndNote&gt;</w:instrText>
      </w:r>
      <w:r w:rsidR="003A4FBD" w:rsidRPr="008062C5">
        <w:fldChar w:fldCharType="separate"/>
      </w:r>
      <w:r w:rsidR="0097263D">
        <w:rPr>
          <w:noProof/>
        </w:rPr>
        <w:t>(41)</w:t>
      </w:r>
      <w:r w:rsidR="003A4FBD" w:rsidRPr="008062C5">
        <w:fldChar w:fldCharType="end"/>
      </w:r>
      <w:r w:rsidR="00A36DAA" w:rsidRPr="008062C5">
        <w:t xml:space="preserve">. </w:t>
      </w:r>
      <w:r w:rsidR="003A4FBD" w:rsidRPr="008062C5">
        <w:t xml:space="preserve">These </w:t>
      </w:r>
      <w:r w:rsidR="00656B6F" w:rsidRPr="008062C5">
        <w:t xml:space="preserve">may </w:t>
      </w:r>
      <w:r w:rsidR="00A36DAA" w:rsidRPr="008062C5">
        <w:t xml:space="preserve">impact </w:t>
      </w:r>
      <w:r w:rsidR="00AF7199" w:rsidRPr="008062C5">
        <w:t xml:space="preserve">participation and </w:t>
      </w:r>
      <w:r w:rsidR="00A36DAA" w:rsidRPr="008062C5">
        <w:t>representativeness both positively and negatively</w:t>
      </w:r>
      <w:r w:rsidR="003A4FBD" w:rsidRPr="008062C5">
        <w:t xml:space="preserve"> yet p</w:t>
      </w:r>
      <w:r w:rsidR="00A36DAA" w:rsidRPr="008062C5">
        <w:t xml:space="preserve">atient </w:t>
      </w:r>
      <w:r w:rsidR="000E7298" w:rsidRPr="008062C5">
        <w:t>demographics</w:t>
      </w:r>
      <w:r w:rsidR="00A36DAA" w:rsidRPr="008062C5">
        <w:t xml:space="preserve"> </w:t>
      </w:r>
      <w:r w:rsidR="00FB76C0" w:rsidRPr="008062C5">
        <w:t>are</w:t>
      </w:r>
      <w:r w:rsidR="00A36DAA" w:rsidRPr="008062C5">
        <w:t xml:space="preserve"> </w:t>
      </w:r>
      <w:r w:rsidR="000E7298" w:rsidRPr="008062C5">
        <w:t>infrequently</w:t>
      </w:r>
      <w:r w:rsidR="00A36DAA" w:rsidRPr="008062C5">
        <w:t xml:space="preserve"> reported</w:t>
      </w:r>
      <w:r w:rsidR="003A4FBD" w:rsidRPr="008062C5">
        <w:t xml:space="preserve"> </w:t>
      </w:r>
      <w:r w:rsidR="003A4FBD" w:rsidRPr="008062C5">
        <w:fldChar w:fldCharType="begin"/>
      </w:r>
      <w:r w:rsidR="0097263D">
        <w:instrText xml:space="preserve"> ADDIN EN.CITE &lt;EndNote&gt;&lt;Cite&gt;&lt;Author&gt;Barrington&lt;/Author&gt;&lt;Year&gt;2021&lt;/Year&gt;&lt;RecNum&gt;200&lt;/RecNum&gt;&lt;DisplayText&gt;(41)&lt;/DisplayText&gt;&lt;record&gt;&lt;rec-number&gt;200&lt;/rec-number&gt;&lt;foreign-keys&gt;&lt;key app="EN" db-id="e2pvfvsr10zax5ert94vs9dnv025r5xev2ee" timestamp="1649325448"&gt;200&lt;/key&gt;&lt;/foreign-keys&gt;&lt;ref-type name="Journal Article"&gt;17&lt;/ref-type&gt;&lt;contributors&gt;&lt;authors&gt;&lt;author&gt;Barrington, H.&lt;/author&gt;&lt;author&gt;Young, B.&lt;/author&gt;&lt;author&gt;Williamson, P. R.&lt;/author&gt;&lt;/authors&gt;&lt;/contributors&gt;&lt;auth-address&gt;Department of Health Data Science, University of Liverpool, Liverpool, UK Heather.Barrington@liverpool.ac.uk.&amp;#xD;Department of Psychological Sciences, University of Liverpool, Liverpool, UK.&amp;#xD;Department of Health Data Science, University of Liverpool, Liverpool, UK.&lt;/auth-address&gt;&lt;titles&gt;&lt;title&gt;Patient participation in Delphi surveys to develop core outcome sets: systematic review&lt;/title&gt;&lt;secondary-title&gt;BMJ Open&lt;/secondary-title&gt;&lt;/titles&gt;&lt;periodical&gt;&lt;full-title&gt;BMJ Open&lt;/full-title&gt;&lt;/periodical&gt;&lt;pages&gt;e051066&lt;/pages&gt;&lt;volume&gt;11&lt;/volume&gt;&lt;number&gt;9&lt;/number&gt;&lt;edition&gt;2021/09/04&lt;/edition&gt;&lt;keywords&gt;&lt;keyword&gt;Consensus&lt;/keyword&gt;&lt;keyword&gt;Delphi Technique&lt;/keyword&gt;&lt;keyword&gt;Humans&lt;/keyword&gt;&lt;keyword&gt;Outcome Assessment, Health Care&lt;/keyword&gt;&lt;keyword&gt;*Patient Participation&lt;/keyword&gt;&lt;keyword&gt;*Research Design&lt;/keyword&gt;&lt;keyword&gt;Treatment Outcome&lt;/keyword&gt;&lt;keyword&gt;*general medicine (see internal medicine)&lt;/keyword&gt;&lt;keyword&gt;*statistics &amp;amp; research methods&lt;/keyword&gt;&lt;keyword&gt;*surgery&lt;/keyword&gt;&lt;keyword&gt;HB are members of the COMET PoPPIE Working Group.&lt;/keyword&gt;&lt;/keywords&gt;&lt;dates&gt;&lt;year&gt;2021&lt;/year&gt;&lt;pub-dates&gt;&lt;date&gt;Sep 2&lt;/date&gt;&lt;/pub-dates&gt;&lt;/dates&gt;&lt;isbn&gt;2044-6055 (Electronic)&amp;#xD;2044-6055 (Linking)&lt;/isbn&gt;&lt;accession-num&gt;34475183&lt;/accession-num&gt;&lt;urls&gt;&lt;related-urls&gt;&lt;url&gt;https://www.ncbi.nlm.nih.gov/pubmed/34475183&lt;/url&gt;&lt;/related-urls&gt;&lt;/urls&gt;&lt;custom2&gt;PMC8413947&lt;/custom2&gt;&lt;electronic-resource-num&gt;10.1136/bmjopen-2021-051066&lt;/electronic-resource-num&gt;&lt;/record&gt;&lt;/Cite&gt;&lt;/EndNote&gt;</w:instrText>
      </w:r>
      <w:r w:rsidR="003A4FBD" w:rsidRPr="008062C5">
        <w:fldChar w:fldCharType="separate"/>
      </w:r>
      <w:r w:rsidR="0097263D">
        <w:rPr>
          <w:noProof/>
        </w:rPr>
        <w:t>(41)</w:t>
      </w:r>
      <w:r w:rsidR="003A4FBD" w:rsidRPr="008062C5">
        <w:fldChar w:fldCharType="end"/>
      </w:r>
      <w:r w:rsidR="00A36DAA" w:rsidRPr="008062C5">
        <w:t xml:space="preserve"> hampering evaluat</w:t>
      </w:r>
      <w:r w:rsidR="00FB76C0" w:rsidRPr="008062C5">
        <w:t xml:space="preserve">ion of </w:t>
      </w:r>
      <w:r w:rsidR="000E7298" w:rsidRPr="008062C5">
        <w:t xml:space="preserve">the </w:t>
      </w:r>
      <w:r w:rsidR="008248F8" w:rsidRPr="008062C5">
        <w:t xml:space="preserve">overall </w:t>
      </w:r>
      <w:r w:rsidR="000E7298" w:rsidRPr="008062C5">
        <w:t xml:space="preserve">effect of these methods on </w:t>
      </w:r>
      <w:r w:rsidR="00A36DAA" w:rsidRPr="008062C5">
        <w:t>representativeness</w:t>
      </w:r>
      <w:r w:rsidR="000E7298" w:rsidRPr="008062C5">
        <w:t xml:space="preserve"> and COS quality</w:t>
      </w:r>
      <w:r w:rsidR="00A36DAA" w:rsidRPr="008062C5">
        <w:t xml:space="preserve">. </w:t>
      </w:r>
      <w:r w:rsidR="005124A4" w:rsidRPr="008062C5">
        <w:t>Continued monitoring and promotion of patient participation is needed to maximise the number of well-designed COS for use within patient</w:t>
      </w:r>
      <w:r w:rsidR="00F831F6" w:rsidRPr="008062C5">
        <w:t>-</w:t>
      </w:r>
      <w:r w:rsidR="005124A4" w:rsidRPr="008062C5">
        <w:t>focussed care.  Given the similar</w:t>
      </w:r>
      <w:r w:rsidR="00B6411A" w:rsidRPr="008062C5">
        <w:t xml:space="preserve">ities </w:t>
      </w:r>
      <w:r w:rsidR="005124A4" w:rsidRPr="008062C5">
        <w:t xml:space="preserve">with COS for research, COS for routine care will benefit from </w:t>
      </w:r>
      <w:r w:rsidR="00D35E11" w:rsidRPr="008062C5">
        <w:t xml:space="preserve">existing </w:t>
      </w:r>
      <w:r w:rsidR="005124A4" w:rsidRPr="008062C5">
        <w:t>research explor</w:t>
      </w:r>
      <w:r w:rsidR="00D35E11" w:rsidRPr="008062C5">
        <w:t>ing</w:t>
      </w:r>
      <w:r w:rsidR="005124A4" w:rsidRPr="008062C5">
        <w:t xml:space="preserve"> how best to include patients in the development process</w:t>
      </w:r>
      <w:r w:rsidR="00D35E11" w:rsidRPr="008062C5">
        <w:t xml:space="preserve"> </w:t>
      </w:r>
      <w:r w:rsidR="00D35E11" w:rsidRPr="008062C5">
        <w:fldChar w:fldCharType="begin">
          <w:fldData xml:space="preserve">PEVuZE5vdGU+PENpdGU+PEF1dGhvcj5CYXJyaW5ndG9uPC9BdXRob3I+PFllYXI+MjAyMTwvWWVh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</w:fldData>
        </w:fldChar>
      </w:r>
      <w:r w:rsidR="0097263D">
        <w:instrText xml:space="preserve"> ADDIN EN.CITE </w:instrText>
      </w:r>
      <w:r w:rsidR="0097263D">
        <w:fldChar w:fldCharType="begin">
          <w:fldData xml:space="preserve">PEVuZE5vdGU+PENpdGU+PEF1dGhvcj5CYXJyaW5ndG9uPC9BdXRob3I+PFllYXI+MjAyMTwvWWVh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</w:fldData>
        </w:fldChar>
      </w:r>
      <w:r w:rsidR="0097263D">
        <w:instrText xml:space="preserve"> ADDIN EN.CITE.DATA </w:instrText>
      </w:r>
      <w:r w:rsidR="0097263D">
        <w:fldChar w:fldCharType="end"/>
      </w:r>
      <w:r w:rsidR="00D35E11" w:rsidRPr="008062C5">
        <w:fldChar w:fldCharType="separate"/>
      </w:r>
      <w:r w:rsidR="0097263D">
        <w:rPr>
          <w:noProof/>
        </w:rPr>
        <w:t>(41-43)</w:t>
      </w:r>
      <w:r w:rsidR="00D35E11" w:rsidRPr="008062C5">
        <w:fldChar w:fldCharType="end"/>
      </w:r>
      <w:r w:rsidR="005124A4" w:rsidRPr="008062C5">
        <w:t>.</w:t>
      </w:r>
    </w:p>
    <w:p w14:paraId="1BB705CC" w14:textId="62206F75" w:rsidR="00617276" w:rsidRPr="00DA01F6" w:rsidRDefault="00617276" w:rsidP="00724332">
      <w:pPr>
        <w:spacing w:line="480" w:lineRule="auto"/>
        <w:rPr>
          <w:b/>
        </w:rPr>
      </w:pPr>
      <w:r>
        <w:rPr>
          <w:b/>
        </w:rPr>
        <w:t>Development</w:t>
      </w:r>
      <w:r w:rsidRPr="00DA01F6">
        <w:rPr>
          <w:b/>
        </w:rPr>
        <w:t xml:space="preserve"> </w:t>
      </w:r>
      <w:r>
        <w:rPr>
          <w:b/>
        </w:rPr>
        <w:t xml:space="preserve">methods </w:t>
      </w:r>
      <w:r w:rsidRPr="00DA01F6">
        <w:rPr>
          <w:b/>
        </w:rPr>
        <w:t>compared to COS for research</w:t>
      </w:r>
    </w:p>
    <w:p w14:paraId="6CC8E735" w14:textId="1BE03E48" w:rsidR="008C4B1B" w:rsidRPr="008062C5" w:rsidRDefault="00E14D54" w:rsidP="00724332">
      <w:pPr>
        <w:spacing w:line="480" w:lineRule="auto"/>
      </w:pPr>
      <w:r w:rsidRPr="008062C5">
        <w:t>As expected</w:t>
      </w:r>
      <w:r w:rsidR="00E13DEF" w:rsidRPr="008062C5">
        <w:t>,</w:t>
      </w:r>
      <w:r w:rsidRPr="008062C5">
        <w:t xml:space="preserve"> health</w:t>
      </w:r>
      <w:r w:rsidR="00BA3BBF" w:rsidRPr="008062C5">
        <w:t xml:space="preserve"> </w:t>
      </w:r>
      <w:r w:rsidRPr="008062C5">
        <w:t>care professional stakeholders varied compared to COS for research. Service providers were more commonly included and researchers less so. Newly identified stakeholders included those with expertise in data management and outcome measurement</w:t>
      </w:r>
      <w:r w:rsidR="00F8164A" w:rsidRPr="008062C5">
        <w:t>,</w:t>
      </w:r>
      <w:r w:rsidRPr="008062C5">
        <w:t xml:space="preserve"> as well as stakeholders likely to be relevant for specific health</w:t>
      </w:r>
      <w:r w:rsidR="00BA3BBF" w:rsidRPr="008062C5">
        <w:t xml:space="preserve"> </w:t>
      </w:r>
      <w:r w:rsidRPr="008062C5">
        <w:t xml:space="preserve">care systems such as legal experts and insurance experts. Identification of minimum stakeholder groups to be included in COS for routine care </w:t>
      </w:r>
      <w:r w:rsidR="00AF7199" w:rsidRPr="008062C5">
        <w:t>is needed. This would promote patient participation</w:t>
      </w:r>
      <w:r w:rsidRPr="008062C5">
        <w:t xml:space="preserve"> but could be challenging given the breadth of application and the variation of healthcare systems globally.</w:t>
      </w:r>
      <w:r w:rsidR="008C4B1B" w:rsidRPr="008062C5">
        <w:t xml:space="preserve"> </w:t>
      </w:r>
    </w:p>
    <w:p w14:paraId="1E8DD361" w14:textId="62B045D9" w:rsidR="00724332" w:rsidRDefault="00FC1A0F" w:rsidP="00724332">
      <w:pPr>
        <w:spacing w:line="480" w:lineRule="auto"/>
      </w:pPr>
      <w:r w:rsidRPr="008062C5">
        <w:lastRenderedPageBreak/>
        <w:t>The</w:t>
      </w:r>
      <w:r w:rsidR="00724332" w:rsidRPr="008062C5">
        <w:t xml:space="preserve"> COS identified in this review were largely similar to CO</w:t>
      </w:r>
      <w:r w:rsidR="005777B6" w:rsidRPr="008062C5">
        <w:t>S</w:t>
      </w:r>
      <w:r w:rsidR="00724332" w:rsidRPr="008062C5">
        <w:t xml:space="preserve"> for research</w:t>
      </w:r>
      <w:r w:rsidR="00BB02D6" w:rsidRPr="008062C5">
        <w:t xml:space="preserve"> in terms of coverage of health areas</w:t>
      </w:r>
      <w:r w:rsidR="00E67EA0" w:rsidRPr="008062C5">
        <w:t xml:space="preserve"> and scope</w:t>
      </w:r>
      <w:r w:rsidR="00B01223" w:rsidRPr="008062C5">
        <w:t>. Like COS for research</w:t>
      </w:r>
      <w:r w:rsidR="00365080" w:rsidRPr="008062C5">
        <w:t xml:space="preserve"> the</w:t>
      </w:r>
      <w:r w:rsidR="00B01223" w:rsidRPr="008062C5">
        <w:t xml:space="preserve"> COS in this review </w:t>
      </w:r>
      <w:r w:rsidR="00E67EA0" w:rsidRPr="008062C5">
        <w:t>would benefit from explicit reporting whe</w:t>
      </w:r>
      <w:r w:rsidR="000F5C57" w:rsidRPr="008062C5">
        <w:t>n</w:t>
      </w:r>
      <w:r w:rsidR="00E67EA0" w:rsidRPr="008062C5">
        <w:t xml:space="preserve"> </w:t>
      </w:r>
      <w:r w:rsidR="00E36C40" w:rsidRPr="008062C5">
        <w:t xml:space="preserve">intended to be </w:t>
      </w:r>
      <w:r w:rsidRPr="008062C5">
        <w:t xml:space="preserve">used </w:t>
      </w:r>
      <w:r w:rsidR="00AF7199" w:rsidRPr="008062C5">
        <w:t>across all</w:t>
      </w:r>
      <w:r w:rsidRPr="008062C5">
        <w:t xml:space="preserve"> interventions and age ranges. </w:t>
      </w:r>
      <w:r w:rsidR="00E36C40" w:rsidRPr="008062C5">
        <w:t>Whilst c</w:t>
      </w:r>
      <w:r w:rsidR="00E67EA0" w:rsidRPr="008062C5">
        <w:t>onsensus meth</w:t>
      </w:r>
      <w:r w:rsidR="00E36C40" w:rsidRPr="008062C5">
        <w:t>ods</w:t>
      </w:r>
      <w:r w:rsidR="00E67EA0" w:rsidRPr="008062C5">
        <w:t xml:space="preserve"> w</w:t>
      </w:r>
      <w:r w:rsidR="00E36C40" w:rsidRPr="008062C5">
        <w:t>ere</w:t>
      </w:r>
      <w:r w:rsidR="00E67EA0" w:rsidRPr="008062C5">
        <w:t xml:space="preserve"> </w:t>
      </w:r>
      <w:r w:rsidR="00BC287C" w:rsidRPr="008062C5">
        <w:t xml:space="preserve">also </w:t>
      </w:r>
      <w:r w:rsidR="00E67EA0" w:rsidRPr="008062C5">
        <w:t>similar</w:t>
      </w:r>
      <w:r w:rsidR="00D133CF" w:rsidRPr="008062C5">
        <w:t>,</w:t>
      </w:r>
      <w:r w:rsidR="00E36C40" w:rsidRPr="008062C5">
        <w:t xml:space="preserve"> </w:t>
      </w:r>
      <w:r w:rsidR="00AC6E38" w:rsidRPr="008062C5">
        <w:t xml:space="preserve">considerations around </w:t>
      </w:r>
      <w:r w:rsidR="00E36C40" w:rsidRPr="008062C5">
        <w:t>i</w:t>
      </w:r>
      <w:r w:rsidR="00724332" w:rsidRPr="008062C5">
        <w:t>mplementation had a larger impact on the development process</w:t>
      </w:r>
      <w:r w:rsidR="00E67EA0" w:rsidRPr="008062C5">
        <w:t xml:space="preserve"> within COS for routine care</w:t>
      </w:r>
      <w:r w:rsidR="00724332" w:rsidRPr="008062C5">
        <w:t>.</w:t>
      </w:r>
      <w:r w:rsidR="00AA2C1A" w:rsidRPr="008062C5">
        <w:t xml:space="preserve"> They were much more likely to include how outcomes should be measured (60% compared to 38% in COS for research</w:t>
      </w:r>
      <w:r w:rsidR="00993427" w:rsidRPr="008062C5">
        <w:t xml:space="preserve"> </w:t>
      </w:r>
      <w:r w:rsidR="00BC287C" w:rsidRPr="008062C5">
        <w:fldChar w:fldCharType="begin"/>
      </w:r>
      <w:r w:rsidR="0062713A" w:rsidRPr="008062C5">
        <w:instrText xml:space="preserve"> ADDIN EN.CITE &lt;EndNote&gt;&lt;Cite&gt;&lt;Author&gt;Gargon&lt;/Author&gt;&lt;Year&gt;2014&lt;/Year&gt;&lt;RecNum&gt;9&lt;/RecNum&gt;&lt;DisplayText&gt;(11)&lt;/DisplayText&gt;&lt;record&gt;&lt;rec-number&gt;9&lt;/rec-number&gt;&lt;foreign-keys&gt;&lt;key app="EN" db-id="e2pvfvsr10zax5ert94vs9dnv025r5xev2ee" timestamp="1612279292"&gt;9&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auth-address&gt;University of Liverpool, Department of Biostatistics, Liverpool, United Kingdom.&amp;#xD;University of Oxford, Centre for Statistics in Medicine, Botnar Research Centre, Oxford, United Kingdom.&amp;#xD;School of Social and Community Medicine, University of Bristol, Bristol, United Kingdom.&amp;#xD;Queens University Belfast, Institute of Clinical Sciences, Block B, Royal Hospitals, Belfast, United Kingdom.&lt;/auth-address&gt;&lt;titles&gt;&lt;title&gt;Choosing important health outcomes for comparative effectiveness research: a systematic review&lt;/title&gt;&lt;secondary-title&gt;PLoS One&lt;/secondary-title&gt;&lt;/titles&gt;&lt;periodical&gt;&lt;full-title&gt;PLoS One&lt;/full-title&gt;&lt;/periodical&gt;&lt;pages&gt;e99111&lt;/pages&gt;&lt;volume&gt;9&lt;/volume&gt;&lt;number&gt;6&lt;/number&gt;&lt;edition&gt;2014/06/17&lt;/edition&gt;&lt;keywords&gt;&lt;keyword&gt;Clinical Trials as Topic&lt;/keyword&gt;&lt;keyword&gt;Comparative Effectiveness Research/*methods&lt;/keyword&gt;&lt;keyword&gt;Databases, Bibliographic&lt;/keyword&gt;&lt;keyword&gt;Expert Testimony&lt;/keyword&gt;&lt;keyword&gt;Humans&lt;/keyword&gt;&lt;keyword&gt;Medline&lt;/keyword&gt;&lt;keyword&gt;*Outcome Assessment, Health Care&lt;/keyword&gt;&lt;keyword&gt;Public Opinion&lt;/keyword&gt;&lt;/keywords&gt;&lt;dates&gt;&lt;year&gt;2014&lt;/year&gt;&lt;/dates&gt;&lt;isbn&gt;1932-6203 (Electronic)&amp;#xD;1932-6203 (Linking)&lt;/isbn&gt;&lt;accession-num&gt;24932522&lt;/accession-num&gt;&lt;urls&gt;&lt;related-urls&gt;&lt;url&gt;https://www.ncbi.nlm.nih.gov/pubmed/24932522&lt;/url&gt;&lt;/related-urls&gt;&lt;/urls&gt;&lt;custom2&gt;PMC4059640&lt;/custom2&gt;&lt;electronic-resource-num&gt;10.1371/journal.pone.0099111&lt;/electronic-resource-num&gt;&lt;/record&gt;&lt;/Cite&gt;&lt;/EndNote&gt;</w:instrText>
      </w:r>
      <w:r w:rsidR="00BC287C" w:rsidRPr="008062C5">
        <w:fldChar w:fldCharType="separate"/>
      </w:r>
      <w:r w:rsidR="0062713A" w:rsidRPr="008062C5">
        <w:rPr>
          <w:noProof/>
        </w:rPr>
        <w:t>(11)</w:t>
      </w:r>
      <w:r w:rsidR="00BC287C" w:rsidRPr="008062C5">
        <w:fldChar w:fldCharType="end"/>
      </w:r>
      <w:r w:rsidR="00AA2C1A" w:rsidRPr="008062C5">
        <w:t>) and n</w:t>
      </w:r>
      <w:r w:rsidR="00724332" w:rsidRPr="008062C5">
        <w:t xml:space="preserve">early a third considered factors </w:t>
      </w:r>
      <w:r w:rsidR="00AA2C1A" w:rsidRPr="008062C5">
        <w:t>such as</w:t>
      </w:r>
      <w:r w:rsidR="00724332" w:rsidRPr="008062C5">
        <w:t xml:space="preserve"> feasibility of data collection and availability of measure</w:t>
      </w:r>
      <w:r w:rsidR="00AC6E38" w:rsidRPr="008062C5">
        <w:t>ment tool</w:t>
      </w:r>
      <w:r w:rsidR="0046300B" w:rsidRPr="008062C5">
        <w:t>s</w:t>
      </w:r>
      <w:r w:rsidR="00724332" w:rsidRPr="008062C5">
        <w:t xml:space="preserve"> </w:t>
      </w:r>
      <w:r w:rsidR="00AA2C1A" w:rsidRPr="008062C5">
        <w:t>when selecting outcomes for the set</w:t>
      </w:r>
      <w:r w:rsidR="00724332" w:rsidRPr="008062C5">
        <w:t xml:space="preserve">. </w:t>
      </w:r>
      <w:r w:rsidR="00CE080A" w:rsidRPr="008062C5">
        <w:t>Despite this</w:t>
      </w:r>
      <w:r w:rsidR="000F5C57" w:rsidRPr="008062C5">
        <w:t>,</w:t>
      </w:r>
      <w:r w:rsidR="00CE080A" w:rsidRPr="008062C5">
        <w:t xml:space="preserve"> r</w:t>
      </w:r>
      <w:r w:rsidR="00724332" w:rsidRPr="008062C5">
        <w:t xml:space="preserve">esearch publications were still the main method for identifying </w:t>
      </w:r>
      <w:r w:rsidR="00212E34" w:rsidRPr="008062C5">
        <w:t xml:space="preserve">an initial list of </w:t>
      </w:r>
      <w:r w:rsidR="00724332" w:rsidRPr="008062C5">
        <w:t xml:space="preserve">outcomes for consideration with few </w:t>
      </w:r>
      <w:r w:rsidR="00212E34" w:rsidRPr="008062C5">
        <w:t>assessing</w:t>
      </w:r>
      <w:r w:rsidR="00724332" w:rsidRPr="008062C5">
        <w:t xml:space="preserve"> which outcomes are currently measured within routine health record</w:t>
      </w:r>
      <w:r w:rsidR="00C338B7" w:rsidRPr="008062C5">
        <w:t>s</w:t>
      </w:r>
      <w:r w:rsidR="00724332" w:rsidRPr="008062C5">
        <w:t>. This is surprising given</w:t>
      </w:r>
      <w:r w:rsidR="00CE080A" w:rsidRPr="008062C5">
        <w:t xml:space="preserve"> </w:t>
      </w:r>
      <w:r w:rsidR="00D133CF" w:rsidRPr="008062C5">
        <w:t>the</w:t>
      </w:r>
      <w:r w:rsidR="004B0192" w:rsidRPr="008062C5">
        <w:t xml:space="preserve"> need for adequate infrastructure for data collection and </w:t>
      </w:r>
      <w:r w:rsidR="00F96150" w:rsidRPr="008062C5">
        <w:t>the challenges of adapting</w:t>
      </w:r>
      <w:r w:rsidR="00724332" w:rsidRPr="008062C5">
        <w:t xml:space="preserve"> electronic health record</w:t>
      </w:r>
      <w:r w:rsidR="00DC1FC2" w:rsidRPr="008062C5">
        <w:t>s</w:t>
      </w:r>
      <w:r w:rsidR="00FA1857" w:rsidRPr="008062C5">
        <w:t xml:space="preserve"> </w:t>
      </w:r>
      <w:r w:rsidR="00FA1857" w:rsidRPr="008062C5">
        <w:fldChar w:fldCharType="begin">
          <w:fldData xml:space="preserve">PEVuZE5vdGU+PENpdGU+PEF1dGhvcj5BY2tlcm1hbjwvQXV0aG9yPjxZZWFyPjIwMTg8L1llYXI+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</w:fldData>
        </w:fldChar>
      </w:r>
      <w:r w:rsidR="0097263D">
        <w:instrText xml:space="preserve"> ADDIN EN.CITE </w:instrText>
      </w:r>
      <w:r w:rsidR="0097263D">
        <w:fldChar w:fldCharType="begin">
          <w:fldData xml:space="preserve">PEVuZE5vdGU+PENpdGU+PEF1dGhvcj5BY2tlcm1hbjwvQXV0aG9yPjxZZWFyPjIwMTg8L1llYXI+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</w:fldData>
        </w:fldChar>
      </w:r>
      <w:r w:rsidR="0097263D">
        <w:instrText xml:space="preserve"> ADDIN EN.CITE.DATA </w:instrText>
      </w:r>
      <w:r w:rsidR="0097263D">
        <w:fldChar w:fldCharType="end"/>
      </w:r>
      <w:r w:rsidR="00FA1857" w:rsidRPr="008062C5">
        <w:fldChar w:fldCharType="separate"/>
      </w:r>
      <w:r w:rsidR="0097263D">
        <w:rPr>
          <w:noProof/>
        </w:rPr>
        <w:t>(44, 45)</w:t>
      </w:r>
      <w:r w:rsidR="00FA1857" w:rsidRPr="008062C5">
        <w:fldChar w:fldCharType="end"/>
      </w:r>
      <w:r w:rsidR="00FA1857" w:rsidRPr="008062C5">
        <w:t xml:space="preserve"> T</w:t>
      </w:r>
      <w:r w:rsidR="00212E34" w:rsidRPr="008062C5">
        <w:t xml:space="preserve">his </w:t>
      </w:r>
      <w:r w:rsidR="00724332" w:rsidRPr="008062C5">
        <w:t xml:space="preserve">finding </w:t>
      </w:r>
      <w:r w:rsidR="00212E34" w:rsidRPr="008062C5">
        <w:t xml:space="preserve">may </w:t>
      </w:r>
      <w:r w:rsidR="00724332" w:rsidRPr="008062C5">
        <w:t xml:space="preserve">carryover from methods for COS for research or </w:t>
      </w:r>
      <w:r w:rsidR="00212E34" w:rsidRPr="008062C5">
        <w:t>may represent</w:t>
      </w:r>
      <w:r w:rsidR="00724332" w:rsidRPr="008062C5">
        <w:t xml:space="preserve"> concerns that health outcomes are currently not well reported within routine records.</w:t>
      </w:r>
    </w:p>
    <w:p w14:paraId="46AC5C0B" w14:textId="6C40C5DF" w:rsidR="00617276" w:rsidRPr="00DA01F6" w:rsidRDefault="00617276" w:rsidP="00724332">
      <w:pPr>
        <w:spacing w:line="480" w:lineRule="auto"/>
        <w:rPr>
          <w:b/>
        </w:rPr>
      </w:pPr>
      <w:r w:rsidRPr="00DA01F6">
        <w:rPr>
          <w:b/>
        </w:rPr>
        <w:t>Limitations</w:t>
      </w:r>
    </w:p>
    <w:p w14:paraId="2CA1CBA5" w14:textId="614DD0D4" w:rsidR="00252ED8" w:rsidRDefault="00724332" w:rsidP="00CE080A">
      <w:pPr>
        <w:spacing w:line="480" w:lineRule="auto"/>
      </w:pPr>
      <w:r w:rsidRPr="008062C5">
        <w:t xml:space="preserve">This review </w:t>
      </w:r>
      <w:r w:rsidR="00CE080A" w:rsidRPr="008062C5">
        <w:t xml:space="preserve">benefited from </w:t>
      </w:r>
      <w:r w:rsidR="003A4EA2" w:rsidRPr="008062C5">
        <w:t>a</w:t>
      </w:r>
      <w:r w:rsidR="008C5048" w:rsidRPr="008062C5">
        <w:t>n experienced team of reviewers</w:t>
      </w:r>
      <w:r w:rsidR="00EC2F09" w:rsidRPr="008062C5">
        <w:t xml:space="preserve"> and </w:t>
      </w:r>
      <w:r w:rsidR="00CE080A" w:rsidRPr="008062C5">
        <w:t xml:space="preserve">transparent methods but has </w:t>
      </w:r>
      <w:r w:rsidRPr="008062C5">
        <w:t xml:space="preserve">several limitations. Firstly, </w:t>
      </w:r>
      <w:r w:rsidR="00A86208" w:rsidRPr="008062C5">
        <w:t>q</w:t>
      </w:r>
      <w:r w:rsidRPr="008062C5">
        <w:t xml:space="preserve">uality </w:t>
      </w:r>
      <w:r w:rsidR="00A86208" w:rsidRPr="008062C5">
        <w:t>i</w:t>
      </w:r>
      <w:r w:rsidRPr="008062C5">
        <w:t xml:space="preserve">ndicators </w:t>
      </w:r>
      <w:r w:rsidR="00A86208" w:rsidRPr="008062C5">
        <w:t xml:space="preserve">(QI) </w:t>
      </w:r>
      <w:r w:rsidRPr="008062C5">
        <w:t>were not included due to the number of other studies identified by the review and the need for further clarity as to when QI are comparable to COS.</w:t>
      </w:r>
      <w:r w:rsidR="008C5048" w:rsidRPr="008062C5">
        <w:t xml:space="preserve"> </w:t>
      </w:r>
      <w:r w:rsidR="00CB72DE">
        <w:t xml:space="preserve">This </w:t>
      </w:r>
      <w:r w:rsidR="00EA59D5">
        <w:t xml:space="preserve">is likely to </w:t>
      </w:r>
      <w:r w:rsidR="00CB72DE">
        <w:t xml:space="preserve">impact our results given that there are potentially a number of QI that might be relevant and will have been developed using similar methodology. </w:t>
      </w:r>
      <w:r w:rsidR="00AC2E56">
        <w:t>E</w:t>
      </w:r>
      <w:r w:rsidR="00CB72DE">
        <w:t>valuat</w:t>
      </w:r>
      <w:r w:rsidR="00AC2E56">
        <w:t>ing</w:t>
      </w:r>
      <w:r w:rsidR="00CB72DE">
        <w:t xml:space="preserve"> the</w:t>
      </w:r>
      <w:r w:rsidR="006C25C3">
        <w:t xml:space="preserve"> </w:t>
      </w:r>
      <w:r w:rsidR="00CB72DE">
        <w:t>studies and</w:t>
      </w:r>
      <w:r w:rsidR="006C25C3">
        <w:t xml:space="preserve"> comparing the patient health outcomes within</w:t>
      </w:r>
      <w:r w:rsidR="00CB72DE">
        <w:t xml:space="preserve"> them to the results presented here</w:t>
      </w:r>
      <w:r w:rsidR="00AC2E56">
        <w:t xml:space="preserve"> will be an important piece of future work</w:t>
      </w:r>
      <w:r w:rsidR="00CB72DE">
        <w:t xml:space="preserve">.  </w:t>
      </w:r>
      <w:r w:rsidR="008C5048" w:rsidRPr="008062C5">
        <w:t>I</w:t>
      </w:r>
      <w:r w:rsidRPr="008062C5">
        <w:t>dentification of COS was challenging given the different datasets and nomenclature. We constructed a broad search strategy and hand searched relevant records to address this. However, it is possible that some studies may have been missed. Readers are encouraged to contact COMET where this may be the case.</w:t>
      </w:r>
      <w:r w:rsidR="003F04F1">
        <w:t xml:space="preserve"> </w:t>
      </w:r>
      <w:r w:rsidR="008F7DF2">
        <w:t xml:space="preserve">It is intended </w:t>
      </w:r>
      <w:r w:rsidR="00D80999">
        <w:t xml:space="preserve">that </w:t>
      </w:r>
      <w:r w:rsidR="008F7DF2">
        <w:t>t</w:t>
      </w:r>
      <w:r w:rsidR="003F04F1">
        <w:t xml:space="preserve">his review will be updated regularly and any missed studies along with ongoing studies will be included in the future </w:t>
      </w:r>
      <w:r w:rsidR="003F04F1">
        <w:lastRenderedPageBreak/>
        <w:t xml:space="preserve">reports. </w:t>
      </w:r>
      <w:r w:rsidRPr="008062C5">
        <w:t xml:space="preserve"> </w:t>
      </w:r>
      <w:r w:rsidR="001D0F93">
        <w:t>S</w:t>
      </w:r>
      <w:r w:rsidRPr="008062C5">
        <w:t>tudies</w:t>
      </w:r>
      <w:r w:rsidR="00CB72DE">
        <w:t xml:space="preserve"> in languages other than English</w:t>
      </w:r>
      <w:r w:rsidRPr="008062C5">
        <w:t xml:space="preserve"> were </w:t>
      </w:r>
      <w:r w:rsidR="009B6B68" w:rsidRPr="008062C5">
        <w:t xml:space="preserve">not included </w:t>
      </w:r>
      <w:r w:rsidRPr="008062C5">
        <w:t xml:space="preserve">due to lack of </w:t>
      </w:r>
      <w:r w:rsidR="002550D5" w:rsidRPr="008062C5">
        <w:t>resources</w:t>
      </w:r>
      <w:r w:rsidRPr="008062C5">
        <w:t xml:space="preserve"> for translation</w:t>
      </w:r>
      <w:r w:rsidR="008C5048" w:rsidRPr="008062C5">
        <w:t xml:space="preserve"> but</w:t>
      </w:r>
      <w:r w:rsidRPr="008062C5">
        <w:t xml:space="preserve"> only</w:t>
      </w:r>
      <w:r w:rsidR="00F8755F" w:rsidRPr="008062C5">
        <w:t xml:space="preserve"> 65/1611 (4</w:t>
      </w:r>
      <w:r w:rsidRPr="008062C5">
        <w:t>%</w:t>
      </w:r>
      <w:r w:rsidR="00F8755F" w:rsidRPr="008062C5">
        <w:t>)</w:t>
      </w:r>
      <w:r w:rsidRPr="008062C5">
        <w:t xml:space="preserve"> were excluded for this reason</w:t>
      </w:r>
      <w:r w:rsidR="00EC2F09" w:rsidRPr="008062C5">
        <w:t xml:space="preserve"> and not all may have been eligible</w:t>
      </w:r>
      <w:r w:rsidR="00993427" w:rsidRPr="008062C5">
        <w:t>.</w:t>
      </w:r>
    </w:p>
    <w:p w14:paraId="25BE8E2B" w14:textId="035F3C4C" w:rsidR="00617276" w:rsidRPr="00DA01F6" w:rsidRDefault="00617276" w:rsidP="00CE080A">
      <w:pPr>
        <w:spacing w:line="480" w:lineRule="auto"/>
        <w:rPr>
          <w:b/>
        </w:rPr>
      </w:pPr>
      <w:r w:rsidRPr="00DA01F6">
        <w:rPr>
          <w:b/>
        </w:rPr>
        <w:t>Future work</w:t>
      </w:r>
    </w:p>
    <w:p w14:paraId="7C0C58E6" w14:textId="46A9E6D0" w:rsidR="00993427" w:rsidRPr="008062C5" w:rsidRDefault="00993427" w:rsidP="00CE080A">
      <w:pPr>
        <w:spacing w:line="480" w:lineRule="auto"/>
      </w:pPr>
      <w:r w:rsidRPr="008062C5">
        <w:t xml:space="preserve">This review is the first step in understanding more about COS developed for routine care. Several avenues for future work have been identified including development of guidelines to improve methodology and reporting, identification of minimum stakeholder groups and assessment of patient representativeness. However, most pertinent is the comparison of outcomes within COS for the same condition but developed for use in different settings to understand whether outcome selection differs by setting </w:t>
      </w:r>
      <w:r w:rsidRPr="008062C5">
        <w:fldChar w:fldCharType="begin"/>
      </w:r>
      <w:r w:rsidR="0097263D">
        <w:instrText xml:space="preserve"> ADDIN EN.CITE &lt;EndNote&gt;&lt;Cite&gt;&lt;Author&gt;Keeley&lt;/Author&gt;&lt;Year&gt;2016&lt;/Year&gt;&lt;RecNum&gt;256&lt;/RecNum&gt;&lt;DisplayText&gt;(46)&lt;/DisplayText&gt;&lt;record&gt;&lt;rec-number&gt;256&lt;/rec-number&gt;&lt;foreign-keys&gt;&lt;key app="EN" db-id="e2pvfvsr10zax5ert94vs9dnv025r5xev2ee" timestamp="1666093525"&gt;256&lt;/key&gt;&lt;/foreign-keys&gt;&lt;ref-type name="Journal Article"&gt;17&lt;/ref-type&gt;&lt;contributors&gt;&lt;authors&gt;&lt;author&gt;Keeley, T.&lt;/author&gt;&lt;author&gt;Sayers, R.&lt;/author&gt;&lt;author&gt;Pinfold, V.&lt;/author&gt;&lt;author&gt;Mathers, J.&lt;/author&gt;&lt;author&gt;Williamson, P.&lt;/author&gt;&lt;author&gt;Calvert, M. J.&lt;/author&gt;&lt;/authors&gt;&lt;/contributors&gt;&lt;auth-address&gt;[Keeley, Thomas; Calvert, Melanie J.] Ctr Patient Reported Outcomes Res, Birmingham, W Midlands, England. [Sayers, Ruth; Pinfold, Vanessa] McPin Fdn, London, England. [Mathers, Jonathan] Univ Birmingham, Birmingham, W Midlands, England. [Williamson, Paula] Univ Liverpool, Liverpool, Merseyside, England.&lt;/auth-address&gt;&lt;titles&gt;&lt;title&gt;Can core outcome sets designed for research inform the standardisation of outcome measurement in primary care?&lt;/title&gt;&lt;secondary-title&gt;Quality of Life Research&lt;/secondary-title&gt;&lt;alt-title&gt;Qual. Life Res.&lt;/alt-title&gt;&lt;/titles&gt;&lt;periodical&gt;&lt;full-title&gt;Quality of Life Research&lt;/full-title&gt;&lt;abbr-1&gt;Qual. Life Res.&lt;/abbr-1&gt;&lt;/periodical&gt;&lt;alt-periodical&gt;&lt;full-title&gt;Quality of Life Research&lt;/full-title&gt;&lt;abbr-1&gt;Qual. Life Res.&lt;/abbr-1&gt;&lt;/alt-periodical&gt;&lt;pages&gt;9-10&lt;/pages&gt;&lt;volume&gt;25&lt;/volume&gt;&lt;keywords&gt;&lt;keyword&gt;Health Care Sciences &amp;amp; Services&lt;/keyword&gt;&lt;keyword&gt;Public, Environmental &amp;amp; Occupational&lt;/keyword&gt;&lt;keyword&gt;Health&lt;/keyword&gt;&lt;/keywords&gt;&lt;dates&gt;&lt;year&gt;2016&lt;/year&gt;&lt;pub-dates&gt;&lt;date&gt;Oct&lt;/date&gt;&lt;/pub-dates&gt;&lt;/dates&gt;&lt;isbn&gt;0962-9343&lt;/isbn&gt;&lt;accession-num&gt;WOS:000398451600026&lt;/accession-num&gt;&lt;work-type&gt;Meeting Abstract&lt;/work-type&gt;&lt;urls&gt;&lt;related-urls&gt;&lt;url&gt;&lt;style face="underline" font="default" size="100%"&gt;&amp;lt;Go to ISI&amp;gt;://WOS:000398451600026&lt;/style&gt;&lt;/url&gt;&lt;/related-urls&gt;&lt;/urls&gt;&lt;custom1&gt;11216&lt;/custom1&gt;&lt;custom4&gt; RCCOS/A1 / exclude-  background reading&lt;/custom4&gt;&lt;remote-database-name&gt;WoS&lt;/remote-database-name&gt;&lt;language&gt;English&lt;/language&gt;&lt;/record&gt;&lt;/Cite&gt;&lt;/EndNote&gt;</w:instrText>
      </w:r>
      <w:r w:rsidRPr="008062C5">
        <w:fldChar w:fldCharType="separate"/>
      </w:r>
      <w:r w:rsidR="0097263D">
        <w:rPr>
          <w:noProof/>
        </w:rPr>
        <w:t>(46)</w:t>
      </w:r>
      <w:r w:rsidRPr="008062C5">
        <w:fldChar w:fldCharType="end"/>
      </w:r>
      <w:r w:rsidRPr="008062C5">
        <w:t xml:space="preserve">. This will inform whether existing COS for research can be applied in routine care, or whether they need to be adapted and validated first. This is likely to have significant impact on research resources and will determine to what extent implementation of COS in routine care may increase availability of routinely collected health outcomes for research purposes.  </w:t>
      </w:r>
    </w:p>
    <w:p w14:paraId="5C9DA570" w14:textId="7CC40660" w:rsidR="00252ED8" w:rsidRPr="008062C5" w:rsidRDefault="00CE080A" w:rsidP="00CE080A">
      <w:pPr>
        <w:pStyle w:val="Heading2"/>
      </w:pPr>
      <w:r w:rsidRPr="008062C5">
        <w:t>Conclusion</w:t>
      </w:r>
    </w:p>
    <w:p w14:paraId="426A17C9" w14:textId="5CC33FBB" w:rsidR="00CE080A" w:rsidRPr="008062C5" w:rsidRDefault="00CE080A" w:rsidP="00196D53"/>
    <w:p w14:paraId="6D318A3F" w14:textId="4F07220D" w:rsidR="00196D53" w:rsidRPr="008062C5" w:rsidRDefault="008B619C" w:rsidP="00C338B7">
      <w:pPr>
        <w:spacing w:line="480" w:lineRule="auto"/>
      </w:pPr>
      <w:r w:rsidRPr="008062C5">
        <w:t>A growing number of COS have been developed for routine care, especially in the last decade. Methodology</w:t>
      </w:r>
      <w:r w:rsidR="00E67EA0" w:rsidRPr="008062C5">
        <w:t xml:space="preserve"> and scope</w:t>
      </w:r>
      <w:r w:rsidRPr="008062C5">
        <w:t xml:space="preserve"> </w:t>
      </w:r>
      <w:r w:rsidR="00E67EA0" w:rsidRPr="008062C5">
        <w:t>are broadly</w:t>
      </w:r>
      <w:r w:rsidRPr="008062C5">
        <w:t xml:space="preserve"> similar to COS for research, but feasibility of implementation is a greater consideration</w:t>
      </w:r>
      <w:r w:rsidR="00B15D96" w:rsidRPr="008062C5">
        <w:t xml:space="preserve"> when developing the outcome set</w:t>
      </w:r>
      <w:r w:rsidR="00E67EA0" w:rsidRPr="008062C5">
        <w:t xml:space="preserve">. </w:t>
      </w:r>
      <w:r w:rsidRPr="008062C5">
        <w:t xml:space="preserve"> </w:t>
      </w:r>
      <w:r w:rsidR="007B4F2E" w:rsidRPr="008062C5">
        <w:t xml:space="preserve">Less than half </w:t>
      </w:r>
      <w:r w:rsidR="00457190" w:rsidRPr="008062C5">
        <w:t xml:space="preserve">of </w:t>
      </w:r>
      <w:r w:rsidR="007B4F2E" w:rsidRPr="008062C5">
        <w:t xml:space="preserve">the studies identified included patient stakeholder groups although this may be starting to improve. </w:t>
      </w:r>
      <w:r w:rsidR="00CB72DE">
        <w:t xml:space="preserve">Work is needed to promote the inclusion of patient stakeholder groups so that the majority of future COS are well placed to support evaluation of patient-centred care. </w:t>
      </w:r>
      <w:r w:rsidR="007B4F2E" w:rsidRPr="008062C5">
        <w:t>Th</w:t>
      </w:r>
      <w:r w:rsidR="001204BE" w:rsidRPr="008062C5">
        <w:t>e</w:t>
      </w:r>
      <w:r w:rsidR="007B4F2E" w:rsidRPr="008062C5">
        <w:t xml:space="preserve"> COS</w:t>
      </w:r>
      <w:r w:rsidR="001204BE" w:rsidRPr="008062C5">
        <w:t xml:space="preserve"> identified in this review</w:t>
      </w:r>
      <w:r w:rsidR="007B4F2E" w:rsidRPr="008062C5">
        <w:t xml:space="preserve"> will facilitate future research to explore the impact of setting on outcome selection to determine whether </w:t>
      </w:r>
      <w:r w:rsidR="00F831F6" w:rsidRPr="008062C5">
        <w:t xml:space="preserve">a single COS </w:t>
      </w:r>
      <w:r w:rsidR="00B01223" w:rsidRPr="008062C5">
        <w:t>is appropriate for use in</w:t>
      </w:r>
      <w:r w:rsidR="00F831F6" w:rsidRPr="008062C5">
        <w:t xml:space="preserve"> both research and routine care settings. </w:t>
      </w:r>
      <w:r w:rsidR="007B4F2E" w:rsidRPr="008062C5">
        <w:t xml:space="preserve"> </w:t>
      </w:r>
    </w:p>
    <w:p w14:paraId="6F7B676A" w14:textId="77777777" w:rsidR="00197B80" w:rsidRPr="008062C5" w:rsidRDefault="00197B80">
      <w:pPr>
        <w:rPr>
          <w:rFonts w:asciiTheme="majorHAnsi" w:eastAsiaTheme="majorEastAsia" w:hAnsiTheme="majorHAnsi" w:cstheme="majorBidi"/>
          <w:color w:val="1F3763" w:themeColor="accent1" w:themeShade="7F"/>
          <w:sz w:val="24"/>
          <w:szCs w:val="24"/>
        </w:rPr>
      </w:pPr>
      <w:r w:rsidRPr="008062C5">
        <w:br w:type="page"/>
      </w:r>
    </w:p>
    <w:p w14:paraId="6F80DD55" w14:textId="640A0555" w:rsidR="00196D53" w:rsidRPr="008062C5" w:rsidRDefault="006541A8" w:rsidP="00197B80">
      <w:pPr>
        <w:pStyle w:val="Heading3"/>
        <w:spacing w:line="480" w:lineRule="auto"/>
      </w:pPr>
      <w:r w:rsidRPr="008062C5">
        <w:lastRenderedPageBreak/>
        <w:t>Acknowledgements</w:t>
      </w:r>
    </w:p>
    <w:p w14:paraId="414554E5" w14:textId="174EB8BC" w:rsidR="00574FA8" w:rsidRDefault="00247A96" w:rsidP="00197B80">
      <w:pPr>
        <w:spacing w:line="480" w:lineRule="auto"/>
        <w:rPr>
          <w:color w:val="000000" w:themeColor="text1"/>
        </w:rPr>
      </w:pPr>
      <w:bookmarkStart w:id="6" w:name="_Hlk121736213"/>
      <w:r w:rsidRPr="008062C5">
        <w:rPr>
          <w:iCs/>
          <w:color w:val="000000" w:themeColor="text1"/>
        </w:rPr>
        <w:t xml:space="preserve">JWM is involved in developing a COS for research and is acting as a consultant for an ICHOM expert panel developing a COS for routine clinical practice. JWM was not involved in reviewing any ICHOM publications for this review. </w:t>
      </w:r>
      <w:r w:rsidR="00B454B2" w:rsidRPr="008062C5">
        <w:rPr>
          <w:color w:val="000000" w:themeColor="text1"/>
        </w:rPr>
        <w:t xml:space="preserve">PW chairs the COMET Management Group. </w:t>
      </w:r>
      <w:r w:rsidR="006541A8" w:rsidRPr="008062C5">
        <w:rPr>
          <w:color w:val="000000" w:themeColor="text1"/>
        </w:rPr>
        <w:t>All other authors have no competing interests</w:t>
      </w:r>
      <w:bookmarkEnd w:id="6"/>
      <w:r w:rsidR="00574FA8">
        <w:rPr>
          <w:color w:val="000000" w:themeColor="text1"/>
        </w:rPr>
        <w:t>.</w:t>
      </w:r>
    </w:p>
    <w:p w14:paraId="4CBAF766" w14:textId="55E5C91B" w:rsidR="00574FA8" w:rsidRPr="00016C50" w:rsidRDefault="00574FA8" w:rsidP="00574FA8">
      <w:pPr>
        <w:spacing w:after="240" w:line="360" w:lineRule="auto"/>
        <w:rPr>
          <w:lang w:val="en-US"/>
        </w:rPr>
      </w:pPr>
      <w:bookmarkStart w:id="7" w:name="_Hlk128573133"/>
      <w:r>
        <w:rPr>
          <w:lang w:val="en-US"/>
        </w:rPr>
        <w:t xml:space="preserve">We acknowledge </w:t>
      </w:r>
      <w:r w:rsidR="001A2A4E">
        <w:rPr>
          <w:lang w:val="en-US"/>
        </w:rPr>
        <w:t xml:space="preserve">the </w:t>
      </w:r>
      <w:bookmarkStart w:id="8" w:name="_GoBack"/>
      <w:bookmarkEnd w:id="8"/>
      <w:r>
        <w:rPr>
          <w:lang w:val="en-US"/>
        </w:rPr>
        <w:t>work of</w:t>
      </w:r>
      <w:r w:rsidRPr="00016C50">
        <w:rPr>
          <w:lang w:val="en-US"/>
        </w:rPr>
        <w:t xml:space="preserve"> Michelle Manus</w:t>
      </w:r>
      <w:r>
        <w:rPr>
          <w:lang w:val="en-US"/>
        </w:rPr>
        <w:t xml:space="preserve"> in helping develop the core search strategy. </w:t>
      </w:r>
    </w:p>
    <w:bookmarkEnd w:id="7"/>
    <w:p w14:paraId="73E9549E" w14:textId="1348ACFC" w:rsidR="006541A8" w:rsidRPr="008062C5" w:rsidRDefault="006541A8" w:rsidP="00197B80">
      <w:pPr>
        <w:spacing w:line="480" w:lineRule="auto"/>
      </w:pPr>
      <w:r w:rsidRPr="008062C5">
        <w:t>This report is independent research funded by the National Institute for Health and Care Research Applied Research Collaboration North West Coast (ARC NWC). The views expressed in this publication are those of the author(s) and not necessarily those of the National Institute for Health and Care Research or the Department of Health and Social Care.</w:t>
      </w:r>
    </w:p>
    <w:p w14:paraId="19FA5217" w14:textId="332BF6BA" w:rsidR="006541A8" w:rsidRPr="008062C5" w:rsidRDefault="006541A8" w:rsidP="00196D53"/>
    <w:p w14:paraId="38A50427" w14:textId="6620EF33" w:rsidR="006541A8" w:rsidRPr="008062C5" w:rsidRDefault="00197B80" w:rsidP="00197B80">
      <w:pPr>
        <w:pStyle w:val="Heading2"/>
        <w:spacing w:line="480" w:lineRule="auto"/>
      </w:pPr>
      <w:r w:rsidRPr="008062C5">
        <w:t>References</w:t>
      </w:r>
    </w:p>
    <w:p w14:paraId="22811AD5" w14:textId="3FBE39F9" w:rsidR="0097263D" w:rsidRPr="0097263D" w:rsidRDefault="000A605E" w:rsidP="0097263D">
      <w:pPr>
        <w:pStyle w:val="EndNoteBibliography"/>
        <w:spacing w:after="0"/>
      </w:pPr>
      <w:r w:rsidRPr="008062C5">
        <w:fldChar w:fldCharType="begin"/>
      </w:r>
      <w:r w:rsidRPr="008062C5">
        <w:instrText xml:space="preserve"> ADDIN EN.REFLIST </w:instrText>
      </w:r>
      <w:r w:rsidRPr="008062C5">
        <w:fldChar w:fldCharType="separate"/>
      </w:r>
      <w:r w:rsidR="0097263D" w:rsidRPr="0097263D">
        <w:t>1.</w:t>
      </w:r>
      <w:r w:rsidR="0097263D" w:rsidRPr="0097263D">
        <w:tab/>
        <w:t xml:space="preserve">Edward Kelley, Hurst J. Health Care Quality Indicators Project Conceptual Framework Paper. In: PAPERS OHW, editor. </w:t>
      </w:r>
      <w:hyperlink r:id="rId12" w:history="1">
        <w:r w:rsidR="0097263D" w:rsidRPr="0097263D">
          <w:rPr>
            <w:rStyle w:val="Hyperlink"/>
          </w:rPr>
          <w:t>https://www.oecd.org/els/health-systems/36262363.pdf</w:t>
        </w:r>
      </w:hyperlink>
      <w:r w:rsidR="0097263D" w:rsidRPr="0097263D">
        <w:t>: OECD; 2006.</w:t>
      </w:r>
    </w:p>
    <w:p w14:paraId="775145B2" w14:textId="45739334" w:rsidR="0097263D" w:rsidRPr="0097263D" w:rsidRDefault="0097263D" w:rsidP="0097263D">
      <w:pPr>
        <w:pStyle w:val="EndNoteBibliography"/>
        <w:spacing w:after="0"/>
      </w:pPr>
      <w:r w:rsidRPr="0097263D">
        <w:t>2.</w:t>
      </w:r>
      <w:r w:rsidRPr="0097263D">
        <w:tab/>
        <w:t xml:space="preserve">Organisation WH. Health Systems Responsiveness: World health Organisation;  [Available from: </w:t>
      </w:r>
      <w:hyperlink r:id="rId13" w:history="1">
        <w:r w:rsidRPr="0097263D">
          <w:rPr>
            <w:rStyle w:val="Hyperlink"/>
          </w:rPr>
          <w:t>https://www.who.int/responsiveness/hcover/en/</w:t>
        </w:r>
      </w:hyperlink>
      <w:r w:rsidRPr="0097263D">
        <w:t>.</w:t>
      </w:r>
    </w:p>
    <w:p w14:paraId="01BDEEFE" w14:textId="77777777" w:rsidR="0097263D" w:rsidRPr="0097263D" w:rsidRDefault="0097263D" w:rsidP="0097263D">
      <w:pPr>
        <w:pStyle w:val="EndNoteBibliography"/>
        <w:spacing w:after="0"/>
      </w:pPr>
      <w:r w:rsidRPr="0097263D">
        <w:t>3.</w:t>
      </w:r>
      <w:r w:rsidRPr="0097263D">
        <w:tab/>
        <w:t>Donabedian A. An introduction to quality assurance in health care: Oxford University Press; 2002.</w:t>
      </w:r>
    </w:p>
    <w:p w14:paraId="2CAA8036" w14:textId="77777777" w:rsidR="0097263D" w:rsidRPr="0097263D" w:rsidRDefault="0097263D" w:rsidP="0097263D">
      <w:pPr>
        <w:pStyle w:val="EndNoteBibliography"/>
        <w:spacing w:after="0"/>
      </w:pPr>
      <w:r w:rsidRPr="0097263D">
        <w:t>4.</w:t>
      </w:r>
      <w:r w:rsidRPr="0097263D">
        <w:tab/>
        <w:t>Nightingale F. Notes on hospitals1859.</w:t>
      </w:r>
    </w:p>
    <w:p w14:paraId="3D75F96D" w14:textId="77777777" w:rsidR="0097263D" w:rsidRPr="0097263D" w:rsidRDefault="0097263D" w:rsidP="0097263D">
      <w:pPr>
        <w:pStyle w:val="EndNoteBibliography"/>
        <w:spacing w:after="0"/>
      </w:pPr>
      <w:r w:rsidRPr="0097263D">
        <w:t>5.</w:t>
      </w:r>
      <w:r w:rsidRPr="0097263D">
        <w:tab/>
        <w:t>Donabedian A. Evaluating the Quality of Medical Care. The Millbank Memorial Fund Quarterly. 1996;44(3).</w:t>
      </w:r>
    </w:p>
    <w:p w14:paraId="6F19F57A" w14:textId="77777777" w:rsidR="0097263D" w:rsidRPr="0097263D" w:rsidRDefault="0097263D" w:rsidP="0097263D">
      <w:pPr>
        <w:pStyle w:val="EndNoteBibliography"/>
        <w:spacing w:after="0"/>
      </w:pPr>
      <w:r w:rsidRPr="0097263D">
        <w:t>6.</w:t>
      </w:r>
      <w:r w:rsidRPr="0097263D">
        <w:tab/>
        <w:t>Kampstra NA, Zipfel N, van der Nat PB, Westert GP, van der Wees PJ, Groenewoud AS. Health outcomes measurement and organizational readiness support quality improvement: a systematic review. BMC Health Serv Res. 2018;18(1):1005.</w:t>
      </w:r>
    </w:p>
    <w:p w14:paraId="45C1C16E" w14:textId="77777777" w:rsidR="0097263D" w:rsidRPr="0097263D" w:rsidRDefault="0097263D" w:rsidP="0097263D">
      <w:pPr>
        <w:pStyle w:val="EndNoteBibliography"/>
        <w:spacing w:after="0"/>
      </w:pPr>
      <w:r w:rsidRPr="0097263D">
        <w:t>7.</w:t>
      </w:r>
      <w:r w:rsidRPr="0097263D">
        <w:tab/>
        <w:t>Dodd S, Clarke M, Becker L, Mavergames C, Fish R, Williamson PR. A taxonomy has been developed for outcomes in medical research to help improve knowledge discovery. J Clin Epidemiol. 2018;96:84-92.</w:t>
      </w:r>
    </w:p>
    <w:p w14:paraId="6A5A0EA1" w14:textId="77777777" w:rsidR="0097263D" w:rsidRPr="0097263D" w:rsidRDefault="0097263D" w:rsidP="0097263D">
      <w:pPr>
        <w:pStyle w:val="EndNoteBibliography"/>
        <w:spacing w:after="0"/>
      </w:pPr>
      <w:r w:rsidRPr="0097263D">
        <w:t>8.</w:t>
      </w:r>
      <w:r w:rsidRPr="0097263D">
        <w:tab/>
        <w:t>Miyar J, Adams CE. Content and quality of 10,000 controlled trials in schizophrenia over 60 years. Schizophr Bull. 2013;39(1):226-9.</w:t>
      </w:r>
    </w:p>
    <w:p w14:paraId="188E62C7" w14:textId="77777777" w:rsidR="0097263D" w:rsidRPr="0097263D" w:rsidRDefault="0097263D" w:rsidP="0097263D">
      <w:pPr>
        <w:pStyle w:val="EndNoteBibliography"/>
        <w:spacing w:after="0"/>
      </w:pPr>
      <w:r w:rsidRPr="0097263D">
        <w:t>9.</w:t>
      </w:r>
      <w:r w:rsidRPr="0097263D">
        <w:tab/>
        <w:t>Tugwell P. OMERACT conference on outcome measures in rheumatoid arthritis clinical trials: introduction. J Rheumatol. 1993;20(3):528.</w:t>
      </w:r>
    </w:p>
    <w:p w14:paraId="4C9C8474" w14:textId="77777777" w:rsidR="0097263D" w:rsidRPr="0097263D" w:rsidRDefault="0097263D" w:rsidP="0097263D">
      <w:pPr>
        <w:pStyle w:val="EndNoteBibliography"/>
        <w:spacing w:after="0"/>
      </w:pPr>
      <w:r w:rsidRPr="0097263D">
        <w:t>10.</w:t>
      </w:r>
      <w:r w:rsidRPr="0097263D">
        <w:tab/>
        <w:t>Kirkham JJ, Dwan KM, Altman DG, Gamble C, Dodd S, Smyth R, et al. The impact of outcome reporting bias in randomised controlled trials on a cohort of systematic reviews. BMJ. 2010;340:c365.</w:t>
      </w:r>
    </w:p>
    <w:p w14:paraId="59240B61" w14:textId="77777777" w:rsidR="0097263D" w:rsidRPr="0097263D" w:rsidRDefault="0097263D" w:rsidP="0097263D">
      <w:pPr>
        <w:pStyle w:val="EndNoteBibliography"/>
        <w:spacing w:after="0"/>
      </w:pPr>
      <w:r w:rsidRPr="0097263D">
        <w:t>11.</w:t>
      </w:r>
      <w:r w:rsidRPr="0097263D">
        <w:tab/>
        <w:t>Gargon E, Gurung B, Medley N, Altman DG, Blazeby JM, Clarke M, et al. Choosing important health outcomes for comparative effectiveness research: a systematic review. PLoS One. 2014;9(6):e99111.</w:t>
      </w:r>
    </w:p>
    <w:p w14:paraId="1F9A36A5" w14:textId="77777777" w:rsidR="0097263D" w:rsidRPr="0097263D" w:rsidRDefault="0097263D" w:rsidP="0097263D">
      <w:pPr>
        <w:pStyle w:val="EndNoteBibliography"/>
        <w:spacing w:after="0"/>
      </w:pPr>
      <w:r w:rsidRPr="0097263D">
        <w:lastRenderedPageBreak/>
        <w:t>12.</w:t>
      </w:r>
      <w:r w:rsidRPr="0097263D">
        <w:tab/>
        <w:t>Williamson PR, Barrington H, Blazeby JM, Clarke M, Gargon E, Gorst S, et al. Review finds core outcome set uptake in new studies and systematic reviews needs improvement. J Clin Epidemiol. 2022;150:154-64.</w:t>
      </w:r>
    </w:p>
    <w:p w14:paraId="60E7DA3A" w14:textId="77777777" w:rsidR="0097263D" w:rsidRPr="0097263D" w:rsidRDefault="0097263D" w:rsidP="0097263D">
      <w:pPr>
        <w:pStyle w:val="EndNoteBibliography"/>
        <w:spacing w:after="0"/>
      </w:pPr>
      <w:r w:rsidRPr="0097263D">
        <w:t>13.</w:t>
      </w:r>
      <w:r w:rsidRPr="0097263D">
        <w:tab/>
        <w:t>Hughes KL, Kirkham JJ, Clarke M, Williamson PR. Assessing the impact of a research funder's recommendation to consider core outcome sets. PLoS One. 2019;14(9):e0222418.</w:t>
      </w:r>
    </w:p>
    <w:p w14:paraId="78955DD1" w14:textId="77777777" w:rsidR="0097263D" w:rsidRPr="0097263D" w:rsidRDefault="0097263D" w:rsidP="0097263D">
      <w:pPr>
        <w:pStyle w:val="EndNoteBibliography"/>
        <w:spacing w:after="0"/>
      </w:pPr>
      <w:r w:rsidRPr="0097263D">
        <w:t>14.</w:t>
      </w:r>
      <w:r w:rsidRPr="0097263D">
        <w:tab/>
        <w:t>Gargon E, Gorst SL, Matvienko-Sikar K, Williamson PR. Choosing important health outcomes for comparative effectiveness research: 6th annual update to a systematic review of core outcome sets for research. PLoS One. 2021;16(1):e0244878.</w:t>
      </w:r>
    </w:p>
    <w:p w14:paraId="60611F89" w14:textId="77777777" w:rsidR="0097263D" w:rsidRPr="0097263D" w:rsidRDefault="0097263D" w:rsidP="0097263D">
      <w:pPr>
        <w:pStyle w:val="EndNoteBibliography"/>
        <w:spacing w:after="0"/>
      </w:pPr>
      <w:r w:rsidRPr="0097263D">
        <w:t>15.</w:t>
      </w:r>
      <w:r w:rsidRPr="0097263D">
        <w:tab/>
        <w:t>Michael EP, Elizabeth Olmsted T. Redefining Health Care : Creating Value-based Competition on Results. Boston, Mass: Harvard Business Review Press; 2006.</w:t>
      </w:r>
    </w:p>
    <w:p w14:paraId="1DBDCE9A" w14:textId="77777777" w:rsidR="0097263D" w:rsidRPr="0097263D" w:rsidRDefault="0097263D" w:rsidP="0097263D">
      <w:pPr>
        <w:pStyle w:val="EndNoteBibliography"/>
        <w:spacing w:after="0"/>
      </w:pPr>
      <w:r w:rsidRPr="0097263D">
        <w:t>16.</w:t>
      </w:r>
      <w:r w:rsidRPr="0097263D">
        <w:tab/>
        <w:t>Porter ME, Larsson S, Lee TH. Standardizing Patient Outcomes Measurement. N Engl J Med. 2016;374(6):504-6.</w:t>
      </w:r>
    </w:p>
    <w:p w14:paraId="73DA08DE" w14:textId="77777777" w:rsidR="0097263D" w:rsidRPr="0097263D" w:rsidRDefault="0097263D" w:rsidP="0097263D">
      <w:pPr>
        <w:pStyle w:val="EndNoteBibliography"/>
        <w:spacing w:after="0"/>
      </w:pPr>
      <w:r w:rsidRPr="0097263D">
        <w:t>17.</w:t>
      </w:r>
      <w:r w:rsidRPr="0097263D">
        <w:tab/>
        <w:t>Porter ME. A strategy for health care reform--toward a value-based system. N Engl J Med. 2009;361(2):109-12.</w:t>
      </w:r>
    </w:p>
    <w:p w14:paraId="164FE2B2" w14:textId="7132F965" w:rsidR="0097263D" w:rsidRPr="0097263D" w:rsidRDefault="0097263D" w:rsidP="0097263D">
      <w:pPr>
        <w:pStyle w:val="EndNoteBibliography"/>
        <w:spacing w:after="0"/>
      </w:pPr>
      <w:r w:rsidRPr="0097263D">
        <w:t>18.</w:t>
      </w:r>
      <w:r w:rsidRPr="0097263D">
        <w:tab/>
        <w:t xml:space="preserve">ICHOM. International Consortium for Health Outcomes Measurement </w:t>
      </w:r>
      <w:hyperlink r:id="rId14" w:history="1">
        <w:r w:rsidRPr="0097263D">
          <w:rPr>
            <w:rStyle w:val="Hyperlink"/>
          </w:rPr>
          <w:t>https://www.ichom.org/</w:t>
        </w:r>
      </w:hyperlink>
      <w:r w:rsidRPr="0097263D">
        <w:t xml:space="preserve"> [Available from: </w:t>
      </w:r>
      <w:hyperlink r:id="rId15" w:history="1">
        <w:r w:rsidRPr="0097263D">
          <w:rPr>
            <w:rStyle w:val="Hyperlink"/>
          </w:rPr>
          <w:t>https://www.ichom.org/</w:t>
        </w:r>
      </w:hyperlink>
      <w:r w:rsidRPr="0097263D">
        <w:t>.</w:t>
      </w:r>
    </w:p>
    <w:p w14:paraId="77B6AA04" w14:textId="77777777" w:rsidR="0097263D" w:rsidRPr="0097263D" w:rsidRDefault="0097263D" w:rsidP="0097263D">
      <w:pPr>
        <w:pStyle w:val="EndNoteBibliography"/>
        <w:spacing w:after="0"/>
      </w:pPr>
      <w:r w:rsidRPr="0097263D">
        <w:t>19.</w:t>
      </w:r>
      <w:r w:rsidRPr="0097263D">
        <w:tab/>
        <w:t>Wouters RM, Jobi-Odeneye AO, de la Torre A, Joseph A, Hand I, Wrist Working G, et al. A Standard Set for Outcome Measurement in Patients With Hand and Wrist Conditions: Consensus by the International Consortium for Health Outcomes Measurement Hand and Wrist Working Group. J Hand Surg Am. 2021;46(10):841-55 e7.</w:t>
      </w:r>
    </w:p>
    <w:p w14:paraId="45881EDE" w14:textId="77777777" w:rsidR="0097263D" w:rsidRPr="0097263D" w:rsidRDefault="0097263D" w:rsidP="0097263D">
      <w:pPr>
        <w:pStyle w:val="EndNoteBibliography"/>
        <w:spacing w:after="0"/>
      </w:pPr>
      <w:r w:rsidRPr="0097263D">
        <w:t>20.</w:t>
      </w:r>
      <w:r w:rsidRPr="0097263D">
        <w:tab/>
        <w:t>Nijhuis W, Franken A, Ayers K, Damas C, Folkestad L, Forlino A, et al. A standard set of outcome measures for the comprehensive assessment of osteogenesis imperfecta. Orphanet journal of rare diseases. 2021;16(1):140.</w:t>
      </w:r>
    </w:p>
    <w:p w14:paraId="4B0984B4" w14:textId="77777777" w:rsidR="0097263D" w:rsidRPr="0097263D" w:rsidRDefault="0097263D" w:rsidP="0097263D">
      <w:pPr>
        <w:pStyle w:val="EndNoteBibliography"/>
        <w:spacing w:after="0"/>
      </w:pPr>
      <w:r w:rsidRPr="0097263D">
        <w:t>21.</w:t>
      </w:r>
      <w:r w:rsidRPr="0097263D">
        <w:tab/>
        <w:t>Gangannagaripalli J, Albagli A, Myers SN, Whittaker S, Joseph A, Clarke A, et al. A Standard Set of Value-Based Patient-Centered Outcomes and Measures of Overall Health in Adults. Patient. 2021.</w:t>
      </w:r>
    </w:p>
    <w:p w14:paraId="68E39758" w14:textId="77777777" w:rsidR="0097263D" w:rsidRPr="0097263D" w:rsidRDefault="0097263D" w:rsidP="0097263D">
      <w:pPr>
        <w:pStyle w:val="EndNoteBibliography"/>
        <w:spacing w:after="0"/>
      </w:pPr>
      <w:r w:rsidRPr="0097263D">
        <w:t>22.</w:t>
      </w:r>
      <w:r w:rsidRPr="0097263D">
        <w:tab/>
        <w:t>Verberne WR, Das-Gupta Z, Allegretti AS, Bart HAJ, van Biesen W, Garcia-Garcia G, et al. Development of an International Standard Set of Value-Based Outcome Measures for Patients With Chronic Kidney Disease: A Report of the International Consortium for Health Outcomes Measurement (ICHOM) CKD Working Group. American journal of kidney diseases : the official journal of the National Kidney Foundation. 2019;73(3):372-84.</w:t>
      </w:r>
    </w:p>
    <w:p w14:paraId="1157ECB4" w14:textId="77777777" w:rsidR="0097263D" w:rsidRPr="0097263D" w:rsidRDefault="0097263D" w:rsidP="0097263D">
      <w:pPr>
        <w:pStyle w:val="EndNoteBibliography"/>
        <w:spacing w:after="0"/>
      </w:pPr>
      <w:r w:rsidRPr="0097263D">
        <w:t>23.</w:t>
      </w:r>
      <w:r w:rsidRPr="0097263D">
        <w:tab/>
        <w:t>Prevolnik Rupel V, Jagger B, Fialho LS, Chadderton LM, Gintner T, Arntz A, et al. Standard set of patient-reported outcomes for personality disorder. Qual Life Res. 2021;30(12):3485-500.</w:t>
      </w:r>
    </w:p>
    <w:p w14:paraId="761F0CEE" w14:textId="77777777" w:rsidR="0097263D" w:rsidRPr="0097263D" w:rsidRDefault="0097263D" w:rsidP="0097263D">
      <w:pPr>
        <w:pStyle w:val="EndNoteBibliography"/>
        <w:spacing w:after="0"/>
      </w:pPr>
      <w:r w:rsidRPr="0097263D">
        <w:t>24.</w:t>
      </w:r>
      <w:r w:rsidRPr="0097263D">
        <w:tab/>
        <w:t>Moorhead S, Johnson M, Maas ML, Swanson E. Nursing Outcomes Classification (NOC) - E-Book : Measurement of Health Outcomes. St. Louis, Missouri: Mosby; 2018.</w:t>
      </w:r>
    </w:p>
    <w:p w14:paraId="26057702" w14:textId="1E097127" w:rsidR="0097263D" w:rsidRPr="0097263D" w:rsidRDefault="0097263D" w:rsidP="0097263D">
      <w:pPr>
        <w:pStyle w:val="EndNoteBibliography"/>
        <w:spacing w:after="0"/>
      </w:pPr>
      <w:r w:rsidRPr="0097263D">
        <w:t>25.</w:t>
      </w:r>
      <w:r w:rsidRPr="0097263D">
        <w:tab/>
        <w:t xml:space="preserve">NIH CDE repository </w:t>
      </w:r>
      <w:hyperlink r:id="rId16" w:history="1">
        <w:r w:rsidRPr="0097263D">
          <w:rPr>
            <w:rStyle w:val="Hyperlink"/>
          </w:rPr>
          <w:t>https://cde.nlm.nih.gov/home</w:t>
        </w:r>
      </w:hyperlink>
      <w:r w:rsidRPr="0097263D">
        <w:t>: NIH;  [</w:t>
      </w:r>
    </w:p>
    <w:p w14:paraId="0A4BFC0C" w14:textId="74931A60" w:rsidR="0097263D" w:rsidRPr="0097263D" w:rsidRDefault="0097263D" w:rsidP="0097263D">
      <w:pPr>
        <w:pStyle w:val="EndNoteBibliography"/>
        <w:spacing w:after="0"/>
      </w:pPr>
      <w:r w:rsidRPr="0097263D">
        <w:t>26.</w:t>
      </w:r>
      <w:r w:rsidRPr="0097263D">
        <w:tab/>
        <w:t xml:space="preserve">International Sci Core data sets </w:t>
      </w:r>
      <w:hyperlink r:id="rId17" w:history="1">
        <w:r w:rsidRPr="0097263D">
          <w:rPr>
            <w:rStyle w:val="Hyperlink"/>
          </w:rPr>
          <w:t>https://www.iscos.org.uk/international-sci-core-data-sets</w:t>
        </w:r>
      </w:hyperlink>
      <w:r w:rsidRPr="0097263D">
        <w:t xml:space="preserve"> [</w:t>
      </w:r>
    </w:p>
    <w:p w14:paraId="255E846F" w14:textId="77777777" w:rsidR="0097263D" w:rsidRPr="0097263D" w:rsidRDefault="0097263D" w:rsidP="0097263D">
      <w:pPr>
        <w:pStyle w:val="EndNoteBibliography"/>
        <w:spacing w:after="0"/>
      </w:pPr>
      <w:r w:rsidRPr="0097263D">
        <w:t>27.</w:t>
      </w:r>
      <w:r w:rsidRPr="0097263D">
        <w:tab/>
        <w:t>Schults J, Kleidon T, Chopra V, Cooke M, Paterson R, Ullman AJ, et al. International recommendations for a vascular access minimum dataset: a Delphi consensus-building study. BMJ quality &amp; safety. 2020;30(9):722-30.</w:t>
      </w:r>
    </w:p>
    <w:p w14:paraId="17422372" w14:textId="77777777" w:rsidR="0097263D" w:rsidRPr="0097263D" w:rsidRDefault="0097263D" w:rsidP="0097263D">
      <w:pPr>
        <w:pStyle w:val="EndNoteBibliography"/>
        <w:spacing w:after="0"/>
      </w:pPr>
      <w:r w:rsidRPr="0097263D">
        <w:t>28.</w:t>
      </w:r>
      <w:r w:rsidRPr="0097263D">
        <w:tab/>
        <w:t>Cadilhac DA, Bagot KL, Demaerschalk BM, Hubert G, Schwamm L, Watkins CL, et al. Establishment of an internationally agreed minimum data set for acute telestroke. Journal of telemedicine and telecare. 2020;27(9):1357633X19899262.</w:t>
      </w:r>
    </w:p>
    <w:p w14:paraId="444AA7E7" w14:textId="77777777" w:rsidR="0097263D" w:rsidRPr="0097263D" w:rsidRDefault="0097263D" w:rsidP="0097263D">
      <w:pPr>
        <w:pStyle w:val="EndNoteBibliography"/>
        <w:spacing w:after="0"/>
      </w:pPr>
      <w:r w:rsidRPr="0097263D">
        <w:t>29.</w:t>
      </w:r>
      <w:r w:rsidRPr="0097263D">
        <w:tab/>
        <w:t>Gargon E, Gorst SL, Harman NL, Smith V, Matvienko-Sikar K, Williamson PR. Choosing important health outcomes for comparative effectiveness research: 4th annual update to a systematic review of core outcome sets for research. PLoS One. 2018;13(12):e0209869.</w:t>
      </w:r>
    </w:p>
    <w:p w14:paraId="77276D37" w14:textId="77777777" w:rsidR="0097263D" w:rsidRPr="0097263D" w:rsidRDefault="0097263D" w:rsidP="0097263D">
      <w:pPr>
        <w:pStyle w:val="EndNoteBibliography"/>
        <w:spacing w:after="0"/>
      </w:pPr>
      <w:r w:rsidRPr="0097263D">
        <w:t>30.</w:t>
      </w:r>
      <w:r w:rsidRPr="0097263D">
        <w:tab/>
        <w:t>Gargon E, Gorst SL, Williamson PR. Choosing important health outcomes for comparative effectiveness research: 5th annual update to a systematic review of core outcome sets for research. PLoS One. 2019;14(12):e0225980.</w:t>
      </w:r>
    </w:p>
    <w:p w14:paraId="690EE210" w14:textId="77777777" w:rsidR="0097263D" w:rsidRPr="0097263D" w:rsidRDefault="0097263D" w:rsidP="0097263D">
      <w:pPr>
        <w:pStyle w:val="EndNoteBibliography"/>
        <w:spacing w:after="0"/>
      </w:pPr>
      <w:r w:rsidRPr="0097263D">
        <w:lastRenderedPageBreak/>
        <w:t>31.</w:t>
      </w:r>
      <w:r w:rsidRPr="0097263D">
        <w:tab/>
        <w:t>Gorst SL, Gargon E, Clarke M, Smith V, Williamson PR. Choosing Important Health Outcomes for Comparative Effectiveness Research: An Updated Review and Identification of Gaps. PLoS One. 2016;11(12):e0168403.</w:t>
      </w:r>
    </w:p>
    <w:p w14:paraId="2C4F0FB9" w14:textId="77777777" w:rsidR="0097263D" w:rsidRPr="0097263D" w:rsidRDefault="0097263D" w:rsidP="0097263D">
      <w:pPr>
        <w:pStyle w:val="EndNoteBibliography"/>
        <w:spacing w:after="0"/>
      </w:pPr>
      <w:r w:rsidRPr="0097263D">
        <w:t>32.</w:t>
      </w:r>
      <w:r w:rsidRPr="0097263D">
        <w:tab/>
        <w:t>Davis K, Gorst SL, Harman N, Smith V, Gargon E, Altman DG, et al. Choosing important health outcomes for comparative effectiveness research: An updated systematic review and involvement of low and middle income countries. PLoS One. 2018;13(2):e0190695.</w:t>
      </w:r>
    </w:p>
    <w:p w14:paraId="56FD74F4" w14:textId="77777777" w:rsidR="0097263D" w:rsidRPr="0097263D" w:rsidRDefault="0097263D" w:rsidP="0097263D">
      <w:pPr>
        <w:pStyle w:val="EndNoteBibliography"/>
        <w:spacing w:after="0"/>
      </w:pPr>
      <w:r w:rsidRPr="0097263D">
        <w:t>33.</w:t>
      </w:r>
      <w:r w:rsidRPr="0097263D">
        <w:tab/>
        <w:t>Gorst SL, Gargon E, Clarke M, Blazeby JM, Altman DG, Williamson PR. Choosing Important Health Outcomes for Comparative Effectiveness Research: An Updated Review and User Survey. PLoS One. 2016;11(1):e0146444.</w:t>
      </w:r>
    </w:p>
    <w:p w14:paraId="123F6FEE" w14:textId="6FA68ECB" w:rsidR="0097263D" w:rsidRPr="0097263D" w:rsidRDefault="0097263D" w:rsidP="0097263D">
      <w:pPr>
        <w:pStyle w:val="EndNoteBibliography"/>
        <w:spacing w:after="0"/>
      </w:pPr>
      <w:r w:rsidRPr="0097263D">
        <w:t>34.</w:t>
      </w:r>
      <w:r w:rsidRPr="0097263D">
        <w:tab/>
        <w:t xml:space="preserve">Kearney A, Williamson P, Dodd S, Woolfall K, Callaghan S, Yameen F. A systematic review of Core Outcome Sets (COS) intended for use in routine care 2021. Available from: Available from: </w:t>
      </w:r>
      <w:hyperlink r:id="rId18" w:history="1">
        <w:r w:rsidRPr="0097263D">
          <w:rPr>
            <w:rStyle w:val="Hyperlink"/>
          </w:rPr>
          <w:t>https://www.crd.york.ac.uk/prospero/display_record.php?ID=CRD42021254830</w:t>
        </w:r>
      </w:hyperlink>
      <w:r w:rsidRPr="0097263D">
        <w:t>.</w:t>
      </w:r>
    </w:p>
    <w:p w14:paraId="6232079A" w14:textId="77777777" w:rsidR="0097263D" w:rsidRPr="0097263D" w:rsidRDefault="0097263D" w:rsidP="0097263D">
      <w:pPr>
        <w:pStyle w:val="EndNoteBibliography"/>
        <w:spacing w:after="0"/>
      </w:pPr>
      <w:r w:rsidRPr="0097263D">
        <w:t>35.</w:t>
      </w:r>
      <w:r w:rsidRPr="0097263D">
        <w:tab/>
        <w:t>Kirkham JJ, Gorst S, Altman DG, Blazeby JM, Clarke M, Tunis S, et al. Core Outcome Set-STAndardised Protocol Items: the COS-STAP Statement. Trials. 2019;20(1):116.</w:t>
      </w:r>
    </w:p>
    <w:p w14:paraId="311C1222" w14:textId="77777777" w:rsidR="0097263D" w:rsidRPr="0097263D" w:rsidRDefault="0097263D" w:rsidP="0097263D">
      <w:pPr>
        <w:pStyle w:val="EndNoteBibliography"/>
        <w:spacing w:after="0"/>
      </w:pPr>
      <w:r w:rsidRPr="0097263D">
        <w:t>36.</w:t>
      </w:r>
      <w:r w:rsidRPr="0097263D">
        <w:tab/>
        <w:t>Kirkham JJ, Davis K, Altman DG, Blazeby JM, Clarke M, Tunis S, et al. Core Outcome Set-STAndards for Development: The COS-STAD recommendations. PLoS Med. 2017;14(11):e1002447.</w:t>
      </w:r>
    </w:p>
    <w:p w14:paraId="78F7CB7B" w14:textId="77777777" w:rsidR="0097263D" w:rsidRPr="0097263D" w:rsidRDefault="0097263D" w:rsidP="0097263D">
      <w:pPr>
        <w:pStyle w:val="EndNoteBibliography"/>
        <w:spacing w:after="0"/>
      </w:pPr>
      <w:r w:rsidRPr="0097263D">
        <w:t>37.</w:t>
      </w:r>
      <w:r w:rsidRPr="0097263D">
        <w:tab/>
        <w:t>Kirkham JJ, Gorst S, Altman DG, Blazeby JM, Clarke M, Devane D, et al. Core Outcome Set-STAndards for Reporting: The COS-STAR Statement. PLoS Med. 2016;13(10):e1002148.</w:t>
      </w:r>
    </w:p>
    <w:p w14:paraId="01B9DF70" w14:textId="77777777" w:rsidR="0097263D" w:rsidRPr="0097263D" w:rsidRDefault="0097263D" w:rsidP="0097263D">
      <w:pPr>
        <w:pStyle w:val="EndNoteBibliography"/>
        <w:spacing w:after="0"/>
      </w:pPr>
      <w:r w:rsidRPr="0097263D">
        <w:t>38.</w:t>
      </w:r>
      <w:r w:rsidRPr="0097263D">
        <w:tab/>
        <w:t>Williamson PR, Altman DG, Bagley H, Barnes KL, Blazeby JM, Brookes ST, et al. The COMET Handbook: version 1.0. Trials. 2017;18(Suppl 3):280.</w:t>
      </w:r>
    </w:p>
    <w:p w14:paraId="1CE9243F" w14:textId="77777777" w:rsidR="0097263D" w:rsidRPr="0097263D" w:rsidRDefault="0097263D" w:rsidP="0097263D">
      <w:pPr>
        <w:pStyle w:val="EndNoteBibliography"/>
        <w:spacing w:after="0"/>
      </w:pPr>
      <w:r w:rsidRPr="0097263D">
        <w:t>39.</w:t>
      </w:r>
      <w:r w:rsidRPr="0097263D">
        <w:tab/>
        <w:t>Petkovic J, Barton JL, Flurey C, Goel N, Bartels CM, Barnabe C, et al. Health Equity Considerations for Developing and Reporting Patient-reported Outcomes in Clinical Trials: A Report from the OMERACT Equity Special Interest Group. The Journal of rheumatology. 2017;44(11):1727-33.</w:t>
      </w:r>
    </w:p>
    <w:p w14:paraId="026C550E" w14:textId="77777777" w:rsidR="0097263D" w:rsidRPr="0097263D" w:rsidRDefault="0097263D" w:rsidP="0097263D">
      <w:pPr>
        <w:pStyle w:val="EndNoteBibliography"/>
        <w:spacing w:after="0"/>
      </w:pPr>
      <w:r w:rsidRPr="0097263D">
        <w:t>40.</w:t>
      </w:r>
      <w:r w:rsidRPr="0097263D">
        <w:tab/>
        <w:t>de Wit M, Abma T, Koelewijn-van Loon M, Collins S, Kirwan J. Involving patient research partners has a significant impact on outcomes research: a responsive evaluation of the international OMERACT conferences. BMJ open. 2013;3(5).</w:t>
      </w:r>
    </w:p>
    <w:p w14:paraId="4086275F" w14:textId="77777777" w:rsidR="0097263D" w:rsidRPr="0097263D" w:rsidRDefault="0097263D" w:rsidP="0097263D">
      <w:pPr>
        <w:pStyle w:val="EndNoteBibliography"/>
        <w:spacing w:after="0"/>
      </w:pPr>
      <w:r w:rsidRPr="0097263D">
        <w:t>41.</w:t>
      </w:r>
      <w:r w:rsidRPr="0097263D">
        <w:tab/>
        <w:t>Barrington H, Young B, Williamson PR. Patient participation in Delphi surveys to develop core outcome sets: systematic review. BMJ Open. 2021;11(9):e051066.</w:t>
      </w:r>
    </w:p>
    <w:p w14:paraId="5306580E" w14:textId="77777777" w:rsidR="0097263D" w:rsidRPr="0097263D" w:rsidRDefault="0097263D" w:rsidP="0097263D">
      <w:pPr>
        <w:pStyle w:val="EndNoteBibliography"/>
        <w:spacing w:after="0"/>
      </w:pPr>
      <w:r w:rsidRPr="0097263D">
        <w:t>42.</w:t>
      </w:r>
      <w:r w:rsidRPr="0097263D">
        <w:tab/>
        <w:t>Biggane AM, Williamson PR, Ravaud P, Young B. Participating in core outcome set development via Delphi surveys: qualitative interviews provide pointers to inform guidance. BMJ Open. 2019;9(11):e032338.</w:t>
      </w:r>
    </w:p>
    <w:p w14:paraId="5EBB8B6F" w14:textId="77777777" w:rsidR="0097263D" w:rsidRPr="0097263D" w:rsidRDefault="0097263D" w:rsidP="0097263D">
      <w:pPr>
        <w:pStyle w:val="EndNoteBibliography"/>
        <w:spacing w:after="0"/>
      </w:pPr>
      <w:r w:rsidRPr="0097263D">
        <w:t>43.</w:t>
      </w:r>
      <w:r w:rsidRPr="0097263D">
        <w:tab/>
        <w:t>Potter S, Brookes ST, Holcombe C, Ward JA, Blazeby JM. Exploring methods the for selection and integration of stakeholder views in the development of core outcome sets: a case study in reconstructive breast surgery. Trials. 2016;17(1):463.</w:t>
      </w:r>
    </w:p>
    <w:p w14:paraId="77DC0D3C" w14:textId="77777777" w:rsidR="0097263D" w:rsidRPr="0097263D" w:rsidRDefault="0097263D" w:rsidP="0097263D">
      <w:pPr>
        <w:pStyle w:val="EndNoteBibliography"/>
        <w:spacing w:after="0"/>
      </w:pPr>
      <w:r w:rsidRPr="0097263D">
        <w:t>44.</w:t>
      </w:r>
      <w:r w:rsidRPr="0097263D">
        <w:tab/>
        <w:t>Ackerman IN, Cavka B, Lippa J, Bucknill A. The feasibility of implementing the ICHOM Standard Set for Hip and Knee Osteoarthritis: a mixed-methods evaluation in public and private hospital settings. Journal of patient-reported outcomes. 2018;2(1):1-16.</w:t>
      </w:r>
    </w:p>
    <w:p w14:paraId="7A70A8EB" w14:textId="77777777" w:rsidR="0097263D" w:rsidRPr="0097263D" w:rsidRDefault="0097263D" w:rsidP="0097263D">
      <w:pPr>
        <w:pStyle w:val="EndNoteBibliography"/>
        <w:spacing w:after="0"/>
      </w:pPr>
      <w:r w:rsidRPr="0097263D">
        <w:t>45.</w:t>
      </w:r>
      <w:r w:rsidRPr="0097263D">
        <w:tab/>
        <w:t>Laureij LT, Been JV, Lugtenberg M, Ernst-Smelt HE, Franx A, Hazelzet JA, et al. Exploring the applicability of the pregnancy and childbirth outcome set: A mixed methods study. Patient Education and Counseling. 2020;103(3):642-51.</w:t>
      </w:r>
    </w:p>
    <w:p w14:paraId="7CFCDB23" w14:textId="77777777" w:rsidR="0097263D" w:rsidRPr="0097263D" w:rsidRDefault="0097263D" w:rsidP="0097263D">
      <w:pPr>
        <w:pStyle w:val="EndNoteBibliography"/>
      </w:pPr>
      <w:r w:rsidRPr="0097263D">
        <w:t>46.</w:t>
      </w:r>
      <w:r w:rsidRPr="0097263D">
        <w:tab/>
        <w:t>Keeley T, Sayers R, Pinfold V, Mathers J, Williamson P, Calvert MJ. Can core outcome sets designed for research inform the standardisation of outcome measurement in primary care? Qual Life Res. 2016;25:9-10.</w:t>
      </w:r>
    </w:p>
    <w:p w14:paraId="53163DA5" w14:textId="4991E4A1" w:rsidR="004D74BE" w:rsidRDefault="000A605E" w:rsidP="00870941">
      <w:r w:rsidRPr="008062C5">
        <w:fldChar w:fldCharType="end"/>
      </w:r>
    </w:p>
    <w:p w14:paraId="3EE4ACD2" w14:textId="75E2F94F" w:rsidR="004D74BE" w:rsidRDefault="004D74BE"/>
    <w:sectPr w:rsidR="004D74BE">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3458F" w14:textId="77777777" w:rsidR="00AB550F" w:rsidRDefault="00AB550F" w:rsidP="00000366">
      <w:pPr>
        <w:spacing w:after="0" w:line="240" w:lineRule="auto"/>
      </w:pPr>
      <w:r>
        <w:separator/>
      </w:r>
    </w:p>
  </w:endnote>
  <w:endnote w:type="continuationSeparator" w:id="0">
    <w:p w14:paraId="2DBBF929" w14:textId="77777777" w:rsidR="00AB550F" w:rsidRDefault="00AB550F" w:rsidP="00000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6789075"/>
      <w:docPartObj>
        <w:docPartGallery w:val="Page Numbers (Bottom of Page)"/>
        <w:docPartUnique/>
      </w:docPartObj>
    </w:sdtPr>
    <w:sdtEndPr>
      <w:rPr>
        <w:noProof/>
      </w:rPr>
    </w:sdtEndPr>
    <w:sdtContent>
      <w:p w14:paraId="72A748F1" w14:textId="03E5CDD4" w:rsidR="00AB550F" w:rsidRDefault="00AB55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67123" w14:textId="77777777" w:rsidR="00AB550F" w:rsidRDefault="00AB5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85895" w14:textId="77777777" w:rsidR="00AB550F" w:rsidRDefault="00AB550F" w:rsidP="00000366">
      <w:pPr>
        <w:spacing w:after="0" w:line="240" w:lineRule="auto"/>
      </w:pPr>
      <w:r>
        <w:separator/>
      </w:r>
    </w:p>
  </w:footnote>
  <w:footnote w:type="continuationSeparator" w:id="0">
    <w:p w14:paraId="220FA3A9" w14:textId="77777777" w:rsidR="00AB550F" w:rsidRDefault="00AB550F" w:rsidP="000003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D26B3"/>
    <w:multiLevelType w:val="hybridMultilevel"/>
    <w:tmpl w:val="A3963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C4B43"/>
    <w:multiLevelType w:val="hybridMultilevel"/>
    <w:tmpl w:val="C714C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57691"/>
    <w:multiLevelType w:val="hybridMultilevel"/>
    <w:tmpl w:val="C368F54E"/>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FD18B6A"/>
    <w:multiLevelType w:val="hybridMultilevel"/>
    <w:tmpl w:val="B13A7CD2"/>
    <w:lvl w:ilvl="0" w:tplc="10AAC442">
      <w:start w:val="1"/>
      <w:numFmt w:val="decimal"/>
      <w:lvlText w:val="%1."/>
      <w:lvlJc w:val="left"/>
      <w:pPr>
        <w:ind w:left="720" w:hanging="360"/>
      </w:pPr>
    </w:lvl>
    <w:lvl w:ilvl="1" w:tplc="8A22CA6C">
      <w:start w:val="1"/>
      <w:numFmt w:val="lowerLetter"/>
      <w:lvlText w:val="%2."/>
      <w:lvlJc w:val="left"/>
      <w:pPr>
        <w:ind w:left="1440" w:hanging="360"/>
      </w:pPr>
    </w:lvl>
    <w:lvl w:ilvl="2" w:tplc="397C9204">
      <w:start w:val="1"/>
      <w:numFmt w:val="lowerRoman"/>
      <w:lvlText w:val="%3."/>
      <w:lvlJc w:val="right"/>
      <w:pPr>
        <w:ind w:left="2160" w:hanging="180"/>
      </w:pPr>
    </w:lvl>
    <w:lvl w:ilvl="3" w:tplc="2B8296BE">
      <w:start w:val="1"/>
      <w:numFmt w:val="decimal"/>
      <w:lvlText w:val="%4."/>
      <w:lvlJc w:val="left"/>
      <w:pPr>
        <w:ind w:left="2880" w:hanging="360"/>
      </w:pPr>
    </w:lvl>
    <w:lvl w:ilvl="4" w:tplc="9D5A0418">
      <w:start w:val="1"/>
      <w:numFmt w:val="lowerLetter"/>
      <w:lvlText w:val="%5."/>
      <w:lvlJc w:val="left"/>
      <w:pPr>
        <w:ind w:left="3600" w:hanging="360"/>
      </w:pPr>
    </w:lvl>
    <w:lvl w:ilvl="5" w:tplc="8AD69A56">
      <w:start w:val="1"/>
      <w:numFmt w:val="lowerRoman"/>
      <w:lvlText w:val="%6."/>
      <w:lvlJc w:val="right"/>
      <w:pPr>
        <w:ind w:left="4320" w:hanging="180"/>
      </w:pPr>
    </w:lvl>
    <w:lvl w:ilvl="6" w:tplc="52167AC4">
      <w:start w:val="1"/>
      <w:numFmt w:val="decimal"/>
      <w:lvlText w:val="%7."/>
      <w:lvlJc w:val="left"/>
      <w:pPr>
        <w:ind w:left="5040" w:hanging="360"/>
      </w:pPr>
    </w:lvl>
    <w:lvl w:ilvl="7" w:tplc="1B1C822E">
      <w:start w:val="1"/>
      <w:numFmt w:val="lowerLetter"/>
      <w:lvlText w:val="%8."/>
      <w:lvlJc w:val="left"/>
      <w:pPr>
        <w:ind w:left="5760" w:hanging="360"/>
      </w:pPr>
    </w:lvl>
    <w:lvl w:ilvl="8" w:tplc="830E3AEA">
      <w:start w:val="1"/>
      <w:numFmt w:val="lowerRoman"/>
      <w:lvlText w:val="%9."/>
      <w:lvlJc w:val="right"/>
      <w:pPr>
        <w:ind w:left="6480" w:hanging="180"/>
      </w:pPr>
    </w:lvl>
  </w:abstractNum>
  <w:abstractNum w:abstractNumId="4" w15:restartNumberingAfterBreak="0">
    <w:nsid w:val="1C8E34E6"/>
    <w:multiLevelType w:val="hybridMultilevel"/>
    <w:tmpl w:val="C368F54E"/>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F480FC7"/>
    <w:multiLevelType w:val="hybridMultilevel"/>
    <w:tmpl w:val="3A8A4786"/>
    <w:lvl w:ilvl="0" w:tplc="6C2C2CF0">
      <w:start w:val="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6E4FDA"/>
    <w:multiLevelType w:val="hybridMultilevel"/>
    <w:tmpl w:val="592C7990"/>
    <w:lvl w:ilvl="0" w:tplc="BAA0041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431CCC"/>
    <w:multiLevelType w:val="hybridMultilevel"/>
    <w:tmpl w:val="D8D03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3E3734"/>
    <w:multiLevelType w:val="hybridMultilevel"/>
    <w:tmpl w:val="5EA4300E"/>
    <w:lvl w:ilvl="0" w:tplc="DBCEF6B6">
      <w:start w:val="3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9B3D1F"/>
    <w:multiLevelType w:val="hybridMultilevel"/>
    <w:tmpl w:val="00647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3E58F7"/>
    <w:multiLevelType w:val="hybridMultilevel"/>
    <w:tmpl w:val="88165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9"/>
  </w:num>
  <w:num w:numId="4">
    <w:abstractNumId w:val="4"/>
  </w:num>
  <w:num w:numId="5">
    <w:abstractNumId w:val="5"/>
  </w:num>
  <w:num w:numId="6">
    <w:abstractNumId w:val="8"/>
  </w:num>
  <w:num w:numId="7">
    <w:abstractNumId w:val="1"/>
  </w:num>
  <w:num w:numId="8">
    <w:abstractNumId w:val="0"/>
  </w:num>
  <w:num w:numId="9">
    <w:abstractNumId w:val="6"/>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vfvsr10zax5ert94vs9dnv025r5xev2ee&quot;&gt;COMET Phd references&lt;record-ids&gt;&lt;item&gt;2&lt;/item&gt;&lt;item&gt;3&lt;/item&gt;&lt;item&gt;4&lt;/item&gt;&lt;item&gt;5&lt;/item&gt;&lt;item&gt;6&lt;/item&gt;&lt;item&gt;7&lt;/item&gt;&lt;item&gt;8&lt;/item&gt;&lt;item&gt;9&lt;/item&gt;&lt;item&gt;10&lt;/item&gt;&lt;item&gt;16&lt;/item&gt;&lt;item&gt;78&lt;/item&gt;&lt;item&gt;80&lt;/item&gt;&lt;item&gt;126&lt;/item&gt;&lt;item&gt;129&lt;/item&gt;&lt;item&gt;143&lt;/item&gt;&lt;item&gt;146&lt;/item&gt;&lt;item&gt;149&lt;/item&gt;&lt;item&gt;153&lt;/item&gt;&lt;item&gt;155&lt;/item&gt;&lt;item&gt;168&lt;/item&gt;&lt;item&gt;174&lt;/item&gt;&lt;item&gt;178&lt;/item&gt;&lt;item&gt;182&lt;/item&gt;&lt;item&gt;191&lt;/item&gt;&lt;item&gt;197&lt;/item&gt;&lt;item&gt;199&lt;/item&gt;&lt;item&gt;200&lt;/item&gt;&lt;item&gt;206&lt;/item&gt;&lt;item&gt;207&lt;/item&gt;&lt;item&gt;209&lt;/item&gt;&lt;item&gt;221&lt;/item&gt;&lt;item&gt;227&lt;/item&gt;&lt;item&gt;236&lt;/item&gt;&lt;item&gt;237&lt;/item&gt;&lt;item&gt;243&lt;/item&gt;&lt;item&gt;244&lt;/item&gt;&lt;item&gt;248&lt;/item&gt;&lt;item&gt;256&lt;/item&gt;&lt;item&gt;258&lt;/item&gt;&lt;item&gt;261&lt;/item&gt;&lt;item&gt;262&lt;/item&gt;&lt;item&gt;265&lt;/item&gt;&lt;item&gt;268&lt;/item&gt;&lt;item&gt;273&lt;/item&gt;&lt;item&gt;288&lt;/item&gt;&lt;item&gt;289&lt;/item&gt;&lt;/record-ids&gt;&lt;/item&gt;&lt;/Libraries&gt;"/>
  </w:docVars>
  <w:rsids>
    <w:rsidRoot w:val="009C7B78"/>
    <w:rsid w:val="00000366"/>
    <w:rsid w:val="00000EE4"/>
    <w:rsid w:val="000026C2"/>
    <w:rsid w:val="00002F03"/>
    <w:rsid w:val="00003ACD"/>
    <w:rsid w:val="0000564F"/>
    <w:rsid w:val="00012233"/>
    <w:rsid w:val="00014678"/>
    <w:rsid w:val="00017020"/>
    <w:rsid w:val="000175AF"/>
    <w:rsid w:val="0001792E"/>
    <w:rsid w:val="00025295"/>
    <w:rsid w:val="00027692"/>
    <w:rsid w:val="00040B3B"/>
    <w:rsid w:val="00040BD7"/>
    <w:rsid w:val="00042FBC"/>
    <w:rsid w:val="00045696"/>
    <w:rsid w:val="00046DA4"/>
    <w:rsid w:val="000530AD"/>
    <w:rsid w:val="000540B6"/>
    <w:rsid w:val="00055D5E"/>
    <w:rsid w:val="00061A45"/>
    <w:rsid w:val="000655DF"/>
    <w:rsid w:val="00065B35"/>
    <w:rsid w:val="0007027B"/>
    <w:rsid w:val="00071092"/>
    <w:rsid w:val="00077704"/>
    <w:rsid w:val="00081A8D"/>
    <w:rsid w:val="000830FF"/>
    <w:rsid w:val="00083AF4"/>
    <w:rsid w:val="00085691"/>
    <w:rsid w:val="00094C00"/>
    <w:rsid w:val="000A0847"/>
    <w:rsid w:val="000A605E"/>
    <w:rsid w:val="000A7E2D"/>
    <w:rsid w:val="000B09B1"/>
    <w:rsid w:val="000B10D9"/>
    <w:rsid w:val="000B113A"/>
    <w:rsid w:val="000B2472"/>
    <w:rsid w:val="000C0DAF"/>
    <w:rsid w:val="000C6993"/>
    <w:rsid w:val="000C72A9"/>
    <w:rsid w:val="000C7A27"/>
    <w:rsid w:val="000D5A69"/>
    <w:rsid w:val="000D66FC"/>
    <w:rsid w:val="000D70EF"/>
    <w:rsid w:val="000E1D21"/>
    <w:rsid w:val="000E47FC"/>
    <w:rsid w:val="000E4CCD"/>
    <w:rsid w:val="000E7298"/>
    <w:rsid w:val="000F5C57"/>
    <w:rsid w:val="00101289"/>
    <w:rsid w:val="00101375"/>
    <w:rsid w:val="0011034D"/>
    <w:rsid w:val="00110425"/>
    <w:rsid w:val="0011417A"/>
    <w:rsid w:val="001156A0"/>
    <w:rsid w:val="00115EC3"/>
    <w:rsid w:val="001161C9"/>
    <w:rsid w:val="001204BE"/>
    <w:rsid w:val="001212D3"/>
    <w:rsid w:val="001221B8"/>
    <w:rsid w:val="001251F7"/>
    <w:rsid w:val="00127062"/>
    <w:rsid w:val="00131F41"/>
    <w:rsid w:val="00137C21"/>
    <w:rsid w:val="001403DC"/>
    <w:rsid w:val="00144173"/>
    <w:rsid w:val="00144A57"/>
    <w:rsid w:val="0015072B"/>
    <w:rsid w:val="00153448"/>
    <w:rsid w:val="00154B8F"/>
    <w:rsid w:val="00155311"/>
    <w:rsid w:val="001560F5"/>
    <w:rsid w:val="00160B71"/>
    <w:rsid w:val="00172E84"/>
    <w:rsid w:val="00173D56"/>
    <w:rsid w:val="00176449"/>
    <w:rsid w:val="00176FA3"/>
    <w:rsid w:val="001805D9"/>
    <w:rsid w:val="00183C85"/>
    <w:rsid w:val="00185D78"/>
    <w:rsid w:val="00196D53"/>
    <w:rsid w:val="00197B80"/>
    <w:rsid w:val="001A0245"/>
    <w:rsid w:val="001A0405"/>
    <w:rsid w:val="001A2A4E"/>
    <w:rsid w:val="001A41AF"/>
    <w:rsid w:val="001A55C4"/>
    <w:rsid w:val="001A7CEC"/>
    <w:rsid w:val="001B154F"/>
    <w:rsid w:val="001B1CCA"/>
    <w:rsid w:val="001B54C4"/>
    <w:rsid w:val="001B5C23"/>
    <w:rsid w:val="001B7417"/>
    <w:rsid w:val="001C082D"/>
    <w:rsid w:val="001C5DF7"/>
    <w:rsid w:val="001D0F93"/>
    <w:rsid w:val="001D119F"/>
    <w:rsid w:val="001F3563"/>
    <w:rsid w:val="001F7F6B"/>
    <w:rsid w:val="0020205C"/>
    <w:rsid w:val="00203249"/>
    <w:rsid w:val="00203FEB"/>
    <w:rsid w:val="00210566"/>
    <w:rsid w:val="00210AF0"/>
    <w:rsid w:val="00210DA1"/>
    <w:rsid w:val="00212E34"/>
    <w:rsid w:val="002168E0"/>
    <w:rsid w:val="00217968"/>
    <w:rsid w:val="0022324B"/>
    <w:rsid w:val="00227DD3"/>
    <w:rsid w:val="00230656"/>
    <w:rsid w:val="0023592F"/>
    <w:rsid w:val="00247129"/>
    <w:rsid w:val="00247A96"/>
    <w:rsid w:val="00250C7D"/>
    <w:rsid w:val="00251C2E"/>
    <w:rsid w:val="00252A3E"/>
    <w:rsid w:val="00252ED8"/>
    <w:rsid w:val="0025310F"/>
    <w:rsid w:val="002550D5"/>
    <w:rsid w:val="002600D3"/>
    <w:rsid w:val="00260CDF"/>
    <w:rsid w:val="00261053"/>
    <w:rsid w:val="00261E73"/>
    <w:rsid w:val="00263135"/>
    <w:rsid w:val="00263935"/>
    <w:rsid w:val="002706AD"/>
    <w:rsid w:val="002769B1"/>
    <w:rsid w:val="00276BD0"/>
    <w:rsid w:val="00282774"/>
    <w:rsid w:val="002862C5"/>
    <w:rsid w:val="00287B08"/>
    <w:rsid w:val="00290254"/>
    <w:rsid w:val="00290403"/>
    <w:rsid w:val="00295E10"/>
    <w:rsid w:val="002A3C25"/>
    <w:rsid w:val="002A402C"/>
    <w:rsid w:val="002A7814"/>
    <w:rsid w:val="002B2E92"/>
    <w:rsid w:val="002B49A8"/>
    <w:rsid w:val="002B5FDF"/>
    <w:rsid w:val="002B61A6"/>
    <w:rsid w:val="002C1AD2"/>
    <w:rsid w:val="002D2F6F"/>
    <w:rsid w:val="002D60B5"/>
    <w:rsid w:val="002E054D"/>
    <w:rsid w:val="002E0579"/>
    <w:rsid w:val="002E0A40"/>
    <w:rsid w:val="002E745C"/>
    <w:rsid w:val="002F1CCC"/>
    <w:rsid w:val="002F2F10"/>
    <w:rsid w:val="002F4267"/>
    <w:rsid w:val="002F5371"/>
    <w:rsid w:val="003033F3"/>
    <w:rsid w:val="003100ED"/>
    <w:rsid w:val="003110AA"/>
    <w:rsid w:val="003120F9"/>
    <w:rsid w:val="0031783C"/>
    <w:rsid w:val="00317E6E"/>
    <w:rsid w:val="00321A60"/>
    <w:rsid w:val="0032265C"/>
    <w:rsid w:val="0032771A"/>
    <w:rsid w:val="00327F03"/>
    <w:rsid w:val="00327F0F"/>
    <w:rsid w:val="00335B42"/>
    <w:rsid w:val="00340212"/>
    <w:rsid w:val="00341867"/>
    <w:rsid w:val="00343F52"/>
    <w:rsid w:val="0035561B"/>
    <w:rsid w:val="00355755"/>
    <w:rsid w:val="0036155D"/>
    <w:rsid w:val="00363FEF"/>
    <w:rsid w:val="00365080"/>
    <w:rsid w:val="00365748"/>
    <w:rsid w:val="00365AE2"/>
    <w:rsid w:val="00366551"/>
    <w:rsid w:val="00366C52"/>
    <w:rsid w:val="00371E8C"/>
    <w:rsid w:val="00372F47"/>
    <w:rsid w:val="003742EC"/>
    <w:rsid w:val="003762E5"/>
    <w:rsid w:val="003767FF"/>
    <w:rsid w:val="0038105A"/>
    <w:rsid w:val="003824E9"/>
    <w:rsid w:val="00384AE9"/>
    <w:rsid w:val="00385A5E"/>
    <w:rsid w:val="003874C5"/>
    <w:rsid w:val="003922A8"/>
    <w:rsid w:val="003937D6"/>
    <w:rsid w:val="0039729E"/>
    <w:rsid w:val="003974A9"/>
    <w:rsid w:val="003A4EA2"/>
    <w:rsid w:val="003A4FBD"/>
    <w:rsid w:val="003B5029"/>
    <w:rsid w:val="003B5410"/>
    <w:rsid w:val="003B70E6"/>
    <w:rsid w:val="003B7D15"/>
    <w:rsid w:val="003D1451"/>
    <w:rsid w:val="003D654A"/>
    <w:rsid w:val="003D66F4"/>
    <w:rsid w:val="003D7A38"/>
    <w:rsid w:val="003E3553"/>
    <w:rsid w:val="003E4E08"/>
    <w:rsid w:val="003F04F1"/>
    <w:rsid w:val="003F1033"/>
    <w:rsid w:val="003F6841"/>
    <w:rsid w:val="003F762F"/>
    <w:rsid w:val="004029EE"/>
    <w:rsid w:val="004055A8"/>
    <w:rsid w:val="0040637A"/>
    <w:rsid w:val="00412C42"/>
    <w:rsid w:val="00412F9C"/>
    <w:rsid w:val="004171C2"/>
    <w:rsid w:val="00426331"/>
    <w:rsid w:val="00431A17"/>
    <w:rsid w:val="004320DB"/>
    <w:rsid w:val="00435136"/>
    <w:rsid w:val="00435BCE"/>
    <w:rsid w:val="00437A5B"/>
    <w:rsid w:val="004447E5"/>
    <w:rsid w:val="00451635"/>
    <w:rsid w:val="00451FB2"/>
    <w:rsid w:val="0045632A"/>
    <w:rsid w:val="00457190"/>
    <w:rsid w:val="00457A96"/>
    <w:rsid w:val="0046106B"/>
    <w:rsid w:val="00462ADD"/>
    <w:rsid w:val="0046300B"/>
    <w:rsid w:val="004677C0"/>
    <w:rsid w:val="00482B52"/>
    <w:rsid w:val="004838EF"/>
    <w:rsid w:val="004867B6"/>
    <w:rsid w:val="0049387A"/>
    <w:rsid w:val="00495F1D"/>
    <w:rsid w:val="004A219F"/>
    <w:rsid w:val="004A2CAF"/>
    <w:rsid w:val="004A551A"/>
    <w:rsid w:val="004B0192"/>
    <w:rsid w:val="004B2B9B"/>
    <w:rsid w:val="004B57ED"/>
    <w:rsid w:val="004C001A"/>
    <w:rsid w:val="004C3F6B"/>
    <w:rsid w:val="004C5802"/>
    <w:rsid w:val="004C614A"/>
    <w:rsid w:val="004D09E3"/>
    <w:rsid w:val="004D3B8F"/>
    <w:rsid w:val="004D6C97"/>
    <w:rsid w:val="004D74BE"/>
    <w:rsid w:val="004E0008"/>
    <w:rsid w:val="004E1F52"/>
    <w:rsid w:val="004E20FF"/>
    <w:rsid w:val="004E4BDF"/>
    <w:rsid w:val="004E6D27"/>
    <w:rsid w:val="004F0D1F"/>
    <w:rsid w:val="004F6239"/>
    <w:rsid w:val="004F6316"/>
    <w:rsid w:val="004F7171"/>
    <w:rsid w:val="004F795C"/>
    <w:rsid w:val="00503143"/>
    <w:rsid w:val="005124A4"/>
    <w:rsid w:val="005239E4"/>
    <w:rsid w:val="005257EB"/>
    <w:rsid w:val="005304ED"/>
    <w:rsid w:val="00531859"/>
    <w:rsid w:val="005329BC"/>
    <w:rsid w:val="00537066"/>
    <w:rsid w:val="00537A32"/>
    <w:rsid w:val="00541604"/>
    <w:rsid w:val="00542217"/>
    <w:rsid w:val="00544930"/>
    <w:rsid w:val="00544BD2"/>
    <w:rsid w:val="0054725D"/>
    <w:rsid w:val="00547A8E"/>
    <w:rsid w:val="00550B00"/>
    <w:rsid w:val="00551C3A"/>
    <w:rsid w:val="005538F6"/>
    <w:rsid w:val="00556457"/>
    <w:rsid w:val="00556502"/>
    <w:rsid w:val="0055729B"/>
    <w:rsid w:val="00565993"/>
    <w:rsid w:val="0057222F"/>
    <w:rsid w:val="00572A9D"/>
    <w:rsid w:val="0057370A"/>
    <w:rsid w:val="00573C72"/>
    <w:rsid w:val="005740EA"/>
    <w:rsid w:val="00574FA8"/>
    <w:rsid w:val="005777B6"/>
    <w:rsid w:val="005818E6"/>
    <w:rsid w:val="00581AAB"/>
    <w:rsid w:val="00586A5A"/>
    <w:rsid w:val="005909BC"/>
    <w:rsid w:val="00595F6A"/>
    <w:rsid w:val="00597997"/>
    <w:rsid w:val="005A62B9"/>
    <w:rsid w:val="005B219F"/>
    <w:rsid w:val="005B7270"/>
    <w:rsid w:val="005C1E57"/>
    <w:rsid w:val="005C3666"/>
    <w:rsid w:val="005D139F"/>
    <w:rsid w:val="005D42D4"/>
    <w:rsid w:val="005D79B0"/>
    <w:rsid w:val="005F20BF"/>
    <w:rsid w:val="0061041B"/>
    <w:rsid w:val="00611D09"/>
    <w:rsid w:val="006154BD"/>
    <w:rsid w:val="00617276"/>
    <w:rsid w:val="00620D1E"/>
    <w:rsid w:val="00622F9D"/>
    <w:rsid w:val="006232E7"/>
    <w:rsid w:val="006233A3"/>
    <w:rsid w:val="00625775"/>
    <w:rsid w:val="00626EC3"/>
    <w:rsid w:val="0062713A"/>
    <w:rsid w:val="00631FD5"/>
    <w:rsid w:val="006404EB"/>
    <w:rsid w:val="006432CC"/>
    <w:rsid w:val="00647D8D"/>
    <w:rsid w:val="006534D3"/>
    <w:rsid w:val="006541A8"/>
    <w:rsid w:val="00656B6F"/>
    <w:rsid w:val="006574C5"/>
    <w:rsid w:val="00661DBA"/>
    <w:rsid w:val="00665A44"/>
    <w:rsid w:val="00666FB1"/>
    <w:rsid w:val="00667A7F"/>
    <w:rsid w:val="0068593E"/>
    <w:rsid w:val="00685E96"/>
    <w:rsid w:val="0068734B"/>
    <w:rsid w:val="00692017"/>
    <w:rsid w:val="0069290C"/>
    <w:rsid w:val="006936DC"/>
    <w:rsid w:val="00696C37"/>
    <w:rsid w:val="006A06A6"/>
    <w:rsid w:val="006A0FA5"/>
    <w:rsid w:val="006A22D7"/>
    <w:rsid w:val="006A54C6"/>
    <w:rsid w:val="006A6D1D"/>
    <w:rsid w:val="006A72AD"/>
    <w:rsid w:val="006B0643"/>
    <w:rsid w:val="006B2FEA"/>
    <w:rsid w:val="006B4563"/>
    <w:rsid w:val="006C25C3"/>
    <w:rsid w:val="006D4424"/>
    <w:rsid w:val="006D4B64"/>
    <w:rsid w:val="006D54DC"/>
    <w:rsid w:val="006E19B2"/>
    <w:rsid w:val="006E35D9"/>
    <w:rsid w:val="006E63BB"/>
    <w:rsid w:val="006F1F75"/>
    <w:rsid w:val="006F586D"/>
    <w:rsid w:val="006F67AC"/>
    <w:rsid w:val="00701080"/>
    <w:rsid w:val="0070558E"/>
    <w:rsid w:val="00712957"/>
    <w:rsid w:val="00717F09"/>
    <w:rsid w:val="00724332"/>
    <w:rsid w:val="00724BCB"/>
    <w:rsid w:val="00726AEE"/>
    <w:rsid w:val="007479CF"/>
    <w:rsid w:val="00751D33"/>
    <w:rsid w:val="00752596"/>
    <w:rsid w:val="0076082A"/>
    <w:rsid w:val="00761610"/>
    <w:rsid w:val="00767379"/>
    <w:rsid w:val="007735F6"/>
    <w:rsid w:val="0077545E"/>
    <w:rsid w:val="00776F89"/>
    <w:rsid w:val="007816E5"/>
    <w:rsid w:val="007915B5"/>
    <w:rsid w:val="007963A4"/>
    <w:rsid w:val="00797294"/>
    <w:rsid w:val="007A1B5A"/>
    <w:rsid w:val="007A31E4"/>
    <w:rsid w:val="007A553E"/>
    <w:rsid w:val="007B19BE"/>
    <w:rsid w:val="007B4F2E"/>
    <w:rsid w:val="007C34C5"/>
    <w:rsid w:val="007C52D8"/>
    <w:rsid w:val="007D6999"/>
    <w:rsid w:val="007E1603"/>
    <w:rsid w:val="007E1A95"/>
    <w:rsid w:val="007E3967"/>
    <w:rsid w:val="007F4147"/>
    <w:rsid w:val="00801D21"/>
    <w:rsid w:val="00804445"/>
    <w:rsid w:val="008062C5"/>
    <w:rsid w:val="00806C08"/>
    <w:rsid w:val="00811F4A"/>
    <w:rsid w:val="0081234E"/>
    <w:rsid w:val="008152A1"/>
    <w:rsid w:val="008248F8"/>
    <w:rsid w:val="00834F8E"/>
    <w:rsid w:val="008355F6"/>
    <w:rsid w:val="008369A9"/>
    <w:rsid w:val="00844222"/>
    <w:rsid w:val="008500FC"/>
    <w:rsid w:val="00850A13"/>
    <w:rsid w:val="00851BA2"/>
    <w:rsid w:val="00851C86"/>
    <w:rsid w:val="008530E0"/>
    <w:rsid w:val="00864B58"/>
    <w:rsid w:val="00866FF0"/>
    <w:rsid w:val="00867F06"/>
    <w:rsid w:val="00870941"/>
    <w:rsid w:val="00873CC8"/>
    <w:rsid w:val="00874F6F"/>
    <w:rsid w:val="0087747C"/>
    <w:rsid w:val="00885598"/>
    <w:rsid w:val="008869B0"/>
    <w:rsid w:val="008A4A75"/>
    <w:rsid w:val="008B4171"/>
    <w:rsid w:val="008B4462"/>
    <w:rsid w:val="008B619C"/>
    <w:rsid w:val="008B6814"/>
    <w:rsid w:val="008C0927"/>
    <w:rsid w:val="008C0FD1"/>
    <w:rsid w:val="008C2479"/>
    <w:rsid w:val="008C4B1B"/>
    <w:rsid w:val="008C5048"/>
    <w:rsid w:val="008C68B5"/>
    <w:rsid w:val="008D15F4"/>
    <w:rsid w:val="008D49FA"/>
    <w:rsid w:val="008E13EA"/>
    <w:rsid w:val="008E667F"/>
    <w:rsid w:val="008F456B"/>
    <w:rsid w:val="008F54A3"/>
    <w:rsid w:val="008F7DF2"/>
    <w:rsid w:val="00907B20"/>
    <w:rsid w:val="009104A4"/>
    <w:rsid w:val="009122D8"/>
    <w:rsid w:val="009124C5"/>
    <w:rsid w:val="00914615"/>
    <w:rsid w:val="009215B9"/>
    <w:rsid w:val="00923E10"/>
    <w:rsid w:val="0092709C"/>
    <w:rsid w:val="00927E1C"/>
    <w:rsid w:val="009302D8"/>
    <w:rsid w:val="009316BA"/>
    <w:rsid w:val="00940AE8"/>
    <w:rsid w:val="00941CCD"/>
    <w:rsid w:val="00943D95"/>
    <w:rsid w:val="00946234"/>
    <w:rsid w:val="00946AAF"/>
    <w:rsid w:val="00953C57"/>
    <w:rsid w:val="00954056"/>
    <w:rsid w:val="009550F4"/>
    <w:rsid w:val="0096022E"/>
    <w:rsid w:val="0096737F"/>
    <w:rsid w:val="00970950"/>
    <w:rsid w:val="009718A9"/>
    <w:rsid w:val="0097263D"/>
    <w:rsid w:val="009762B9"/>
    <w:rsid w:val="00984061"/>
    <w:rsid w:val="00986E98"/>
    <w:rsid w:val="00987082"/>
    <w:rsid w:val="00992D4A"/>
    <w:rsid w:val="00992FAE"/>
    <w:rsid w:val="00993063"/>
    <w:rsid w:val="00993427"/>
    <w:rsid w:val="00993FE9"/>
    <w:rsid w:val="00994F68"/>
    <w:rsid w:val="00997EBC"/>
    <w:rsid w:val="009A0384"/>
    <w:rsid w:val="009A2267"/>
    <w:rsid w:val="009A23A3"/>
    <w:rsid w:val="009A23CA"/>
    <w:rsid w:val="009A242A"/>
    <w:rsid w:val="009A384F"/>
    <w:rsid w:val="009A3F87"/>
    <w:rsid w:val="009A40C9"/>
    <w:rsid w:val="009A7254"/>
    <w:rsid w:val="009A74E5"/>
    <w:rsid w:val="009B23FE"/>
    <w:rsid w:val="009B307F"/>
    <w:rsid w:val="009B6B68"/>
    <w:rsid w:val="009B6F0B"/>
    <w:rsid w:val="009C55FF"/>
    <w:rsid w:val="009C7B78"/>
    <w:rsid w:val="009D087E"/>
    <w:rsid w:val="009D235A"/>
    <w:rsid w:val="009D3D36"/>
    <w:rsid w:val="009D7D27"/>
    <w:rsid w:val="009E07E7"/>
    <w:rsid w:val="009E1B0D"/>
    <w:rsid w:val="009E708A"/>
    <w:rsid w:val="009E7E2F"/>
    <w:rsid w:val="009F03FF"/>
    <w:rsid w:val="009F620C"/>
    <w:rsid w:val="009F65E4"/>
    <w:rsid w:val="00A03762"/>
    <w:rsid w:val="00A038D9"/>
    <w:rsid w:val="00A03FB5"/>
    <w:rsid w:val="00A11B02"/>
    <w:rsid w:val="00A136AF"/>
    <w:rsid w:val="00A14966"/>
    <w:rsid w:val="00A15210"/>
    <w:rsid w:val="00A15EAB"/>
    <w:rsid w:val="00A16E0A"/>
    <w:rsid w:val="00A225A1"/>
    <w:rsid w:val="00A23811"/>
    <w:rsid w:val="00A2720C"/>
    <w:rsid w:val="00A2745A"/>
    <w:rsid w:val="00A30F0E"/>
    <w:rsid w:val="00A31D58"/>
    <w:rsid w:val="00A36DAA"/>
    <w:rsid w:val="00A36DB4"/>
    <w:rsid w:val="00A37092"/>
    <w:rsid w:val="00A509C0"/>
    <w:rsid w:val="00A55666"/>
    <w:rsid w:val="00A6042E"/>
    <w:rsid w:val="00A63B7C"/>
    <w:rsid w:val="00A708E7"/>
    <w:rsid w:val="00A734EE"/>
    <w:rsid w:val="00A76593"/>
    <w:rsid w:val="00A773B7"/>
    <w:rsid w:val="00A80FA6"/>
    <w:rsid w:val="00A84B32"/>
    <w:rsid w:val="00A86208"/>
    <w:rsid w:val="00A91305"/>
    <w:rsid w:val="00A9317B"/>
    <w:rsid w:val="00A96B9E"/>
    <w:rsid w:val="00AA20F0"/>
    <w:rsid w:val="00AA2B29"/>
    <w:rsid w:val="00AA2C1A"/>
    <w:rsid w:val="00AB40DE"/>
    <w:rsid w:val="00AB550F"/>
    <w:rsid w:val="00AC1AFE"/>
    <w:rsid w:val="00AC1DBA"/>
    <w:rsid w:val="00AC2E56"/>
    <w:rsid w:val="00AC4C63"/>
    <w:rsid w:val="00AC6E38"/>
    <w:rsid w:val="00AD1BE7"/>
    <w:rsid w:val="00AD1D44"/>
    <w:rsid w:val="00AD23EC"/>
    <w:rsid w:val="00AD39C2"/>
    <w:rsid w:val="00AD411A"/>
    <w:rsid w:val="00AE245A"/>
    <w:rsid w:val="00AE2BAF"/>
    <w:rsid w:val="00AE31E0"/>
    <w:rsid w:val="00AE4584"/>
    <w:rsid w:val="00AE564F"/>
    <w:rsid w:val="00AE77DB"/>
    <w:rsid w:val="00AF1C13"/>
    <w:rsid w:val="00AF1E45"/>
    <w:rsid w:val="00AF571E"/>
    <w:rsid w:val="00AF7199"/>
    <w:rsid w:val="00B01223"/>
    <w:rsid w:val="00B0209B"/>
    <w:rsid w:val="00B043A7"/>
    <w:rsid w:val="00B05E7A"/>
    <w:rsid w:val="00B15D96"/>
    <w:rsid w:val="00B1674F"/>
    <w:rsid w:val="00B204AC"/>
    <w:rsid w:val="00B2166A"/>
    <w:rsid w:val="00B21CE2"/>
    <w:rsid w:val="00B21E96"/>
    <w:rsid w:val="00B22600"/>
    <w:rsid w:val="00B24F20"/>
    <w:rsid w:val="00B25150"/>
    <w:rsid w:val="00B3083E"/>
    <w:rsid w:val="00B31A60"/>
    <w:rsid w:val="00B34087"/>
    <w:rsid w:val="00B34167"/>
    <w:rsid w:val="00B34E18"/>
    <w:rsid w:val="00B3611C"/>
    <w:rsid w:val="00B4402F"/>
    <w:rsid w:val="00B44980"/>
    <w:rsid w:val="00B45183"/>
    <w:rsid w:val="00B454B2"/>
    <w:rsid w:val="00B464F1"/>
    <w:rsid w:val="00B50709"/>
    <w:rsid w:val="00B51DAB"/>
    <w:rsid w:val="00B53033"/>
    <w:rsid w:val="00B55287"/>
    <w:rsid w:val="00B57908"/>
    <w:rsid w:val="00B60230"/>
    <w:rsid w:val="00B61AF3"/>
    <w:rsid w:val="00B62FEC"/>
    <w:rsid w:val="00B6411A"/>
    <w:rsid w:val="00B6508F"/>
    <w:rsid w:val="00B658EA"/>
    <w:rsid w:val="00B751D6"/>
    <w:rsid w:val="00B82749"/>
    <w:rsid w:val="00B829B1"/>
    <w:rsid w:val="00B846A9"/>
    <w:rsid w:val="00B857E2"/>
    <w:rsid w:val="00B875EF"/>
    <w:rsid w:val="00B87891"/>
    <w:rsid w:val="00B918BD"/>
    <w:rsid w:val="00BA0274"/>
    <w:rsid w:val="00BA310E"/>
    <w:rsid w:val="00BA3BBF"/>
    <w:rsid w:val="00BA3DD2"/>
    <w:rsid w:val="00BA49AA"/>
    <w:rsid w:val="00BA6941"/>
    <w:rsid w:val="00BB02D6"/>
    <w:rsid w:val="00BB1A10"/>
    <w:rsid w:val="00BB5653"/>
    <w:rsid w:val="00BC12A3"/>
    <w:rsid w:val="00BC287C"/>
    <w:rsid w:val="00BC56A2"/>
    <w:rsid w:val="00BD126D"/>
    <w:rsid w:val="00BD1861"/>
    <w:rsid w:val="00BD20BF"/>
    <w:rsid w:val="00BD2DD0"/>
    <w:rsid w:val="00BE1394"/>
    <w:rsid w:val="00BE2627"/>
    <w:rsid w:val="00BE2714"/>
    <w:rsid w:val="00BE6A78"/>
    <w:rsid w:val="00BE74A8"/>
    <w:rsid w:val="00BF3A16"/>
    <w:rsid w:val="00C0173F"/>
    <w:rsid w:val="00C038DE"/>
    <w:rsid w:val="00C04562"/>
    <w:rsid w:val="00C106B6"/>
    <w:rsid w:val="00C11BAD"/>
    <w:rsid w:val="00C12311"/>
    <w:rsid w:val="00C15303"/>
    <w:rsid w:val="00C16D99"/>
    <w:rsid w:val="00C315FF"/>
    <w:rsid w:val="00C338B7"/>
    <w:rsid w:val="00C33E72"/>
    <w:rsid w:val="00C34837"/>
    <w:rsid w:val="00C46005"/>
    <w:rsid w:val="00C474C7"/>
    <w:rsid w:val="00C629D3"/>
    <w:rsid w:val="00C64E1F"/>
    <w:rsid w:val="00C65C0A"/>
    <w:rsid w:val="00C73BB8"/>
    <w:rsid w:val="00C75D72"/>
    <w:rsid w:val="00C77D65"/>
    <w:rsid w:val="00C80DB5"/>
    <w:rsid w:val="00C82660"/>
    <w:rsid w:val="00C8276F"/>
    <w:rsid w:val="00C86459"/>
    <w:rsid w:val="00C8751D"/>
    <w:rsid w:val="00C9044C"/>
    <w:rsid w:val="00C9393F"/>
    <w:rsid w:val="00C945A3"/>
    <w:rsid w:val="00C96160"/>
    <w:rsid w:val="00C96248"/>
    <w:rsid w:val="00CA27AD"/>
    <w:rsid w:val="00CA6714"/>
    <w:rsid w:val="00CB246D"/>
    <w:rsid w:val="00CB4922"/>
    <w:rsid w:val="00CB5366"/>
    <w:rsid w:val="00CB72DE"/>
    <w:rsid w:val="00CC5102"/>
    <w:rsid w:val="00CC664B"/>
    <w:rsid w:val="00CD1FE6"/>
    <w:rsid w:val="00CD6A98"/>
    <w:rsid w:val="00CE080A"/>
    <w:rsid w:val="00CF6A3C"/>
    <w:rsid w:val="00D12D88"/>
    <w:rsid w:val="00D12F4F"/>
    <w:rsid w:val="00D133CF"/>
    <w:rsid w:val="00D13634"/>
    <w:rsid w:val="00D1531E"/>
    <w:rsid w:val="00D26970"/>
    <w:rsid w:val="00D30996"/>
    <w:rsid w:val="00D318B7"/>
    <w:rsid w:val="00D35472"/>
    <w:rsid w:val="00D35E11"/>
    <w:rsid w:val="00D41A14"/>
    <w:rsid w:val="00D427C5"/>
    <w:rsid w:val="00D54A9A"/>
    <w:rsid w:val="00D55374"/>
    <w:rsid w:val="00D72392"/>
    <w:rsid w:val="00D80999"/>
    <w:rsid w:val="00D849AA"/>
    <w:rsid w:val="00D87C50"/>
    <w:rsid w:val="00D906DB"/>
    <w:rsid w:val="00D9346F"/>
    <w:rsid w:val="00D948C1"/>
    <w:rsid w:val="00D95969"/>
    <w:rsid w:val="00DA01F6"/>
    <w:rsid w:val="00DA24C2"/>
    <w:rsid w:val="00DA29D4"/>
    <w:rsid w:val="00DA5BCD"/>
    <w:rsid w:val="00DB04FE"/>
    <w:rsid w:val="00DB27A8"/>
    <w:rsid w:val="00DB736A"/>
    <w:rsid w:val="00DC0B53"/>
    <w:rsid w:val="00DC1FC2"/>
    <w:rsid w:val="00DC2304"/>
    <w:rsid w:val="00DC392A"/>
    <w:rsid w:val="00DC7542"/>
    <w:rsid w:val="00DD3A92"/>
    <w:rsid w:val="00DD65B5"/>
    <w:rsid w:val="00DE0AC3"/>
    <w:rsid w:val="00DE34A5"/>
    <w:rsid w:val="00DE3E8F"/>
    <w:rsid w:val="00DF47B3"/>
    <w:rsid w:val="00DF59D9"/>
    <w:rsid w:val="00DF73A2"/>
    <w:rsid w:val="00E0033C"/>
    <w:rsid w:val="00E02B1B"/>
    <w:rsid w:val="00E02DE2"/>
    <w:rsid w:val="00E12767"/>
    <w:rsid w:val="00E13DEF"/>
    <w:rsid w:val="00E14D54"/>
    <w:rsid w:val="00E15590"/>
    <w:rsid w:val="00E211AB"/>
    <w:rsid w:val="00E21ED8"/>
    <w:rsid w:val="00E30D26"/>
    <w:rsid w:val="00E318C0"/>
    <w:rsid w:val="00E32484"/>
    <w:rsid w:val="00E34370"/>
    <w:rsid w:val="00E36C40"/>
    <w:rsid w:val="00E4181F"/>
    <w:rsid w:val="00E435D9"/>
    <w:rsid w:val="00E44E31"/>
    <w:rsid w:val="00E505B7"/>
    <w:rsid w:val="00E548EC"/>
    <w:rsid w:val="00E5691A"/>
    <w:rsid w:val="00E6560C"/>
    <w:rsid w:val="00E67EA0"/>
    <w:rsid w:val="00E713D4"/>
    <w:rsid w:val="00E71A7C"/>
    <w:rsid w:val="00E8038F"/>
    <w:rsid w:val="00E866E1"/>
    <w:rsid w:val="00E913C0"/>
    <w:rsid w:val="00E914AC"/>
    <w:rsid w:val="00E9171A"/>
    <w:rsid w:val="00E92C66"/>
    <w:rsid w:val="00E952D8"/>
    <w:rsid w:val="00E9533E"/>
    <w:rsid w:val="00E957EB"/>
    <w:rsid w:val="00E97D3B"/>
    <w:rsid w:val="00EA59D5"/>
    <w:rsid w:val="00EB26DB"/>
    <w:rsid w:val="00EC1709"/>
    <w:rsid w:val="00EC1910"/>
    <w:rsid w:val="00EC2F09"/>
    <w:rsid w:val="00EC378B"/>
    <w:rsid w:val="00EC682A"/>
    <w:rsid w:val="00ED3C02"/>
    <w:rsid w:val="00ED521C"/>
    <w:rsid w:val="00EF3C17"/>
    <w:rsid w:val="00EF4653"/>
    <w:rsid w:val="00EF624B"/>
    <w:rsid w:val="00F00368"/>
    <w:rsid w:val="00F029D8"/>
    <w:rsid w:val="00F03D70"/>
    <w:rsid w:val="00F05508"/>
    <w:rsid w:val="00F06742"/>
    <w:rsid w:val="00F137BD"/>
    <w:rsid w:val="00F14C3E"/>
    <w:rsid w:val="00F167E9"/>
    <w:rsid w:val="00F16B5A"/>
    <w:rsid w:val="00F17B5E"/>
    <w:rsid w:val="00F22D17"/>
    <w:rsid w:val="00F27075"/>
    <w:rsid w:val="00F40074"/>
    <w:rsid w:val="00F40378"/>
    <w:rsid w:val="00F413FC"/>
    <w:rsid w:val="00F42141"/>
    <w:rsid w:val="00F43A22"/>
    <w:rsid w:val="00F45D94"/>
    <w:rsid w:val="00F47160"/>
    <w:rsid w:val="00F5007D"/>
    <w:rsid w:val="00F621A3"/>
    <w:rsid w:val="00F66DED"/>
    <w:rsid w:val="00F715EA"/>
    <w:rsid w:val="00F71CBF"/>
    <w:rsid w:val="00F729D4"/>
    <w:rsid w:val="00F75931"/>
    <w:rsid w:val="00F7673F"/>
    <w:rsid w:val="00F8164A"/>
    <w:rsid w:val="00F81A35"/>
    <w:rsid w:val="00F831F6"/>
    <w:rsid w:val="00F861B1"/>
    <w:rsid w:val="00F8755F"/>
    <w:rsid w:val="00F90854"/>
    <w:rsid w:val="00F96150"/>
    <w:rsid w:val="00FA0513"/>
    <w:rsid w:val="00FA1857"/>
    <w:rsid w:val="00FA2818"/>
    <w:rsid w:val="00FA57FA"/>
    <w:rsid w:val="00FB2BCB"/>
    <w:rsid w:val="00FB2F9C"/>
    <w:rsid w:val="00FB4003"/>
    <w:rsid w:val="00FB599B"/>
    <w:rsid w:val="00FB76C0"/>
    <w:rsid w:val="00FC0EDB"/>
    <w:rsid w:val="00FC1A0F"/>
    <w:rsid w:val="00FC370F"/>
    <w:rsid w:val="00FC373B"/>
    <w:rsid w:val="00FC3C63"/>
    <w:rsid w:val="00FD3C16"/>
    <w:rsid w:val="00FE5DFA"/>
    <w:rsid w:val="00FF3D5F"/>
    <w:rsid w:val="00FF5EF3"/>
    <w:rsid w:val="00FF5FEF"/>
    <w:rsid w:val="015E9D21"/>
    <w:rsid w:val="083BB8A7"/>
    <w:rsid w:val="0AB9F797"/>
    <w:rsid w:val="0D282A8F"/>
    <w:rsid w:val="14D97FF8"/>
    <w:rsid w:val="14EB32E5"/>
    <w:rsid w:val="17310E62"/>
    <w:rsid w:val="1D85E2CC"/>
    <w:rsid w:val="1E1A3671"/>
    <w:rsid w:val="1E8E0167"/>
    <w:rsid w:val="1F5C980C"/>
    <w:rsid w:val="20C85F14"/>
    <w:rsid w:val="22B3C513"/>
    <w:rsid w:val="281BBB50"/>
    <w:rsid w:val="286FE504"/>
    <w:rsid w:val="2A15D264"/>
    <w:rsid w:val="32565F77"/>
    <w:rsid w:val="344157D5"/>
    <w:rsid w:val="361AA320"/>
    <w:rsid w:val="38BFD49B"/>
    <w:rsid w:val="39122206"/>
    <w:rsid w:val="3AA7EE39"/>
    <w:rsid w:val="3AB34F23"/>
    <w:rsid w:val="3C61DF6C"/>
    <w:rsid w:val="3E904B69"/>
    <w:rsid w:val="3EEE7BDE"/>
    <w:rsid w:val="415A9A43"/>
    <w:rsid w:val="41C7EC2B"/>
    <w:rsid w:val="4269B499"/>
    <w:rsid w:val="42FCCC4B"/>
    <w:rsid w:val="4348D693"/>
    <w:rsid w:val="470685C1"/>
    <w:rsid w:val="4A76ACEB"/>
    <w:rsid w:val="4A949882"/>
    <w:rsid w:val="4B07DE30"/>
    <w:rsid w:val="4BC648D3"/>
    <w:rsid w:val="4C663F86"/>
    <w:rsid w:val="4CE77690"/>
    <w:rsid w:val="4E05B6D8"/>
    <w:rsid w:val="546D3DA7"/>
    <w:rsid w:val="59BAD2BA"/>
    <w:rsid w:val="5D736792"/>
    <w:rsid w:val="6267DE14"/>
    <w:rsid w:val="655F0D18"/>
    <w:rsid w:val="660B59D1"/>
    <w:rsid w:val="66A496C1"/>
    <w:rsid w:val="66B6DC64"/>
    <w:rsid w:val="678392DF"/>
    <w:rsid w:val="6C40074B"/>
    <w:rsid w:val="6F898D48"/>
    <w:rsid w:val="7223BC54"/>
    <w:rsid w:val="7285EF64"/>
    <w:rsid w:val="73E8F3CA"/>
    <w:rsid w:val="75FBCA17"/>
    <w:rsid w:val="7A3D57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2C868"/>
  <w15:chartTrackingRefBased/>
  <w15:docId w15:val="{F5B50F1B-934C-4573-9DFA-6A34AC363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533E"/>
  </w:style>
  <w:style w:type="paragraph" w:styleId="Heading1">
    <w:name w:val="heading 1"/>
    <w:basedOn w:val="Normal"/>
    <w:next w:val="Normal"/>
    <w:link w:val="Heading1Char"/>
    <w:uiPriority w:val="9"/>
    <w:qFormat/>
    <w:rsid w:val="00081A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7B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C7B7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C7B7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C7B7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824E9"/>
    <w:pPr>
      <w:ind w:left="720"/>
      <w:contextualSpacing/>
    </w:pPr>
  </w:style>
  <w:style w:type="character" w:customStyle="1" w:styleId="searchhistory-search-term">
    <w:name w:val="searchhistory-search-term"/>
    <w:basedOn w:val="DefaultParagraphFont"/>
    <w:rsid w:val="0081234E"/>
  </w:style>
  <w:style w:type="character" w:styleId="CommentReference">
    <w:name w:val="annotation reference"/>
    <w:basedOn w:val="DefaultParagraphFont"/>
    <w:uiPriority w:val="99"/>
    <w:semiHidden/>
    <w:unhideWhenUsed/>
    <w:rsid w:val="0081234E"/>
    <w:rPr>
      <w:sz w:val="16"/>
      <w:szCs w:val="16"/>
    </w:rPr>
  </w:style>
  <w:style w:type="paragraph" w:styleId="CommentText">
    <w:name w:val="annotation text"/>
    <w:basedOn w:val="Normal"/>
    <w:link w:val="CommentTextChar"/>
    <w:uiPriority w:val="99"/>
    <w:unhideWhenUsed/>
    <w:rsid w:val="0081234E"/>
    <w:pPr>
      <w:spacing w:line="240" w:lineRule="auto"/>
    </w:pPr>
    <w:rPr>
      <w:sz w:val="20"/>
      <w:szCs w:val="20"/>
    </w:rPr>
  </w:style>
  <w:style w:type="character" w:customStyle="1" w:styleId="CommentTextChar">
    <w:name w:val="Comment Text Char"/>
    <w:basedOn w:val="DefaultParagraphFont"/>
    <w:link w:val="CommentText"/>
    <w:uiPriority w:val="99"/>
    <w:rsid w:val="0081234E"/>
    <w:rPr>
      <w:sz w:val="20"/>
      <w:szCs w:val="20"/>
    </w:rPr>
  </w:style>
  <w:style w:type="paragraph" w:styleId="CommentSubject">
    <w:name w:val="annotation subject"/>
    <w:basedOn w:val="CommentText"/>
    <w:next w:val="CommentText"/>
    <w:link w:val="CommentSubjectChar"/>
    <w:uiPriority w:val="99"/>
    <w:semiHidden/>
    <w:unhideWhenUsed/>
    <w:rsid w:val="0081234E"/>
    <w:rPr>
      <w:b/>
      <w:bCs/>
    </w:rPr>
  </w:style>
  <w:style w:type="character" w:customStyle="1" w:styleId="CommentSubjectChar">
    <w:name w:val="Comment Subject Char"/>
    <w:basedOn w:val="CommentTextChar"/>
    <w:link w:val="CommentSubject"/>
    <w:uiPriority w:val="99"/>
    <w:semiHidden/>
    <w:rsid w:val="0081234E"/>
    <w:rPr>
      <w:b/>
      <w:bCs/>
      <w:sz w:val="20"/>
      <w:szCs w:val="20"/>
    </w:rPr>
  </w:style>
  <w:style w:type="paragraph" w:styleId="BalloonText">
    <w:name w:val="Balloon Text"/>
    <w:basedOn w:val="Normal"/>
    <w:link w:val="BalloonTextChar"/>
    <w:uiPriority w:val="99"/>
    <w:semiHidden/>
    <w:unhideWhenUsed/>
    <w:rsid w:val="008123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34E"/>
    <w:rPr>
      <w:rFonts w:ascii="Segoe UI" w:hAnsi="Segoe UI" w:cs="Segoe UI"/>
      <w:sz w:val="18"/>
      <w:szCs w:val="18"/>
    </w:rPr>
  </w:style>
  <w:style w:type="paragraph" w:styleId="Header">
    <w:name w:val="header"/>
    <w:basedOn w:val="Normal"/>
    <w:link w:val="HeaderChar"/>
    <w:uiPriority w:val="99"/>
    <w:unhideWhenUsed/>
    <w:rsid w:val="000003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366"/>
  </w:style>
  <w:style w:type="paragraph" w:styleId="Footer">
    <w:name w:val="footer"/>
    <w:basedOn w:val="Normal"/>
    <w:link w:val="FooterChar"/>
    <w:uiPriority w:val="99"/>
    <w:unhideWhenUsed/>
    <w:rsid w:val="000003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366"/>
  </w:style>
  <w:style w:type="table" w:styleId="TableGrid">
    <w:name w:val="Table Grid"/>
    <w:basedOn w:val="TableNormal"/>
    <w:uiPriority w:val="39"/>
    <w:rsid w:val="004D6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81A8D"/>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9F65E4"/>
    <w:pPr>
      <w:spacing w:after="0" w:line="240" w:lineRule="auto"/>
    </w:pPr>
  </w:style>
  <w:style w:type="character" w:styleId="Hyperlink">
    <w:name w:val="Hyperlink"/>
    <w:basedOn w:val="DefaultParagraphFont"/>
    <w:uiPriority w:val="99"/>
    <w:unhideWhenUsed/>
    <w:rsid w:val="004E1F52"/>
    <w:rPr>
      <w:color w:val="0000FF"/>
      <w:u w:val="single"/>
    </w:rPr>
  </w:style>
  <w:style w:type="paragraph" w:customStyle="1" w:styleId="EndNoteBibliographyTitle">
    <w:name w:val="EndNote Bibliography Title"/>
    <w:basedOn w:val="Normal"/>
    <w:link w:val="EndNoteBibliographyTitleChar"/>
    <w:rsid w:val="004D74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74BE"/>
    <w:rPr>
      <w:rFonts w:ascii="Calibri" w:hAnsi="Calibri" w:cs="Calibri"/>
      <w:noProof/>
      <w:lang w:val="en-US"/>
    </w:rPr>
  </w:style>
  <w:style w:type="paragraph" w:customStyle="1" w:styleId="EndNoteBibliography">
    <w:name w:val="EndNote Bibliography"/>
    <w:basedOn w:val="Normal"/>
    <w:link w:val="EndNoteBibliographyChar"/>
    <w:rsid w:val="004D74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D74BE"/>
    <w:rPr>
      <w:rFonts w:ascii="Calibri" w:hAnsi="Calibri" w:cs="Calibri"/>
      <w:noProof/>
      <w:lang w:val="en-US"/>
    </w:rPr>
  </w:style>
  <w:style w:type="character" w:styleId="UnresolvedMention">
    <w:name w:val="Unresolved Mention"/>
    <w:basedOn w:val="DefaultParagraphFont"/>
    <w:uiPriority w:val="99"/>
    <w:semiHidden/>
    <w:unhideWhenUsed/>
    <w:rsid w:val="004D7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1476">
      <w:bodyDiv w:val="1"/>
      <w:marLeft w:val="0"/>
      <w:marRight w:val="0"/>
      <w:marTop w:val="0"/>
      <w:marBottom w:val="0"/>
      <w:divBdr>
        <w:top w:val="none" w:sz="0" w:space="0" w:color="auto"/>
        <w:left w:val="none" w:sz="0" w:space="0" w:color="auto"/>
        <w:bottom w:val="none" w:sz="0" w:space="0" w:color="auto"/>
        <w:right w:val="none" w:sz="0" w:space="0" w:color="auto"/>
      </w:divBdr>
    </w:div>
    <w:div w:id="134952197">
      <w:bodyDiv w:val="1"/>
      <w:marLeft w:val="0"/>
      <w:marRight w:val="0"/>
      <w:marTop w:val="0"/>
      <w:marBottom w:val="0"/>
      <w:divBdr>
        <w:top w:val="none" w:sz="0" w:space="0" w:color="auto"/>
        <w:left w:val="none" w:sz="0" w:space="0" w:color="auto"/>
        <w:bottom w:val="none" w:sz="0" w:space="0" w:color="auto"/>
        <w:right w:val="none" w:sz="0" w:space="0" w:color="auto"/>
      </w:divBdr>
    </w:div>
    <w:div w:id="346295492">
      <w:bodyDiv w:val="1"/>
      <w:marLeft w:val="0"/>
      <w:marRight w:val="0"/>
      <w:marTop w:val="0"/>
      <w:marBottom w:val="0"/>
      <w:divBdr>
        <w:top w:val="none" w:sz="0" w:space="0" w:color="auto"/>
        <w:left w:val="none" w:sz="0" w:space="0" w:color="auto"/>
        <w:bottom w:val="none" w:sz="0" w:space="0" w:color="auto"/>
        <w:right w:val="none" w:sz="0" w:space="0" w:color="auto"/>
      </w:divBdr>
    </w:div>
    <w:div w:id="467627024">
      <w:bodyDiv w:val="1"/>
      <w:marLeft w:val="0"/>
      <w:marRight w:val="0"/>
      <w:marTop w:val="0"/>
      <w:marBottom w:val="0"/>
      <w:divBdr>
        <w:top w:val="none" w:sz="0" w:space="0" w:color="auto"/>
        <w:left w:val="none" w:sz="0" w:space="0" w:color="auto"/>
        <w:bottom w:val="none" w:sz="0" w:space="0" w:color="auto"/>
        <w:right w:val="none" w:sz="0" w:space="0" w:color="auto"/>
      </w:divBdr>
    </w:div>
    <w:div w:id="549342574">
      <w:bodyDiv w:val="1"/>
      <w:marLeft w:val="0"/>
      <w:marRight w:val="0"/>
      <w:marTop w:val="0"/>
      <w:marBottom w:val="0"/>
      <w:divBdr>
        <w:top w:val="none" w:sz="0" w:space="0" w:color="auto"/>
        <w:left w:val="none" w:sz="0" w:space="0" w:color="auto"/>
        <w:bottom w:val="none" w:sz="0" w:space="0" w:color="auto"/>
        <w:right w:val="none" w:sz="0" w:space="0" w:color="auto"/>
      </w:divBdr>
    </w:div>
    <w:div w:id="577249945">
      <w:bodyDiv w:val="1"/>
      <w:marLeft w:val="0"/>
      <w:marRight w:val="0"/>
      <w:marTop w:val="0"/>
      <w:marBottom w:val="0"/>
      <w:divBdr>
        <w:top w:val="none" w:sz="0" w:space="0" w:color="auto"/>
        <w:left w:val="none" w:sz="0" w:space="0" w:color="auto"/>
        <w:bottom w:val="none" w:sz="0" w:space="0" w:color="auto"/>
        <w:right w:val="none" w:sz="0" w:space="0" w:color="auto"/>
      </w:divBdr>
    </w:div>
    <w:div w:id="594365305">
      <w:bodyDiv w:val="1"/>
      <w:marLeft w:val="0"/>
      <w:marRight w:val="0"/>
      <w:marTop w:val="0"/>
      <w:marBottom w:val="0"/>
      <w:divBdr>
        <w:top w:val="none" w:sz="0" w:space="0" w:color="auto"/>
        <w:left w:val="none" w:sz="0" w:space="0" w:color="auto"/>
        <w:bottom w:val="none" w:sz="0" w:space="0" w:color="auto"/>
        <w:right w:val="none" w:sz="0" w:space="0" w:color="auto"/>
      </w:divBdr>
    </w:div>
    <w:div w:id="752316132">
      <w:bodyDiv w:val="1"/>
      <w:marLeft w:val="0"/>
      <w:marRight w:val="0"/>
      <w:marTop w:val="0"/>
      <w:marBottom w:val="0"/>
      <w:divBdr>
        <w:top w:val="none" w:sz="0" w:space="0" w:color="auto"/>
        <w:left w:val="none" w:sz="0" w:space="0" w:color="auto"/>
        <w:bottom w:val="none" w:sz="0" w:space="0" w:color="auto"/>
        <w:right w:val="none" w:sz="0" w:space="0" w:color="auto"/>
      </w:divBdr>
    </w:div>
    <w:div w:id="831943418">
      <w:bodyDiv w:val="1"/>
      <w:marLeft w:val="0"/>
      <w:marRight w:val="0"/>
      <w:marTop w:val="0"/>
      <w:marBottom w:val="0"/>
      <w:divBdr>
        <w:top w:val="none" w:sz="0" w:space="0" w:color="auto"/>
        <w:left w:val="none" w:sz="0" w:space="0" w:color="auto"/>
        <w:bottom w:val="none" w:sz="0" w:space="0" w:color="auto"/>
        <w:right w:val="none" w:sz="0" w:space="0" w:color="auto"/>
      </w:divBdr>
    </w:div>
    <w:div w:id="871653772">
      <w:bodyDiv w:val="1"/>
      <w:marLeft w:val="0"/>
      <w:marRight w:val="0"/>
      <w:marTop w:val="0"/>
      <w:marBottom w:val="0"/>
      <w:divBdr>
        <w:top w:val="none" w:sz="0" w:space="0" w:color="auto"/>
        <w:left w:val="none" w:sz="0" w:space="0" w:color="auto"/>
        <w:bottom w:val="none" w:sz="0" w:space="0" w:color="auto"/>
        <w:right w:val="none" w:sz="0" w:space="0" w:color="auto"/>
      </w:divBdr>
    </w:div>
    <w:div w:id="876819388">
      <w:bodyDiv w:val="1"/>
      <w:marLeft w:val="0"/>
      <w:marRight w:val="0"/>
      <w:marTop w:val="0"/>
      <w:marBottom w:val="0"/>
      <w:divBdr>
        <w:top w:val="none" w:sz="0" w:space="0" w:color="auto"/>
        <w:left w:val="none" w:sz="0" w:space="0" w:color="auto"/>
        <w:bottom w:val="none" w:sz="0" w:space="0" w:color="auto"/>
        <w:right w:val="none" w:sz="0" w:space="0" w:color="auto"/>
      </w:divBdr>
    </w:div>
    <w:div w:id="920336922">
      <w:bodyDiv w:val="1"/>
      <w:marLeft w:val="0"/>
      <w:marRight w:val="0"/>
      <w:marTop w:val="0"/>
      <w:marBottom w:val="0"/>
      <w:divBdr>
        <w:top w:val="none" w:sz="0" w:space="0" w:color="auto"/>
        <w:left w:val="none" w:sz="0" w:space="0" w:color="auto"/>
        <w:bottom w:val="none" w:sz="0" w:space="0" w:color="auto"/>
        <w:right w:val="none" w:sz="0" w:space="0" w:color="auto"/>
      </w:divBdr>
    </w:div>
    <w:div w:id="1129709869">
      <w:bodyDiv w:val="1"/>
      <w:marLeft w:val="0"/>
      <w:marRight w:val="0"/>
      <w:marTop w:val="0"/>
      <w:marBottom w:val="0"/>
      <w:divBdr>
        <w:top w:val="none" w:sz="0" w:space="0" w:color="auto"/>
        <w:left w:val="none" w:sz="0" w:space="0" w:color="auto"/>
        <w:bottom w:val="none" w:sz="0" w:space="0" w:color="auto"/>
        <w:right w:val="none" w:sz="0" w:space="0" w:color="auto"/>
      </w:divBdr>
    </w:div>
    <w:div w:id="1210150709">
      <w:bodyDiv w:val="1"/>
      <w:marLeft w:val="0"/>
      <w:marRight w:val="0"/>
      <w:marTop w:val="0"/>
      <w:marBottom w:val="0"/>
      <w:divBdr>
        <w:top w:val="none" w:sz="0" w:space="0" w:color="auto"/>
        <w:left w:val="none" w:sz="0" w:space="0" w:color="auto"/>
        <w:bottom w:val="none" w:sz="0" w:space="0" w:color="auto"/>
        <w:right w:val="none" w:sz="0" w:space="0" w:color="auto"/>
      </w:divBdr>
    </w:div>
    <w:div w:id="1227182874">
      <w:bodyDiv w:val="1"/>
      <w:marLeft w:val="0"/>
      <w:marRight w:val="0"/>
      <w:marTop w:val="0"/>
      <w:marBottom w:val="0"/>
      <w:divBdr>
        <w:top w:val="none" w:sz="0" w:space="0" w:color="auto"/>
        <w:left w:val="none" w:sz="0" w:space="0" w:color="auto"/>
        <w:bottom w:val="none" w:sz="0" w:space="0" w:color="auto"/>
        <w:right w:val="none" w:sz="0" w:space="0" w:color="auto"/>
      </w:divBdr>
    </w:div>
    <w:div w:id="1347101088">
      <w:bodyDiv w:val="1"/>
      <w:marLeft w:val="0"/>
      <w:marRight w:val="0"/>
      <w:marTop w:val="0"/>
      <w:marBottom w:val="0"/>
      <w:divBdr>
        <w:top w:val="none" w:sz="0" w:space="0" w:color="auto"/>
        <w:left w:val="none" w:sz="0" w:space="0" w:color="auto"/>
        <w:bottom w:val="none" w:sz="0" w:space="0" w:color="auto"/>
        <w:right w:val="none" w:sz="0" w:space="0" w:color="auto"/>
      </w:divBdr>
    </w:div>
    <w:div w:id="1424840438">
      <w:bodyDiv w:val="1"/>
      <w:marLeft w:val="0"/>
      <w:marRight w:val="0"/>
      <w:marTop w:val="0"/>
      <w:marBottom w:val="0"/>
      <w:divBdr>
        <w:top w:val="none" w:sz="0" w:space="0" w:color="auto"/>
        <w:left w:val="none" w:sz="0" w:space="0" w:color="auto"/>
        <w:bottom w:val="none" w:sz="0" w:space="0" w:color="auto"/>
        <w:right w:val="none" w:sz="0" w:space="0" w:color="auto"/>
      </w:divBdr>
    </w:div>
    <w:div w:id="1450002761">
      <w:bodyDiv w:val="1"/>
      <w:marLeft w:val="0"/>
      <w:marRight w:val="0"/>
      <w:marTop w:val="0"/>
      <w:marBottom w:val="0"/>
      <w:divBdr>
        <w:top w:val="none" w:sz="0" w:space="0" w:color="auto"/>
        <w:left w:val="none" w:sz="0" w:space="0" w:color="auto"/>
        <w:bottom w:val="none" w:sz="0" w:space="0" w:color="auto"/>
        <w:right w:val="none" w:sz="0" w:space="0" w:color="auto"/>
      </w:divBdr>
    </w:div>
    <w:div w:id="1571035451">
      <w:bodyDiv w:val="1"/>
      <w:marLeft w:val="0"/>
      <w:marRight w:val="0"/>
      <w:marTop w:val="0"/>
      <w:marBottom w:val="0"/>
      <w:divBdr>
        <w:top w:val="none" w:sz="0" w:space="0" w:color="auto"/>
        <w:left w:val="none" w:sz="0" w:space="0" w:color="auto"/>
        <w:bottom w:val="none" w:sz="0" w:space="0" w:color="auto"/>
        <w:right w:val="none" w:sz="0" w:space="0" w:color="auto"/>
      </w:divBdr>
    </w:div>
    <w:div w:id="1575357413">
      <w:bodyDiv w:val="1"/>
      <w:marLeft w:val="0"/>
      <w:marRight w:val="0"/>
      <w:marTop w:val="0"/>
      <w:marBottom w:val="0"/>
      <w:divBdr>
        <w:top w:val="none" w:sz="0" w:space="0" w:color="auto"/>
        <w:left w:val="none" w:sz="0" w:space="0" w:color="auto"/>
        <w:bottom w:val="none" w:sz="0" w:space="0" w:color="auto"/>
        <w:right w:val="none" w:sz="0" w:space="0" w:color="auto"/>
      </w:divBdr>
    </w:div>
    <w:div w:id="1609585806">
      <w:bodyDiv w:val="1"/>
      <w:marLeft w:val="0"/>
      <w:marRight w:val="0"/>
      <w:marTop w:val="0"/>
      <w:marBottom w:val="0"/>
      <w:divBdr>
        <w:top w:val="none" w:sz="0" w:space="0" w:color="auto"/>
        <w:left w:val="none" w:sz="0" w:space="0" w:color="auto"/>
        <w:bottom w:val="none" w:sz="0" w:space="0" w:color="auto"/>
        <w:right w:val="none" w:sz="0" w:space="0" w:color="auto"/>
      </w:divBdr>
    </w:div>
    <w:div w:id="199872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earney@Liverpool.ac.uk" TargetMode="External"/><Relationship Id="rId13" Type="http://schemas.openxmlformats.org/officeDocument/2006/relationships/hyperlink" Target="https://www.who.int/responsiveness/hcover/en/" TargetMode="External"/><Relationship Id="rId18" Type="http://schemas.openxmlformats.org/officeDocument/2006/relationships/hyperlink" Target="https://www.crd.york.ac.uk/prospero/display_record.php?ID=CRD4202125483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oecd.org/els/health-systems/36262363.pdf" TargetMode="External"/><Relationship Id="rId17" Type="http://schemas.openxmlformats.org/officeDocument/2006/relationships/hyperlink" Target="https://www.iscos.org.uk/international-sci-core-data-sets" TargetMode="External"/><Relationship Id="rId2" Type="http://schemas.openxmlformats.org/officeDocument/2006/relationships/numbering" Target="numbering.xml"/><Relationship Id="rId16" Type="http://schemas.openxmlformats.org/officeDocument/2006/relationships/hyperlink" Target="https://cde.nlm.nih.gov/hom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www.ichom.org/" TargetMode="External"/><Relationship Id="rId10" Type="http://schemas.openxmlformats.org/officeDocument/2006/relationships/image" Target="media/image1.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omet-initiative.org" TargetMode="External"/><Relationship Id="rId14" Type="http://schemas.openxmlformats.org/officeDocument/2006/relationships/hyperlink" Target="https://www.ichom.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mfs01\user01\annake\COS_ARCNWC_PhD%202021_2024\Systematic_review\Analysis\data%20output\patientyea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tient stakeholders</a:t>
            </a:r>
            <a:r>
              <a:rPr lang="en-GB" baseline="0"/>
              <a:t> over time (n=254)</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paper graph'!$B$3:$B$4</c:f>
              <c:strCache>
                <c:ptCount val="2"/>
                <c:pt idx="0">
                  <c:v>No patient stakeholders</c:v>
                </c:pt>
                <c:pt idx="1">
                  <c:v>routine care</c:v>
                </c:pt>
              </c:strCache>
            </c:strRef>
          </c:tx>
          <c:spPr>
            <a:solidFill>
              <a:schemeClr val="bg1">
                <a:lumMod val="85000"/>
              </a:schemeClr>
            </a:solidFill>
            <a:ln>
              <a:noFill/>
            </a:ln>
            <a:effectLst/>
          </c:spPr>
          <c:invertIfNegative val="0"/>
          <c:cat>
            <c:strRef>
              <c:f>'paper graph'!$A$5:$A$32</c:f>
              <c:strCache>
                <c:ptCount val="28"/>
                <c:pt idx="0">
                  <c:v>1989</c:v>
                </c:pt>
                <c:pt idx="1">
                  <c:v>^^</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strCache>
            </c:strRef>
          </c:cat>
          <c:val>
            <c:numRef>
              <c:f>'paper graph'!$B$5:$B$32</c:f>
              <c:numCache>
                <c:formatCode>General</c:formatCode>
                <c:ptCount val="28"/>
                <c:pt idx="0">
                  <c:v>0</c:v>
                </c:pt>
                <c:pt idx="2">
                  <c:v>0</c:v>
                </c:pt>
                <c:pt idx="3">
                  <c:v>0</c:v>
                </c:pt>
                <c:pt idx="4">
                  <c:v>0</c:v>
                </c:pt>
                <c:pt idx="5">
                  <c:v>2</c:v>
                </c:pt>
                <c:pt idx="6">
                  <c:v>2</c:v>
                </c:pt>
                <c:pt idx="7">
                  <c:v>1</c:v>
                </c:pt>
                <c:pt idx="8">
                  <c:v>8</c:v>
                </c:pt>
                <c:pt idx="9">
                  <c:v>0</c:v>
                </c:pt>
                <c:pt idx="10">
                  <c:v>0</c:v>
                </c:pt>
                <c:pt idx="11">
                  <c:v>0</c:v>
                </c:pt>
                <c:pt idx="12">
                  <c:v>1</c:v>
                </c:pt>
                <c:pt idx="13">
                  <c:v>1</c:v>
                </c:pt>
                <c:pt idx="14">
                  <c:v>1</c:v>
                </c:pt>
                <c:pt idx="15">
                  <c:v>2</c:v>
                </c:pt>
                <c:pt idx="16">
                  <c:v>3</c:v>
                </c:pt>
                <c:pt idx="17">
                  <c:v>2</c:v>
                </c:pt>
                <c:pt idx="18">
                  <c:v>5</c:v>
                </c:pt>
                <c:pt idx="19">
                  <c:v>5</c:v>
                </c:pt>
                <c:pt idx="20">
                  <c:v>7</c:v>
                </c:pt>
                <c:pt idx="21">
                  <c:v>4</c:v>
                </c:pt>
                <c:pt idx="22">
                  <c:v>8</c:v>
                </c:pt>
                <c:pt idx="23">
                  <c:v>12</c:v>
                </c:pt>
                <c:pt idx="24">
                  <c:v>11</c:v>
                </c:pt>
                <c:pt idx="25">
                  <c:v>14</c:v>
                </c:pt>
                <c:pt idx="26">
                  <c:v>4</c:v>
                </c:pt>
                <c:pt idx="27">
                  <c:v>0</c:v>
                </c:pt>
              </c:numCache>
            </c:numRef>
          </c:val>
          <c:extLst>
            <c:ext xmlns:c16="http://schemas.microsoft.com/office/drawing/2014/chart" uri="{C3380CC4-5D6E-409C-BE32-E72D297353CC}">
              <c16:uniqueId val="{00000000-A31E-4CDB-9D66-4CB1ACD6AB46}"/>
            </c:ext>
          </c:extLst>
        </c:ser>
        <c:ser>
          <c:idx val="1"/>
          <c:order val="1"/>
          <c:tx>
            <c:strRef>
              <c:f>'paper graph'!$C$3:$C$4</c:f>
              <c:strCache>
                <c:ptCount val="2"/>
                <c:pt idx="0">
                  <c:v>No patient stakeholders</c:v>
                </c:pt>
                <c:pt idx="1">
                  <c:v>routine care and research</c:v>
                </c:pt>
              </c:strCache>
            </c:strRef>
          </c:tx>
          <c:spPr>
            <a:solidFill>
              <a:schemeClr val="dk1">
                <a:tint val="55000"/>
              </a:schemeClr>
            </a:solidFill>
            <a:ln>
              <a:noFill/>
            </a:ln>
            <a:effectLst/>
          </c:spPr>
          <c:invertIfNegative val="0"/>
          <c:cat>
            <c:strRef>
              <c:f>'paper graph'!$A$5:$A$32</c:f>
              <c:strCache>
                <c:ptCount val="28"/>
                <c:pt idx="0">
                  <c:v>1989</c:v>
                </c:pt>
                <c:pt idx="1">
                  <c:v>^^</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strCache>
            </c:strRef>
          </c:cat>
          <c:val>
            <c:numRef>
              <c:f>'paper graph'!$C$5:$C$32</c:f>
              <c:numCache>
                <c:formatCode>General</c:formatCode>
                <c:ptCount val="28"/>
                <c:pt idx="0">
                  <c:v>1</c:v>
                </c:pt>
                <c:pt idx="2">
                  <c:v>0</c:v>
                </c:pt>
                <c:pt idx="3">
                  <c:v>3</c:v>
                </c:pt>
                <c:pt idx="4">
                  <c:v>0</c:v>
                </c:pt>
                <c:pt idx="5">
                  <c:v>0</c:v>
                </c:pt>
                <c:pt idx="6">
                  <c:v>0</c:v>
                </c:pt>
                <c:pt idx="7">
                  <c:v>0</c:v>
                </c:pt>
                <c:pt idx="8">
                  <c:v>1</c:v>
                </c:pt>
                <c:pt idx="9">
                  <c:v>1</c:v>
                </c:pt>
                <c:pt idx="10">
                  <c:v>1</c:v>
                </c:pt>
                <c:pt idx="11">
                  <c:v>0</c:v>
                </c:pt>
                <c:pt idx="12">
                  <c:v>1</c:v>
                </c:pt>
                <c:pt idx="13">
                  <c:v>1</c:v>
                </c:pt>
                <c:pt idx="14">
                  <c:v>3</c:v>
                </c:pt>
                <c:pt idx="15">
                  <c:v>0</c:v>
                </c:pt>
                <c:pt idx="16">
                  <c:v>0</c:v>
                </c:pt>
                <c:pt idx="17">
                  <c:v>0</c:v>
                </c:pt>
                <c:pt idx="18">
                  <c:v>5</c:v>
                </c:pt>
                <c:pt idx="19">
                  <c:v>2</c:v>
                </c:pt>
                <c:pt idx="20">
                  <c:v>1</c:v>
                </c:pt>
                <c:pt idx="21">
                  <c:v>3</c:v>
                </c:pt>
                <c:pt idx="22">
                  <c:v>4</c:v>
                </c:pt>
                <c:pt idx="23">
                  <c:v>5</c:v>
                </c:pt>
                <c:pt idx="24">
                  <c:v>10</c:v>
                </c:pt>
                <c:pt idx="25">
                  <c:v>5</c:v>
                </c:pt>
                <c:pt idx="26">
                  <c:v>2</c:v>
                </c:pt>
                <c:pt idx="27">
                  <c:v>0</c:v>
                </c:pt>
              </c:numCache>
            </c:numRef>
          </c:val>
          <c:extLst>
            <c:ext xmlns:c16="http://schemas.microsoft.com/office/drawing/2014/chart" uri="{C3380CC4-5D6E-409C-BE32-E72D297353CC}">
              <c16:uniqueId val="{00000001-A31E-4CDB-9D66-4CB1ACD6AB46}"/>
            </c:ext>
          </c:extLst>
        </c:ser>
        <c:ser>
          <c:idx val="2"/>
          <c:order val="2"/>
          <c:tx>
            <c:strRef>
              <c:f>'paper graph'!$D$3:$D$4</c:f>
              <c:strCache>
                <c:ptCount val="2"/>
                <c:pt idx="0">
                  <c:v>Patient stakeholders</c:v>
                </c:pt>
                <c:pt idx="1">
                  <c:v>routine care </c:v>
                </c:pt>
              </c:strCache>
            </c:strRef>
          </c:tx>
          <c:spPr>
            <a:solidFill>
              <a:schemeClr val="tx1">
                <a:lumMod val="65000"/>
                <a:lumOff val="35000"/>
              </a:schemeClr>
            </a:solidFill>
            <a:ln>
              <a:noFill/>
            </a:ln>
            <a:effectLst/>
          </c:spPr>
          <c:invertIfNegative val="0"/>
          <c:cat>
            <c:strRef>
              <c:f>'paper graph'!$A$5:$A$32</c:f>
              <c:strCache>
                <c:ptCount val="28"/>
                <c:pt idx="0">
                  <c:v>1989</c:v>
                </c:pt>
                <c:pt idx="1">
                  <c:v>^^</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strCache>
            </c:strRef>
          </c:cat>
          <c:val>
            <c:numRef>
              <c:f>'paper graph'!$D$5:$D$32</c:f>
              <c:numCache>
                <c:formatCode>General</c:formatCode>
                <c:ptCount val="28"/>
                <c:pt idx="0">
                  <c:v>0</c:v>
                </c:pt>
                <c:pt idx="2">
                  <c:v>1</c:v>
                </c:pt>
                <c:pt idx="3">
                  <c:v>0</c:v>
                </c:pt>
                <c:pt idx="4">
                  <c:v>1</c:v>
                </c:pt>
                <c:pt idx="5">
                  <c:v>0</c:v>
                </c:pt>
                <c:pt idx="6">
                  <c:v>0</c:v>
                </c:pt>
                <c:pt idx="7">
                  <c:v>0</c:v>
                </c:pt>
                <c:pt idx="8">
                  <c:v>0</c:v>
                </c:pt>
                <c:pt idx="9">
                  <c:v>0</c:v>
                </c:pt>
                <c:pt idx="10">
                  <c:v>1</c:v>
                </c:pt>
                <c:pt idx="11">
                  <c:v>0</c:v>
                </c:pt>
                <c:pt idx="12">
                  <c:v>0</c:v>
                </c:pt>
                <c:pt idx="13">
                  <c:v>0</c:v>
                </c:pt>
                <c:pt idx="14">
                  <c:v>0</c:v>
                </c:pt>
                <c:pt idx="15">
                  <c:v>1</c:v>
                </c:pt>
                <c:pt idx="16">
                  <c:v>1</c:v>
                </c:pt>
                <c:pt idx="17">
                  <c:v>0</c:v>
                </c:pt>
                <c:pt idx="18">
                  <c:v>1</c:v>
                </c:pt>
                <c:pt idx="19">
                  <c:v>2</c:v>
                </c:pt>
                <c:pt idx="20">
                  <c:v>4</c:v>
                </c:pt>
                <c:pt idx="21">
                  <c:v>5</c:v>
                </c:pt>
                <c:pt idx="22">
                  <c:v>8</c:v>
                </c:pt>
                <c:pt idx="23">
                  <c:v>6</c:v>
                </c:pt>
                <c:pt idx="24">
                  <c:v>7</c:v>
                </c:pt>
                <c:pt idx="25">
                  <c:v>14</c:v>
                </c:pt>
                <c:pt idx="26">
                  <c:v>9</c:v>
                </c:pt>
                <c:pt idx="27">
                  <c:v>4</c:v>
                </c:pt>
              </c:numCache>
            </c:numRef>
          </c:val>
          <c:extLst>
            <c:ext xmlns:c16="http://schemas.microsoft.com/office/drawing/2014/chart" uri="{C3380CC4-5D6E-409C-BE32-E72D297353CC}">
              <c16:uniqueId val="{00000002-A31E-4CDB-9D66-4CB1ACD6AB46}"/>
            </c:ext>
          </c:extLst>
        </c:ser>
        <c:ser>
          <c:idx val="3"/>
          <c:order val="3"/>
          <c:tx>
            <c:strRef>
              <c:f>'paper graph'!$E$3:$E$4</c:f>
              <c:strCache>
                <c:ptCount val="2"/>
                <c:pt idx="0">
                  <c:v>Patient stakeholders</c:v>
                </c:pt>
                <c:pt idx="1">
                  <c:v>routine care and research</c:v>
                </c:pt>
              </c:strCache>
            </c:strRef>
          </c:tx>
          <c:spPr>
            <a:solidFill>
              <a:schemeClr val="dk1">
                <a:tint val="98500"/>
              </a:schemeClr>
            </a:solidFill>
            <a:ln>
              <a:noFill/>
            </a:ln>
            <a:effectLst/>
          </c:spPr>
          <c:invertIfNegative val="0"/>
          <c:cat>
            <c:strRef>
              <c:f>'paper graph'!$A$5:$A$32</c:f>
              <c:strCache>
                <c:ptCount val="28"/>
                <c:pt idx="0">
                  <c:v>1989</c:v>
                </c:pt>
                <c:pt idx="1">
                  <c:v>^^</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pt idx="26">
                  <c:v>2021</c:v>
                </c:pt>
                <c:pt idx="27">
                  <c:v>2022</c:v>
                </c:pt>
              </c:strCache>
            </c:strRef>
          </c:cat>
          <c:val>
            <c:numRef>
              <c:f>'paper graph'!$E$5:$E$32</c:f>
              <c:numCache>
                <c:formatCode>General</c:formatCode>
                <c:ptCount val="28"/>
                <c:pt idx="0">
                  <c:v>0</c:v>
                </c:pt>
                <c:pt idx="2">
                  <c:v>1</c:v>
                </c:pt>
                <c:pt idx="3">
                  <c:v>0</c:v>
                </c:pt>
                <c:pt idx="4">
                  <c:v>0</c:v>
                </c:pt>
                <c:pt idx="5">
                  <c:v>0</c:v>
                </c:pt>
                <c:pt idx="6">
                  <c:v>0</c:v>
                </c:pt>
                <c:pt idx="7">
                  <c:v>0</c:v>
                </c:pt>
                <c:pt idx="8">
                  <c:v>0</c:v>
                </c:pt>
                <c:pt idx="9">
                  <c:v>1</c:v>
                </c:pt>
                <c:pt idx="10">
                  <c:v>0</c:v>
                </c:pt>
                <c:pt idx="11">
                  <c:v>0</c:v>
                </c:pt>
                <c:pt idx="12">
                  <c:v>0</c:v>
                </c:pt>
                <c:pt idx="13">
                  <c:v>0</c:v>
                </c:pt>
                <c:pt idx="14">
                  <c:v>1</c:v>
                </c:pt>
                <c:pt idx="15">
                  <c:v>0</c:v>
                </c:pt>
                <c:pt idx="16">
                  <c:v>0</c:v>
                </c:pt>
                <c:pt idx="17">
                  <c:v>1</c:v>
                </c:pt>
                <c:pt idx="18">
                  <c:v>0</c:v>
                </c:pt>
                <c:pt idx="19">
                  <c:v>2</c:v>
                </c:pt>
                <c:pt idx="20">
                  <c:v>1</c:v>
                </c:pt>
                <c:pt idx="21">
                  <c:v>3</c:v>
                </c:pt>
                <c:pt idx="22">
                  <c:v>2</c:v>
                </c:pt>
                <c:pt idx="23">
                  <c:v>4</c:v>
                </c:pt>
                <c:pt idx="24">
                  <c:v>7</c:v>
                </c:pt>
                <c:pt idx="25">
                  <c:v>13</c:v>
                </c:pt>
                <c:pt idx="26">
                  <c:v>11</c:v>
                </c:pt>
                <c:pt idx="27">
                  <c:v>0</c:v>
                </c:pt>
              </c:numCache>
            </c:numRef>
          </c:val>
          <c:extLst>
            <c:ext xmlns:c16="http://schemas.microsoft.com/office/drawing/2014/chart" uri="{C3380CC4-5D6E-409C-BE32-E72D297353CC}">
              <c16:uniqueId val="{00000003-A31E-4CDB-9D66-4CB1ACD6AB46}"/>
            </c:ext>
          </c:extLst>
        </c:ser>
        <c:dLbls>
          <c:showLegendKey val="0"/>
          <c:showVal val="0"/>
          <c:showCatName val="0"/>
          <c:showSerName val="0"/>
          <c:showPercent val="0"/>
          <c:showBubbleSize val="0"/>
        </c:dLbls>
        <c:gapWidth val="150"/>
        <c:overlap val="100"/>
        <c:axId val="704374127"/>
        <c:axId val="714886767"/>
      </c:barChart>
      <c:catAx>
        <c:axId val="7043741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886767"/>
        <c:crosses val="autoZero"/>
        <c:auto val="1"/>
        <c:lblAlgn val="ctr"/>
        <c:lblOffset val="100"/>
        <c:noMultiLvlLbl val="0"/>
      </c:catAx>
      <c:valAx>
        <c:axId val="7148867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C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43741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AEF89-1B5C-40F7-91B0-38C4A2371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2</Pages>
  <Words>10137</Words>
  <Characters>5778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rney, Anna</dc:creator>
  <cp:keywords/>
  <dc:description/>
  <cp:lastModifiedBy>Kearney, Anna</cp:lastModifiedBy>
  <cp:revision>4</cp:revision>
  <dcterms:created xsi:type="dcterms:W3CDTF">2023-03-01T14:08:00Z</dcterms:created>
  <dcterms:modified xsi:type="dcterms:W3CDTF">2023-03-01T19:36:00Z</dcterms:modified>
</cp:coreProperties>
</file>